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6643A94" w:rsidR="00FE6F64" w:rsidRDefault="00B628EC">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8"/>
          <w:szCs w:val="28"/>
        </w:rPr>
        <w:t xml:space="preserve">          Development of </w:t>
      </w:r>
      <w:r w:rsidR="009E2415">
        <w:rPr>
          <w:rFonts w:ascii="Times New Roman" w:eastAsia="Times New Roman" w:hAnsi="Times New Roman" w:cs="Times New Roman"/>
          <w:b/>
          <w:color w:val="000000"/>
          <w:sz w:val="28"/>
          <w:szCs w:val="28"/>
        </w:rPr>
        <w:t>O</w:t>
      </w:r>
      <w:r w:rsidR="00805B32">
        <w:rPr>
          <w:rFonts w:ascii="Times New Roman" w:eastAsia="Times New Roman" w:hAnsi="Times New Roman" w:cs="Times New Roman"/>
          <w:b/>
          <w:color w:val="000000"/>
          <w:sz w:val="28"/>
          <w:szCs w:val="28"/>
        </w:rPr>
        <w:t xml:space="preserve">ptimized </w:t>
      </w:r>
      <w:r w:rsidR="009E2415">
        <w:rPr>
          <w:rFonts w:ascii="Times New Roman" w:eastAsia="Times New Roman" w:hAnsi="Times New Roman" w:cs="Times New Roman"/>
          <w:b/>
          <w:color w:val="000000"/>
          <w:sz w:val="28"/>
          <w:szCs w:val="28"/>
        </w:rPr>
        <w:t>D</w:t>
      </w:r>
      <w:r w:rsidR="00805B32">
        <w:rPr>
          <w:rFonts w:ascii="Times New Roman" w:eastAsia="Times New Roman" w:hAnsi="Times New Roman" w:cs="Times New Roman"/>
          <w:b/>
          <w:color w:val="000000"/>
          <w:sz w:val="28"/>
          <w:szCs w:val="28"/>
        </w:rPr>
        <w:t xml:space="preserve">eep Learning Model for </w:t>
      </w:r>
      <w:r>
        <w:rPr>
          <w:rFonts w:ascii="Times New Roman" w:eastAsia="Times New Roman" w:hAnsi="Times New Roman" w:cs="Times New Roman"/>
          <w:b/>
          <w:color w:val="000000"/>
          <w:sz w:val="28"/>
          <w:szCs w:val="28"/>
        </w:rPr>
        <w:t xml:space="preserve">Leaf Disease </w:t>
      </w:r>
      <w:r w:rsidR="00805B32">
        <w:rPr>
          <w:rFonts w:ascii="Times New Roman" w:eastAsia="Times New Roman" w:hAnsi="Times New Roman" w:cs="Times New Roman"/>
          <w:b/>
          <w:color w:val="000000"/>
          <w:sz w:val="28"/>
          <w:szCs w:val="28"/>
        </w:rPr>
        <w:t>D</w:t>
      </w:r>
      <w:r>
        <w:rPr>
          <w:rFonts w:ascii="Times New Roman" w:eastAsia="Times New Roman" w:hAnsi="Times New Roman" w:cs="Times New Roman"/>
          <w:b/>
          <w:color w:val="000000"/>
          <w:sz w:val="28"/>
          <w:szCs w:val="28"/>
        </w:rPr>
        <w:t xml:space="preserve">etection </w:t>
      </w:r>
    </w:p>
    <w:p w14:paraId="00000002" w14:textId="1B0DB1D0" w:rsidR="00FE6F64" w:rsidRDefault="00634292">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Abstract </w:t>
      </w:r>
    </w:p>
    <w:p w14:paraId="6A7E3EC3" w14:textId="6DFEA261" w:rsidR="00273879" w:rsidRDefault="00273879">
      <w:pPr>
        <w:pBdr>
          <w:top w:val="nil"/>
          <w:left w:val="nil"/>
          <w:bottom w:val="nil"/>
          <w:right w:val="nil"/>
          <w:between w:val="nil"/>
        </w:pBdr>
        <w:spacing w:line="240" w:lineRule="auto"/>
        <w:jc w:val="both"/>
        <w:rPr>
          <w:color w:val="000000"/>
        </w:rPr>
      </w:pPr>
      <w:r>
        <w:rPr>
          <w:color w:val="000000"/>
        </w:rPr>
        <w:t xml:space="preserve">Plants are a natural source of food and nutrition for mankind, and there has been a long-term dependency of human civilization on agriculture. However, many natural and anthropogenic factors have hindered plant growth. The use of fungicides, insecticides, and other chemicals can lead to many plant disorders. Detection of these diseases at the late stage could severely impact the level of agricultural production by impacting the plant's health. Machine learning applications can reduce the risk of plant damage by detecting the disease at an early stage. This would bring a significant understanding of advanced computational techniques in the agriculture and horticulture domains. This proposal targets the early identification of plant diseases using a convolutional neural network (CNN) algorithm on leaf images. In this investigation, different plants are considered to build a classifier to classify diseased and healthy leaves. Here, binary, and multi-classification modes are proposed to identify various disorders amongst various plants. The proposed CNN method includes image pre-processing in the first phase, where the images are resized to 256 256 pixels and the image quality is improved. The network consisted of multiple </w:t>
      </w:r>
      <w:proofErr w:type="spellStart"/>
      <w:r>
        <w:rPr>
          <w:color w:val="000000"/>
        </w:rPr>
        <w:t>softmax</w:t>
      </w:r>
      <w:proofErr w:type="spellEnd"/>
      <w:r>
        <w:rPr>
          <w:color w:val="000000"/>
        </w:rPr>
        <w:t xml:space="preserve"> classifiers, and various deep learning parameters were needed to optimize to achieve a robust and accurate solution. The performance of the model is proposed to be compared with the state of the art and other existing methods. The datasets proposed for use in this study are obtained from public sources as well as agricultural institutes.</w:t>
      </w:r>
    </w:p>
    <w:p w14:paraId="00000004" w14:textId="1C35725F" w:rsidR="00FE6F64" w:rsidRDefault="00634292">
      <w:pPr>
        <w:pBdr>
          <w:top w:val="nil"/>
          <w:left w:val="nil"/>
          <w:bottom w:val="nil"/>
          <w:right w:val="nil"/>
          <w:between w:val="nil"/>
        </w:pBdr>
        <w:spacing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Keywords: plant leaf disease, deep learning model, optimization algorithm, </w:t>
      </w:r>
      <w:r w:rsidR="0021434F" w:rsidRPr="0021434F">
        <w:rPr>
          <w:rFonts w:ascii="Times New Roman" w:eastAsia="Times New Roman" w:hAnsi="Times New Roman" w:cs="Times New Roman"/>
          <w:i/>
          <w:color w:val="000000"/>
          <w:sz w:val="24"/>
          <w:szCs w:val="24"/>
        </w:rPr>
        <w:t>Convolutional Neural Networks</w:t>
      </w:r>
      <w:r>
        <w:rPr>
          <w:rFonts w:ascii="Times New Roman" w:eastAsia="Times New Roman" w:hAnsi="Times New Roman" w:cs="Times New Roman"/>
          <w:i/>
          <w:color w:val="000000"/>
          <w:sz w:val="24"/>
          <w:szCs w:val="24"/>
        </w:rPr>
        <w:t>,</w:t>
      </w:r>
      <w:r w:rsidR="001B5125">
        <w:rPr>
          <w:rFonts w:ascii="Times New Roman" w:eastAsia="Times New Roman" w:hAnsi="Times New Roman" w:cs="Times New Roman"/>
          <w:i/>
          <w:color w:val="000000"/>
          <w:sz w:val="24"/>
          <w:szCs w:val="24"/>
        </w:rPr>
        <w:t xml:space="preserve"> </w:t>
      </w:r>
      <w:r>
        <w:rPr>
          <w:rFonts w:ascii="Times New Roman" w:eastAsia="Times New Roman" w:hAnsi="Times New Roman" w:cs="Times New Roman"/>
          <w:i/>
          <w:color w:val="000000"/>
          <w:sz w:val="24"/>
          <w:szCs w:val="24"/>
        </w:rPr>
        <w:t>Mayfly optimization algorithm.</w:t>
      </w:r>
    </w:p>
    <w:p w14:paraId="4971726A" w14:textId="77777777" w:rsidR="004E4932" w:rsidRDefault="004E4932">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p>
    <w:p w14:paraId="00000005" w14:textId="0F26414F" w:rsidR="00FE6F64" w:rsidRDefault="001B5125">
      <w:pPr>
        <w:pBdr>
          <w:top w:val="nil"/>
          <w:left w:val="nil"/>
          <w:bottom w:val="nil"/>
          <w:right w:val="nil"/>
          <w:between w:val="nil"/>
        </w:pBdr>
        <w:spacing w:line="24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NTRODUCTION</w:t>
      </w:r>
    </w:p>
    <w:p w14:paraId="739AE065" w14:textId="77777777" w:rsidR="004E4932" w:rsidRDefault="004E4932" w:rsidP="0075175C">
      <w:p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t is anticipated that the global population will reach approximately 10 billion by the year 2050, which will, in turn, put a strain on the available land and water resources. As a result, there will be a need for a 70 percent increase in agricultural production in order to maintain the supply chain and work toward achieving food security. On order for our agricultural practises to be sustainable and resilient to the effects of climate change in our cropping systems, agricultural research needs to adopt methods that are both more intelligent and more up to date. This is especially important for India because the bulk of the country's population relies on agriculture and other linked industries for their primary means of subsistence.</w:t>
      </w:r>
    </w:p>
    <w:p w14:paraId="2BD75B12" w14:textId="6D02B509" w:rsidR="0075175C" w:rsidRDefault="004E4932" w:rsidP="004E4932">
      <w:p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term "artificial intelligence" (AI) refers to the use of computer programming to mimic the human brain in tasks that were previously performed by humans. Utilizing AI in agricultural and plant science research will make it easier to identify the most suited lines for breeding programmes, candidate genes for stress resistance, and quantitative trait loci (QTL) for trait improvement and ecological sustainability. This offers the farmer significant advantages in terms of crop cycle monitoring and making informed decisions for a range of purposes, such </w:t>
      </w:r>
      <w:r>
        <w:rPr>
          <w:rFonts w:ascii="Times New Roman" w:eastAsia="Times New Roman" w:hAnsi="Times New Roman" w:cs="Times New Roman"/>
          <w:bCs/>
          <w:color w:val="000000"/>
          <w:sz w:val="24"/>
          <w:szCs w:val="24"/>
        </w:rPr>
        <w:lastRenderedPageBreak/>
        <w:t xml:space="preserve">as irrigation management, plant health, detection of pests and diseases, fertiliser use, and weed control. These benefits would make it possible to make timely interventions and allocate resources based on actionable findings. Agriculture and plant science that is powered by AI can be of assistance in the development of new and creative technologies, which can help farm enterprises overcome the obstacles that are being experienced in the conventional ways that are now being used. Detecting the plant disease </w:t>
      </w:r>
      <w:r w:rsidR="00AE22A6">
        <w:rPr>
          <w:rFonts w:ascii="Times New Roman" w:eastAsia="Times New Roman" w:hAnsi="Times New Roman" w:cs="Times New Roman"/>
          <w:bCs/>
          <w:color w:val="000000"/>
          <w:sz w:val="24"/>
          <w:szCs w:val="24"/>
        </w:rPr>
        <w:t>using the image data is the popular approach in machine learning deployment in agriculture. Plant diseases pose a huge danger to human life since they have the potential to bring about famines and droughts. When farming is done with the intention of making a profit, this circumstance ultimately leads to significant financial losses. In the fight against sickness, the application of technologies such as computer vision and machine learning (ML) are helpful tools.</w:t>
      </w:r>
    </w:p>
    <w:p w14:paraId="67BBF834" w14:textId="7D09CEB4" w:rsidR="00AE22A6" w:rsidRPr="00AE22A6" w:rsidRDefault="00AE22A6" w:rsidP="004E4932">
      <w:pPr>
        <w:pBdr>
          <w:top w:val="nil"/>
          <w:left w:val="nil"/>
          <w:bottom w:val="nil"/>
          <w:right w:val="nil"/>
          <w:between w:val="nil"/>
        </w:pBdr>
        <w:spacing w:line="360" w:lineRule="auto"/>
        <w:jc w:val="both"/>
        <w:rPr>
          <w:rFonts w:ascii="Times New Roman" w:eastAsia="Times New Roman" w:hAnsi="Times New Roman" w:cs="Times New Roman"/>
          <w:b/>
          <w:color w:val="000000"/>
          <w:sz w:val="24"/>
          <w:szCs w:val="24"/>
        </w:rPr>
      </w:pPr>
      <w:r w:rsidRPr="00AE22A6">
        <w:rPr>
          <w:rFonts w:ascii="Times New Roman" w:eastAsia="Times New Roman" w:hAnsi="Times New Roman" w:cs="Times New Roman"/>
          <w:b/>
          <w:color w:val="000000"/>
          <w:sz w:val="24"/>
          <w:szCs w:val="24"/>
        </w:rPr>
        <w:t>KEY RESEARCH CHALLENGES/GAPS:</w:t>
      </w:r>
    </w:p>
    <w:p w14:paraId="7F6013C0" w14:textId="25E317C2"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sidRPr="00AE22A6">
        <w:rPr>
          <w:rFonts w:ascii="Times New Roman" w:eastAsia="Times New Roman" w:hAnsi="Times New Roman" w:cs="Times New Roman"/>
          <w:bCs/>
          <w:color w:val="000000"/>
          <w:sz w:val="24"/>
          <w:szCs w:val="24"/>
        </w:rPr>
        <w:t xml:space="preserve">The </w:t>
      </w:r>
      <w:r>
        <w:rPr>
          <w:rFonts w:ascii="Times New Roman" w:eastAsia="Times New Roman" w:hAnsi="Times New Roman" w:cs="Times New Roman"/>
          <w:bCs/>
          <w:color w:val="000000"/>
          <w:sz w:val="24"/>
          <w:szCs w:val="24"/>
        </w:rPr>
        <w:t xml:space="preserve">PIXEL </w:t>
      </w:r>
      <w:r w:rsidRPr="00AE22A6">
        <w:rPr>
          <w:rFonts w:ascii="Times New Roman" w:eastAsia="Times New Roman" w:hAnsi="Times New Roman" w:cs="Times New Roman"/>
          <w:bCs/>
          <w:color w:val="000000"/>
          <w:sz w:val="24"/>
          <w:szCs w:val="24"/>
        </w:rPr>
        <w:t>quality of the leaf image.</w:t>
      </w:r>
    </w:p>
    <w:p w14:paraId="247E38AF" w14:textId="68470846"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sidRPr="00AE22A6">
        <w:rPr>
          <w:rFonts w:ascii="Times New Roman" w:eastAsia="Times New Roman" w:hAnsi="Times New Roman" w:cs="Times New Roman"/>
          <w:bCs/>
          <w:color w:val="000000"/>
          <w:sz w:val="24"/>
          <w:szCs w:val="24"/>
        </w:rPr>
        <w:t>Publicly available Dataset requirement.</w:t>
      </w:r>
    </w:p>
    <w:p w14:paraId="3713AE7F" w14:textId="6649A86A"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sidRPr="00AE22A6">
        <w:rPr>
          <w:rFonts w:ascii="Times New Roman" w:eastAsia="Times New Roman" w:hAnsi="Times New Roman" w:cs="Times New Roman"/>
          <w:bCs/>
          <w:color w:val="000000"/>
          <w:sz w:val="24"/>
          <w:szCs w:val="24"/>
        </w:rPr>
        <w:t>Noisy data affecting the leaf samples.</w:t>
      </w:r>
    </w:p>
    <w:p w14:paraId="2E9FC33B" w14:textId="0C18CA5F"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sidRPr="00AE22A6">
        <w:rPr>
          <w:rFonts w:ascii="Times New Roman" w:eastAsia="Times New Roman" w:hAnsi="Times New Roman" w:cs="Times New Roman"/>
          <w:bCs/>
          <w:color w:val="000000"/>
          <w:sz w:val="24"/>
          <w:szCs w:val="24"/>
        </w:rPr>
        <w:t>Classification is one more challenge, in the stage of detecting the leaf diseases.</w:t>
      </w:r>
    </w:p>
    <w:p w14:paraId="667BDF0E" w14:textId="01D43CD0"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proofErr w:type="spellStart"/>
      <w:r w:rsidRPr="00AE22A6">
        <w:rPr>
          <w:rFonts w:ascii="Times New Roman" w:eastAsia="Times New Roman" w:hAnsi="Times New Roman" w:cs="Times New Roman"/>
          <w:bCs/>
          <w:color w:val="000000"/>
          <w:sz w:val="24"/>
          <w:szCs w:val="24"/>
        </w:rPr>
        <w:t>Color</w:t>
      </w:r>
      <w:proofErr w:type="spellEnd"/>
      <w:r w:rsidRPr="00AE22A6">
        <w:rPr>
          <w:rFonts w:ascii="Times New Roman" w:eastAsia="Times New Roman" w:hAnsi="Times New Roman" w:cs="Times New Roman"/>
          <w:bCs/>
          <w:color w:val="000000"/>
          <w:sz w:val="24"/>
          <w:szCs w:val="24"/>
        </w:rPr>
        <w:t xml:space="preserve"> of the leaves may be varied due to environmental effect.</w:t>
      </w:r>
    </w:p>
    <w:p w14:paraId="7C4BD3DC" w14:textId="14132AC5" w:rsid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sidRPr="00AE22A6">
        <w:rPr>
          <w:rFonts w:ascii="Times New Roman" w:eastAsia="Times New Roman" w:hAnsi="Times New Roman" w:cs="Times New Roman"/>
          <w:bCs/>
          <w:color w:val="000000"/>
          <w:sz w:val="24"/>
          <w:szCs w:val="24"/>
        </w:rPr>
        <w:t>Variety of diseases can be seen in various kinds of plants, so detection of disease is quite difficult.</w:t>
      </w:r>
    </w:p>
    <w:p w14:paraId="3E5C915F" w14:textId="0614BAB3" w:rsid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Still the tools developed are not deployed on ground and farmers are not using it in their daily routine. </w:t>
      </w:r>
    </w:p>
    <w:p w14:paraId="644B1701" w14:textId="77777777" w:rsidR="00AE22A6" w:rsidRPr="00AE22A6" w:rsidRDefault="00AE22A6" w:rsidP="00AE22A6">
      <w:pPr>
        <w:pStyle w:val="ListParagraph"/>
        <w:numPr>
          <w:ilvl w:val="0"/>
          <w:numId w:val="3"/>
        </w:numPr>
        <w:pBdr>
          <w:top w:val="nil"/>
          <w:left w:val="nil"/>
          <w:bottom w:val="nil"/>
          <w:right w:val="nil"/>
          <w:between w:val="nil"/>
        </w:pBdr>
        <w:spacing w:line="360" w:lineRule="auto"/>
        <w:jc w:val="both"/>
        <w:rPr>
          <w:rFonts w:ascii="Times New Roman" w:eastAsia="Times New Roman" w:hAnsi="Times New Roman" w:cs="Times New Roman"/>
          <w:bCs/>
          <w:color w:val="000000"/>
          <w:sz w:val="24"/>
          <w:szCs w:val="24"/>
        </w:rPr>
      </w:pPr>
    </w:p>
    <w:p w14:paraId="688EF59B" w14:textId="495FDF13" w:rsidR="0075175C" w:rsidRDefault="0075175C">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LITERATURE REVIEW </w:t>
      </w:r>
    </w:p>
    <w:p w14:paraId="00000006" w14:textId="69BE1D6C" w:rsidR="00FE6F64" w:rsidRPr="00EA17F8" w:rsidRDefault="00981D26" w:rsidP="00727BDE">
      <w:pPr>
        <w:pBdr>
          <w:top w:val="nil"/>
          <w:left w:val="nil"/>
          <w:bottom w:val="nil"/>
          <w:right w:val="nil"/>
          <w:between w:val="nil"/>
        </w:pBdr>
        <w:spacing w:line="360" w:lineRule="auto"/>
        <w:jc w:val="both"/>
        <w:rPr>
          <w:color w:val="000000"/>
          <w:sz w:val="24"/>
          <w:szCs w:val="24"/>
        </w:rPr>
      </w:pPr>
      <w:r w:rsidRPr="00EA17F8">
        <w:rPr>
          <w:color w:val="000000"/>
          <w:sz w:val="24"/>
          <w:szCs w:val="24"/>
        </w:rPr>
        <w:t xml:space="preserve">Diagnosing plant diseases through the optical inspection of symptoms on the plant's leaves involves a notably high degree of intricacy. The complexity and broader spectrum of the existing </w:t>
      </w:r>
      <w:proofErr w:type="spellStart"/>
      <w:r w:rsidRPr="00EA17F8">
        <w:rPr>
          <w:color w:val="000000"/>
          <w:sz w:val="24"/>
          <w:szCs w:val="24"/>
        </w:rPr>
        <w:t>phytopathological</w:t>
      </w:r>
      <w:proofErr w:type="spellEnd"/>
      <w:r w:rsidRPr="00EA17F8">
        <w:rPr>
          <w:color w:val="000000"/>
          <w:sz w:val="24"/>
          <w:szCs w:val="24"/>
        </w:rPr>
        <w:t xml:space="preserve"> range have posed a great challenge to experienced agronomists and plant pathologists to successfully diagnose specific diseases. This often led to errors in the final dia</w:t>
      </w:r>
      <w:r w:rsidR="00E10C74">
        <w:rPr>
          <w:color w:val="000000"/>
          <w:sz w:val="24"/>
          <w:szCs w:val="24"/>
        </w:rPr>
        <w:t>gnosis and treatments processes</w:t>
      </w:r>
      <w:r w:rsidR="00E10C74">
        <w:rPr>
          <w:color w:val="000000"/>
          <w:sz w:val="24"/>
          <w:szCs w:val="24"/>
        </w:rPr>
        <w:fldChar w:fldCharType="begin"/>
      </w:r>
      <w:r w:rsidR="00E10C74">
        <w:rPr>
          <w:color w:val="000000"/>
          <w:sz w:val="24"/>
          <w:szCs w:val="24"/>
        </w:rPr>
        <w:instrText xml:space="preserve"> ADDIN ZOTERO_ITEM CSL_CITATION {"citationID":"eXwt5WDg","properties":{"formattedCitation":"\\super 1,2\\nosupersub{}","plainCitation":"1,2","noteIndex":0},"citationItems":[{"id":4378,"uris":["http://zotero.org/users/local/VDpoIWnQ/items/FEQGFXZE"],"itemData":{"id":4378,"type":"article-journal","abstract":"Abstract\n            The discipline of plant pathology has an expanding remit requiring a multi-faceted, interdisciplinary approach to capture the complexity of interactions for any given disease, disease complex or syndrome. This review discussed recent developments in plant pathology research and identifies some key issues that, we anticipate, must be faced to meet the food security and environmental challenges that will arise over coming decades. In meeting these issues, the challenge in turn is for the plant pathology community to respond by contributing to a wider forum for multidisciplinary research, recognising that impact will depend not just on advances in the plant pathology discipline alone, but on interactions more broadly with other agricultural and ecological sciences, and with the needs of national and global policies and regulation. A challenge more readily met once plant pathologists again gather physically at international meetings and return to the professional and social encounters that are fertile grounds for developing new ideas and forging collaborative approaches both within plant pathology and with other disciplines. In this review we emphasise, in particular: the multidisciplinary links between plant pathology and other disciplines; disease management, including precision agriculture, plant growth and development, and decision analysis and disease risk; the development and use of new and novel plant protection chemicals; new ways of exploiting host genetic diversity including host resistance deployment; a new perspective on biological control and microbial interactions; advances in surveillance and detection technologies; invasion of exotic and re-emerging plant pathogens; and the consequences of climate change affecting all aspects of agriculture, the environment, and their interactions. We draw conclusions in each of these areas, but in reaching forward over the next few decades, these inevitably lead to further research questions rather than solutions to the challenges we anticipate.","container-title":"CABI Agriculture and Bioscience","DOI":"10.1186/s43170-021-00042-x","ISSN":"2662-4044","issue":"1","journalAbbreviation":"CABI Agric Biosci","language":"en","page":"20","source":"DOI.org (Crossref)","title":"Global challenges facing plant pathology: multidisciplinary approaches to meet the food security and environmental challenges in the mid-twenty-first century","title-short":"Global challenges facing plant pathology","volume":"2","author":[{"family":"Jeger","given":"Michael"},{"family":"Beresford","given":"Robert"},{"family":"Bock","given":"Clive"},{"family":"Brown","given":"Nathan"},{"family":"Fox","given":"Adrian"},{"family":"Newton","given":"Adrian"},{"family":"Vicent","given":"Antonio"},{"family":"Xu","given":"Xiangming"},{"family":"Yuen","given":"Jonathan"}],"issued":{"date-parts":[["2021",12]]}}},{"id":4380,"uris":["http://zotero.org/users/local/VDpoIWnQ/items/L2EAS58X"],"itemData":{"id":4380,"type":"chapter","container-title":"Plant Disease Management Strategies for Sustainable Agriculture through Traditional and Modern Approaches","event-place":"Cham","ISBN":"978-3-030-35954-6","language":"en","note":"collection-title: Sustainability in Plant and Crop Protection\nDOI: 10.1007/978-3-030-35955-3_1","page":"1-13","publisher":"Springer International Publishing","publisher-place":"Cham","source":"DOI.org (Crossref)","title":"History and Recent Trends in Plant Disease Control: An Overview","title-short":"History and Recent Trends in Plant Disease Control","URL":"http://link.springer.com/10.1007/978-3-030-35955-3_1","volume":"13","editor":[{"family":"Ul Haq","given":"Imran"},{"family":"Ijaz","given":"Siddra"}],"author":[{"family":"Ul Haq","given":"Imran"},{"family":"Ijaz","given":"Siddra"}],"accessed":{"date-parts":[["2022",12,23]]},"issued":{"date-parts":[["2020"]]}}}],"schema":"https://github.com/citation-style-language/schema/raw/master/csl-citation.json"} </w:instrText>
      </w:r>
      <w:r w:rsidR="00E10C74">
        <w:rPr>
          <w:color w:val="000000"/>
          <w:sz w:val="24"/>
          <w:szCs w:val="24"/>
        </w:rPr>
        <w:fldChar w:fldCharType="separate"/>
      </w:r>
      <w:r w:rsidR="00E10C74" w:rsidRPr="00E10C74">
        <w:rPr>
          <w:sz w:val="24"/>
          <w:szCs w:val="24"/>
          <w:vertAlign w:val="superscript"/>
        </w:rPr>
        <w:t>1,2</w:t>
      </w:r>
      <w:r w:rsidR="00E10C74">
        <w:rPr>
          <w:color w:val="000000"/>
          <w:sz w:val="24"/>
          <w:szCs w:val="24"/>
        </w:rPr>
        <w:fldChar w:fldCharType="end"/>
      </w:r>
      <w:r w:rsidRPr="00EA17F8">
        <w:rPr>
          <w:color w:val="000000"/>
          <w:sz w:val="24"/>
          <w:szCs w:val="24"/>
        </w:rPr>
        <w:t>. The existence of an automated computational system for the detection and diagnosis of plant diseases, would offer valuable assistance to the agronomist. However, earlier, they were asked to perform plant diagnoses through optical observation of the</w:t>
      </w:r>
      <w:r w:rsidR="004F523B">
        <w:rPr>
          <w:color w:val="000000"/>
          <w:sz w:val="24"/>
          <w:szCs w:val="24"/>
        </w:rPr>
        <w:t xml:space="preserve"> leaves of infected plants</w:t>
      </w:r>
      <w:r w:rsidR="004F523B">
        <w:rPr>
          <w:color w:val="000000"/>
          <w:sz w:val="24"/>
          <w:szCs w:val="24"/>
        </w:rPr>
        <w:fldChar w:fldCharType="begin"/>
      </w:r>
      <w:r w:rsidR="00E10C74">
        <w:rPr>
          <w:color w:val="000000"/>
          <w:sz w:val="24"/>
          <w:szCs w:val="24"/>
        </w:rPr>
        <w:instrText xml:space="preserve"> ADDIN ZOTERO_ITEM CSL_CITATION {"citationID":"buxKwP7H","properties":{"formattedCitation":"\\super 3,4\\nosupersub{}","plainCitation":"3,4","noteIndex":0},"citationItems":[{"id":4273,"uris":["http://zotero.org/users/local/VDpoIWnQ/items/L6RHRKT6"],"itemData":{"id":4273,"type":"article-journal","container-title":"Frontiers in Plant Science","DOI":"10.3389/fpls.2016.01419","ISSN":"1664-462X","note":"publisher: Frontiers Media SA","title":"Using Deep Learning for Image-Based Plant Disease Detection","URL":"http://dx.doi.org/10.3389/fpls.2016.01419","volume":"7","author":[{"family":"Mohanty","given":"Sharada P."},{"family":"Hughes","given":"David P."},{"family":"Salathé","given":"Marcel"}],"issued":{"date-parts":[["2016",9]]}}},{"id":4373,"uris":["http://zotero.org/users/local/VDpoIWnQ/items/TDH9HEB5"],"itemData":{"id":4373,"type":"article-journal","container-title":"European Journal of BioMedical Research","DOI":"10.18088/ejbmr.3.1.2017.pp6-9","ISSN":"2428-5544","issue":"1","journalAbbreviation":"Eur J Bio Med Res","page":"6","source":"DOI.org (Crossref)","title":"Machine learning in plant disease research","volume":"3","author":[{"family":"Yang","given":"Xin"},{"family":"Guo","given":"Tingwei"}],"issued":{"date-parts":[["2017",3,31]]}}}],"schema":"https://github.com/citation-style-language/schema/raw/master/csl-citation.json"} </w:instrText>
      </w:r>
      <w:r w:rsidR="004F523B">
        <w:rPr>
          <w:color w:val="000000"/>
          <w:sz w:val="24"/>
          <w:szCs w:val="24"/>
        </w:rPr>
        <w:fldChar w:fldCharType="separate"/>
      </w:r>
      <w:r w:rsidR="00E10C74" w:rsidRPr="00E10C74">
        <w:rPr>
          <w:sz w:val="24"/>
          <w:szCs w:val="24"/>
          <w:vertAlign w:val="superscript"/>
        </w:rPr>
        <w:t>3,4</w:t>
      </w:r>
      <w:r w:rsidR="004F523B">
        <w:rPr>
          <w:color w:val="000000"/>
          <w:sz w:val="24"/>
          <w:szCs w:val="24"/>
        </w:rPr>
        <w:fldChar w:fldCharType="end"/>
      </w:r>
      <w:r w:rsidRPr="00EA17F8">
        <w:rPr>
          <w:color w:val="000000"/>
          <w:sz w:val="24"/>
          <w:szCs w:val="24"/>
        </w:rPr>
        <w:t xml:space="preserve">. If the computational driven system </w:t>
      </w:r>
      <w:r w:rsidRPr="00EA17F8">
        <w:rPr>
          <w:color w:val="000000"/>
          <w:sz w:val="24"/>
          <w:szCs w:val="24"/>
        </w:rPr>
        <w:lastRenderedPageBreak/>
        <w:t xml:space="preserve">were user-friendly and easily accessible via a smartphone application, it may also be a valuable tool for farmers in regions of the world lacking the necessary infrastructure for providing agronomic and </w:t>
      </w:r>
      <w:proofErr w:type="spellStart"/>
      <w:r w:rsidRPr="00EA17F8">
        <w:rPr>
          <w:color w:val="000000"/>
          <w:sz w:val="24"/>
          <w:szCs w:val="24"/>
        </w:rPr>
        <w:t>phytopathological</w:t>
      </w:r>
      <w:proofErr w:type="spellEnd"/>
      <w:r w:rsidRPr="00EA17F8">
        <w:rPr>
          <w:color w:val="000000"/>
          <w:sz w:val="24"/>
          <w:szCs w:val="24"/>
        </w:rPr>
        <w:t xml:space="preserve"> guidance. In addition, in the case of large-scale cultivations, the system could be combined with autonomous agricultural vehicles, to accurately and timely locate </w:t>
      </w:r>
      <w:proofErr w:type="spellStart"/>
      <w:r w:rsidRPr="00EA17F8">
        <w:rPr>
          <w:color w:val="000000"/>
          <w:sz w:val="24"/>
          <w:szCs w:val="24"/>
        </w:rPr>
        <w:t>phytopathological</w:t>
      </w:r>
      <w:proofErr w:type="spellEnd"/>
      <w:r w:rsidRPr="00EA17F8">
        <w:rPr>
          <w:color w:val="000000"/>
          <w:sz w:val="24"/>
          <w:szCs w:val="24"/>
        </w:rPr>
        <w:t xml:space="preserve"> problems throughout the cultivation field using continuous image capturing. </w:t>
      </w:r>
      <w:r w:rsidR="00727BDE">
        <w:rPr>
          <w:color w:val="000000"/>
          <w:sz w:val="24"/>
          <w:szCs w:val="24"/>
        </w:rPr>
        <w:t>Image analysis has seen significant progress attributable to the application of DL techniques, most notably CNN. There have been a lot of different studies conducted for the purpose of automatically identifying plant diseases. This particular implementation and interest could pave the way for the development of automatic imaging approaches for plant disease diagnosis and classification, plant recognition, fruit counting, and weed detection, among other applications. These kinds of technology could be of assistance to farmers in terms of adopting more farming methods, as well as excellent agricultural practises and enhancing their ability to provide food security. Within the past five years, the researcher has proposed a number of strategies for the identification of plant leaf diseases based on CNNs. It is remarkable that practically all of the articles were published after 2016, which demonstrates how recent and cutting-edge this technique is in the field of agriculture.</w:t>
      </w:r>
    </w:p>
    <w:p w14:paraId="1BBC0E59" w14:textId="7C7DFDC5" w:rsidR="00981D26" w:rsidRPr="00EA17F8" w:rsidRDefault="00B629FF" w:rsidP="00EA17F8">
      <w:pPr>
        <w:pBdr>
          <w:top w:val="nil"/>
          <w:left w:val="nil"/>
          <w:bottom w:val="nil"/>
          <w:right w:val="nil"/>
          <w:between w:val="nil"/>
        </w:pBdr>
        <w:spacing w:line="360" w:lineRule="auto"/>
        <w:ind w:firstLine="720"/>
        <w:jc w:val="both"/>
        <w:rPr>
          <w:color w:val="000000"/>
          <w:sz w:val="24"/>
          <w:szCs w:val="24"/>
        </w:rPr>
      </w:pPr>
      <w:r w:rsidRPr="00EA17F8">
        <w:rPr>
          <w:color w:val="000000"/>
          <w:sz w:val="24"/>
          <w:szCs w:val="24"/>
        </w:rPr>
        <w:t xml:space="preserve">In general, plant leaves are the primary source for identifying </w:t>
      </w:r>
      <w:r w:rsidR="00981D26" w:rsidRPr="00EA17F8">
        <w:rPr>
          <w:color w:val="000000"/>
          <w:sz w:val="24"/>
          <w:szCs w:val="24"/>
        </w:rPr>
        <w:t>most</w:t>
      </w:r>
      <w:r w:rsidRPr="00EA17F8">
        <w:rPr>
          <w:color w:val="000000"/>
          <w:sz w:val="24"/>
          <w:szCs w:val="24"/>
        </w:rPr>
        <w:t xml:space="preserve"> plant illnesses. Earlier study showed </w:t>
      </w:r>
      <w:r w:rsidR="002F2151" w:rsidRPr="00EA17F8">
        <w:rPr>
          <w:color w:val="000000"/>
          <w:sz w:val="24"/>
          <w:szCs w:val="24"/>
        </w:rPr>
        <w:t>that yellow</w:t>
      </w:r>
      <w:r w:rsidRPr="00EA17F8">
        <w:rPr>
          <w:color w:val="000000"/>
          <w:sz w:val="24"/>
          <w:szCs w:val="24"/>
        </w:rPr>
        <w:t xml:space="preserve"> and brown spots, primary and late blister, and other ailments caused by bacteria, virus and fungus can be detected automatically through effici</w:t>
      </w:r>
      <w:r w:rsidR="004F523B">
        <w:rPr>
          <w:color w:val="000000"/>
          <w:sz w:val="24"/>
          <w:szCs w:val="24"/>
        </w:rPr>
        <w:t>ent image processing techniques</w:t>
      </w:r>
      <w:r w:rsidRPr="00EA17F8">
        <w:rPr>
          <w:color w:val="000000"/>
          <w:sz w:val="24"/>
          <w:szCs w:val="24"/>
        </w:rPr>
        <w:t xml:space="preserve">. </w:t>
      </w:r>
      <w:r w:rsidR="0090334E" w:rsidRPr="00EA17F8">
        <w:rPr>
          <w:color w:val="000000"/>
          <w:sz w:val="24"/>
          <w:szCs w:val="24"/>
        </w:rPr>
        <w:t xml:space="preserve">Machine learning has been widely applied to diagnose the plant disease. </w:t>
      </w:r>
      <w:r w:rsidR="004C6741" w:rsidRPr="00EA17F8">
        <w:rPr>
          <w:color w:val="000000"/>
          <w:sz w:val="24"/>
          <w:szCs w:val="24"/>
        </w:rPr>
        <w:t>The interaction between fungal infections and their plant hosts involves a unique invasion mechanism. Small secretory proteins, often known as effector proteins, are one of the most important host-manipulation mechanisms</w:t>
      </w:r>
      <w:r w:rsidR="004C6741" w:rsidRPr="0067187B">
        <w:rPr>
          <w:color w:val="000000"/>
          <w:sz w:val="24"/>
          <w:szCs w:val="24"/>
        </w:rPr>
        <w:t>. Numerous</w:t>
      </w:r>
      <w:r w:rsidR="004C6741" w:rsidRPr="00EA17F8">
        <w:rPr>
          <w:color w:val="000000"/>
          <w:sz w:val="24"/>
          <w:szCs w:val="24"/>
        </w:rPr>
        <w:t xml:space="preserve"> fungal effectors have been found utilising genomic, transcriptomic, </w:t>
      </w:r>
      <w:r w:rsidR="00634292">
        <w:rPr>
          <w:color w:val="000000"/>
          <w:sz w:val="24"/>
          <w:szCs w:val="24"/>
        </w:rPr>
        <w:t xml:space="preserve">and </w:t>
      </w:r>
      <w:r w:rsidR="004F523B">
        <w:rPr>
          <w:color w:val="000000"/>
          <w:sz w:val="24"/>
          <w:szCs w:val="24"/>
        </w:rPr>
        <w:t>bioinformatics</w:t>
      </w:r>
      <w:r w:rsidR="00E10C74">
        <w:rPr>
          <w:color w:val="000000"/>
          <w:sz w:val="24"/>
          <w:szCs w:val="24"/>
        </w:rPr>
        <w:fldChar w:fldCharType="begin"/>
      </w:r>
      <w:r w:rsidR="00E10C74">
        <w:rPr>
          <w:color w:val="000000"/>
          <w:sz w:val="24"/>
          <w:szCs w:val="24"/>
        </w:rPr>
        <w:instrText xml:space="preserve"> ADDIN ZOTERO_ITEM CSL_CITATION {"citationID":"f6AlPEge","properties":{"formattedCitation":"\\super 5,6\\nosupersub{}","plainCitation":"5,6","noteIndex":0},"citationItems":[{"id":4374,"uris":["http://zotero.org/users/local/VDpoIWnQ/items/EGB77W6H"],"itemData":{"id":4374,"type":"article-journal","container-title":"Bioengineered","DOI":"10.1080/21655979.2019.1649520","ISSN":"2165-5979, 2165-5987","issue":"1","journalAbbreviation":"Bioengineered","language":"en","page":"409-424","source":"DOI.org (Crossref)","title":"A review of plant leaf fungal diseases and its environment speciation","volume":"10","author":[{"family":"Jain","given":"Archana"},{"family":"Sarsaiya","given":"Surendra"},{"family":"Wu","given":"Qin"},{"family":"Lu","given":"Yuanfu"},{"family":"Shi","given":"Jingshan"}],"issued":{"date-parts":[["2019",1,1]]}}},{"id":4376,"uris":["http://zotero.org/users/local/VDpoIWnQ/items/IRCUU5TJ"],"itemData":{"id":4376,"type":"article-journal","container-title":"Procedia Computer Science","DOI":"10.1016/j.procs.2020.03.308","ISSN":"18770509","journalAbbreviation":"Procedia Computer Science","language":"en","page":"516-530","source":"DOI.org (Crossref)","title":"Image Processing Techniques for Diagnosing Rice Plant Disease: A Survey","title-short":"Image Processing Techniques for Diagnosing Rice Plant Disease","volume":"167","author":[{"family":"Sethy","given":"Prabira Kumar"},{"family":"Barpanda","given":"Nalini Kanta"},{"family":"Rath","given":"Amiya Kumar"},{"family":"Behera","given":"Santi Kumari"}],"issued":{"date-parts":[["2020"]]}}}],"schema":"https://github.com/citation-style-language/schema/raw/master/csl-citation.json"} </w:instrText>
      </w:r>
      <w:r w:rsidR="00E10C74">
        <w:rPr>
          <w:color w:val="000000"/>
          <w:sz w:val="24"/>
          <w:szCs w:val="24"/>
        </w:rPr>
        <w:fldChar w:fldCharType="separate"/>
      </w:r>
      <w:r w:rsidR="00E10C74" w:rsidRPr="00E10C74">
        <w:rPr>
          <w:sz w:val="24"/>
          <w:szCs w:val="24"/>
          <w:vertAlign w:val="superscript"/>
        </w:rPr>
        <w:t>5,6</w:t>
      </w:r>
      <w:r w:rsidR="00E10C74">
        <w:rPr>
          <w:color w:val="000000"/>
          <w:sz w:val="24"/>
          <w:szCs w:val="24"/>
        </w:rPr>
        <w:fldChar w:fldCharType="end"/>
      </w:r>
      <w:r w:rsidR="00634292">
        <w:rPr>
          <w:color w:val="000000"/>
          <w:sz w:val="24"/>
          <w:szCs w:val="24"/>
        </w:rPr>
        <w:t xml:space="preserve"> techniques</w:t>
      </w:r>
      <w:r w:rsidR="00634292">
        <w:rPr>
          <w:color w:val="000000"/>
          <w:sz w:val="24"/>
          <w:szCs w:val="24"/>
        </w:rPr>
        <w:fldChar w:fldCharType="begin"/>
      </w:r>
      <w:r w:rsidR="00E10C74">
        <w:rPr>
          <w:color w:val="000000"/>
          <w:sz w:val="24"/>
          <w:szCs w:val="24"/>
        </w:rPr>
        <w:instrText xml:space="preserve"> ADDIN ZOTERO_ITEM CSL_CITATION {"citationID":"WDpUhaMH","properties":{"formattedCitation":"\\super 7\\nosupersub{}","plainCitation":"7","noteIndex":0},"citationItems":[{"id":4251,"uris":["http://zotero.org/users/local/VDpoIWnQ/items/8M3BM5G6"],"itemData":{"id":4251,"type":"article-journal","container-title":"Microbiological Research","DOI":"10.1016/j.micres.2020.126567","ISSN":"09445013","journalAbbreviation":"Microbiological Research","language":"en","page":"126567","source":"DOI.org (Crossref)","title":"Effector Biology of Biotrophic Plant Fungal Pathogens: Current Advances and Future Prospects","title-short":"Effector Biology of Biotrophic Plant Fungal Pathogens","volume":"241","author":[{"family":"Jaswal","given":"Rajdeep"},{"family":"Kiran","given":"Kanti"},{"family":"Rajarammohan","given":"Sivasubramanian"},{"family":"Dubey","given":"Himanshu"},{"family":"Singh","given":"Pankaj Kumar"},{"family":"Sharma","given":"Yogesh"},{"family":"Deshmukh","given":"Rupesh"},{"family":"Sonah","given":"Humira"},{"family":"Gupta","given":"Naveen"},{"family":"Sharma","given":"T.R."}],"issued":{"date-parts":[["2020",12]]}}}],"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7</w:t>
      </w:r>
      <w:r w:rsidR="00634292">
        <w:rPr>
          <w:color w:val="000000"/>
          <w:sz w:val="24"/>
          <w:szCs w:val="24"/>
        </w:rPr>
        <w:fldChar w:fldCharType="end"/>
      </w:r>
      <w:r w:rsidR="004C6741" w:rsidRPr="00EA17F8">
        <w:rPr>
          <w:color w:val="000000"/>
          <w:sz w:val="24"/>
          <w:szCs w:val="24"/>
        </w:rPr>
        <w:t>.</w:t>
      </w:r>
      <w:r w:rsidR="005465D5" w:rsidRPr="00EA17F8">
        <w:rPr>
          <w:color w:val="000000"/>
          <w:sz w:val="24"/>
          <w:szCs w:val="24"/>
        </w:rPr>
        <w:t xml:space="preserve"> Plants play a significant role in agriculture and caring for them is crucial. Detecting these diseases is the most difficult aspect of plant disease diagnosis and classification. In recent decades, deep learning (DL) models have shown to be an i</w:t>
      </w:r>
      <w:r w:rsidR="00634292">
        <w:rPr>
          <w:color w:val="000000"/>
          <w:sz w:val="24"/>
          <w:szCs w:val="24"/>
        </w:rPr>
        <w:t>nvaluable asset in agriculture</w:t>
      </w:r>
      <w:r w:rsidR="00634292">
        <w:rPr>
          <w:color w:val="000000"/>
          <w:sz w:val="24"/>
          <w:szCs w:val="24"/>
        </w:rPr>
        <w:fldChar w:fldCharType="begin"/>
      </w:r>
      <w:r w:rsidR="00E10C74">
        <w:rPr>
          <w:color w:val="000000"/>
          <w:sz w:val="24"/>
          <w:szCs w:val="24"/>
        </w:rPr>
        <w:instrText xml:space="preserve"> ADDIN ZOTERO_ITEM CSL_CITATION {"citationID":"SX7BVTZt","properties":{"formattedCitation":"\\super 8\\nosupersub{}","plainCitation":"8","noteIndex":0},"citationItems":[{"id":4253,"uris":["http://zotero.org/users/local/VDpoIWnQ/items/5XMEJLGA"],"itemData":{"id":4253,"type":"article-journal","container-title":"Multimedia Tools and Applications","DOI":"10.1007/s11042-022-13055-z","ISSN":"1380-7501, 1573-7721","issue":"23","journalAbbreviation":"Multimed Tools Appl","language":"en","page":"33645-33670","source":"DOI.org (Crossref)","title":"Role of digital, hyper spectral, and SAR images in detection of plant disease with deep learning network","volume":"81","author":[{"family":"Bhujade","given":"Vaishali G"},{"family":"Sambhe","given":"Vijay"}],"issued":{"date-parts":[["2022",9]]}}}],"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8</w:t>
      </w:r>
      <w:r w:rsidR="00634292">
        <w:rPr>
          <w:color w:val="000000"/>
          <w:sz w:val="24"/>
          <w:szCs w:val="24"/>
        </w:rPr>
        <w:fldChar w:fldCharType="end"/>
      </w:r>
      <w:r w:rsidR="005465D5" w:rsidRPr="00EA17F8">
        <w:rPr>
          <w:color w:val="000000"/>
          <w:sz w:val="24"/>
          <w:szCs w:val="24"/>
        </w:rPr>
        <w:t>.</w:t>
      </w:r>
      <w:r w:rsidR="006C55E9" w:rsidRPr="00EA17F8">
        <w:rPr>
          <w:color w:val="000000"/>
          <w:sz w:val="24"/>
          <w:szCs w:val="24"/>
        </w:rPr>
        <w:t xml:space="preserve"> Image processing techniques can be utilised to give farmers with improved disease detection help. </w:t>
      </w:r>
      <w:r w:rsidR="00B92225" w:rsidRPr="00EA17F8">
        <w:rPr>
          <w:color w:val="000000"/>
          <w:sz w:val="24"/>
          <w:szCs w:val="24"/>
        </w:rPr>
        <w:t>Most</w:t>
      </w:r>
      <w:r w:rsidR="006C55E9" w:rsidRPr="00EA17F8">
        <w:rPr>
          <w:color w:val="000000"/>
          <w:sz w:val="24"/>
          <w:szCs w:val="24"/>
        </w:rPr>
        <w:t xml:space="preserve"> infection symptoms are evident on plant leaves; hence, leaves are often utilised to detect and identify diseases. </w:t>
      </w:r>
      <w:r w:rsidR="009F6E47" w:rsidRPr="00EA17F8">
        <w:rPr>
          <w:color w:val="000000"/>
          <w:sz w:val="24"/>
          <w:szCs w:val="24"/>
        </w:rPr>
        <w:t xml:space="preserve">Deep </w:t>
      </w:r>
      <w:r w:rsidR="00B92225" w:rsidRPr="00EA17F8">
        <w:rPr>
          <w:color w:val="000000"/>
          <w:sz w:val="24"/>
          <w:szCs w:val="24"/>
        </w:rPr>
        <w:t>learning-based</w:t>
      </w:r>
      <w:r w:rsidR="009F6E47" w:rsidRPr="00EA17F8">
        <w:rPr>
          <w:color w:val="000000"/>
          <w:sz w:val="24"/>
          <w:szCs w:val="24"/>
        </w:rPr>
        <w:t xml:space="preserve"> feature extraction ha their merits and demerits</w:t>
      </w:r>
      <w:r w:rsidR="00634292">
        <w:rPr>
          <w:color w:val="000000"/>
          <w:sz w:val="24"/>
          <w:szCs w:val="24"/>
        </w:rPr>
        <w:fldChar w:fldCharType="begin"/>
      </w:r>
      <w:r w:rsidR="00E10C74">
        <w:rPr>
          <w:color w:val="000000"/>
          <w:sz w:val="24"/>
          <w:szCs w:val="24"/>
        </w:rPr>
        <w:instrText xml:space="preserve"> ADDIN ZOTERO_ITEM CSL_CITATION {"citationID":"XjbaQ65L","properties":{"formattedCitation":"\\super 9\\nosupersub{}","plainCitation":"9","noteIndex":0},"citationItems":[{"id":4254,"uris":["http://zotero.org/users/local/VDpoIWnQ/items/MME4TS9F"],"itemData":{"id":4254,"type":"article-journal","container-title":"Multimedia Tools and Applications","DOI":"10.1007/s11042-021-11375-0","ISSN":"1380-7501, 1573-7721","issue":"1","journalAbbreviation":"Multimed Tools Appl","language":"en","page":"367-419","source":"DOI.org (Crossref)","title":"A comprehensive study of feature extraction techniques for plant leaf disease detection","volume":"81","author":[{"family":"Vishnoi","given":"Vibhor Kumar"},{"family":"Kumar","given":"Krishan"},{"family":"Kumar","given":"Brajesh"}],"issued":{"date-parts":[["2022",1]]}}}],"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9</w:t>
      </w:r>
      <w:r w:rsidR="00634292">
        <w:rPr>
          <w:color w:val="000000"/>
          <w:sz w:val="24"/>
          <w:szCs w:val="24"/>
        </w:rPr>
        <w:fldChar w:fldCharType="end"/>
      </w:r>
      <w:r w:rsidR="006C55E9" w:rsidRPr="00EA17F8">
        <w:rPr>
          <w:color w:val="000000"/>
          <w:sz w:val="24"/>
          <w:szCs w:val="24"/>
        </w:rPr>
        <w:t>.</w:t>
      </w:r>
      <w:r w:rsidR="00B92225" w:rsidRPr="00EA17F8">
        <w:rPr>
          <w:color w:val="000000"/>
          <w:sz w:val="24"/>
          <w:szCs w:val="24"/>
        </w:rPr>
        <w:t xml:space="preserve"> </w:t>
      </w:r>
      <w:proofErr w:type="spellStart"/>
      <w:r w:rsidR="00B92225" w:rsidRPr="00EA17F8">
        <w:rPr>
          <w:color w:val="000000"/>
          <w:sz w:val="24"/>
          <w:szCs w:val="24"/>
        </w:rPr>
        <w:lastRenderedPageBreak/>
        <w:t>Nondestructive</w:t>
      </w:r>
      <w:proofErr w:type="spellEnd"/>
      <w:r w:rsidR="00B92225" w:rsidRPr="00EA17F8">
        <w:rPr>
          <w:color w:val="000000"/>
          <w:sz w:val="24"/>
          <w:szCs w:val="24"/>
        </w:rPr>
        <w:t xml:space="preserve"> hyperspectral remote sensing has the potential to detect and quantify viral infections. </w:t>
      </w:r>
      <w:r w:rsidR="00EA17F8" w:rsidRPr="00EA17F8">
        <w:rPr>
          <w:color w:val="000000"/>
          <w:sz w:val="24"/>
          <w:szCs w:val="24"/>
        </w:rPr>
        <w:t>Earlier study</w:t>
      </w:r>
      <w:r w:rsidR="00B92225" w:rsidRPr="00EA17F8">
        <w:rPr>
          <w:color w:val="000000"/>
          <w:sz w:val="24"/>
          <w:szCs w:val="24"/>
        </w:rPr>
        <w:t xml:space="preserve"> employed hyperspectral imaging at the plant level to identify and classify grapevines infected with the newly identified DNA viral grapevine vein-clearin</w:t>
      </w:r>
      <w:r w:rsidR="00634292">
        <w:rPr>
          <w:color w:val="000000"/>
          <w:sz w:val="24"/>
          <w:szCs w:val="24"/>
        </w:rPr>
        <w:t>g virus (GVCV)</w:t>
      </w:r>
      <w:r w:rsidR="00634292">
        <w:rPr>
          <w:color w:val="000000"/>
          <w:sz w:val="24"/>
          <w:szCs w:val="24"/>
        </w:rPr>
        <w:fldChar w:fldCharType="begin"/>
      </w:r>
      <w:r w:rsidR="00E10C74">
        <w:rPr>
          <w:color w:val="000000"/>
          <w:sz w:val="24"/>
          <w:szCs w:val="24"/>
        </w:rPr>
        <w:instrText xml:space="preserve"> ADDIN ZOTERO_ITEM CSL_CITATION {"citationID":"VMjyuJBH","properties":{"formattedCitation":"\\super 10\\nosupersub{}","plainCitation":"10","noteIndex":0},"citationItems":[{"id":4255,"uris":["http://zotero.org/users/local/VDpoIWnQ/items/8LN3YEYK"],"itemData":{"id":4255,"type":"article-journal","abstract":"Early detection of grapevine viral diseases is critical for early interventions in order to prevent the disease from spreading to the entire vineyard. Hyperspectral remote sensing can potentially detect and quantify viral diseases in a nondestructive manner. This study utilized hyperspectral imagery at the plant level to identify and classify grapevines inoculated with the newly discovered DNA virus grapevine vein-clearing virus (GVCV) at the early asymptomatic stages. An experiment was set up at a test site at South Farm Research Center, Columbia, MO, USA (38.92 N, −92.28 W), with two grapevine groups, namely healthy and GVCV-infected, while other conditions were controlled. Images of each vine were captured by a SPECIM IQ 400–1000 nm hyperspectral sensor (Oulu, Finland). Hyperspectral images were calibrated and preprocessed to retain only grapevine pixels. A statistical approach was employed to discriminate two reflectance spectra patterns between healthy and GVCV vines. Disease-centric vegetation indices (VIs) were established and explored in terms of their importance to the classification power. Pixel-wise (spectral features) classification was performed in parallel with image-wise (joint spatial–spectral features) classification within a framework involving deep learning architectures and traditional machine learning. The results showed that: (1) the discriminative wavelength regions included the 900–940 nm range in the near-infrared (NIR) region in vines 30 days after sowing (DAS) and the entire visual (VIS) region of 400–700 nm in vines 90 DAS; (2) the normalized pheophytization index (NPQI), fluorescence ratio index 1 (FRI1), plant senescence reflectance index (PSRI), anthocyanin index (AntGitelson), and water stress and canopy temperature (WSCT) measures were the most discriminative indices; (3) the support vector machine (SVM) was effective in VI-wise classification with smaller feature spaces, while the RF classifier performed better in pixel-wise and image-wise classification with larger feature spaces; and (4) the automated 3D convolutional neural network (3D-CNN) feature extractor provided promising results over the 2D convolutional neural network (2D-CNN) in learning features from hyperspectral data cubes with a limited number of samples.","container-title":"Sensors","DOI":"10.3390/s21030742","ISSN":"1424-8220","issue":"3","journalAbbreviation":"Sensors","language":"en","page":"742","source":"DOI.org (Crossref)","title":"Early Detection of Plant Viral Disease Using Hyperspectral Imaging and Deep Learning","volume":"21","author":[{"family":"Nguyen","given":"Canh"},{"family":"Sagan","given":"Vasit"},{"family":"Maimaitiyiming","given":"Matthew"},{"family":"Maimaitijiang","given":"Maitiniyazi"},{"family":"Bhadra","given":"Sourav"},{"family":"Kwasniewski","given":"Misha T."}],"issued":{"date-parts":[["2021",1,22]]}}}],"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0</w:t>
      </w:r>
      <w:r w:rsidR="00634292">
        <w:rPr>
          <w:color w:val="000000"/>
          <w:sz w:val="24"/>
          <w:szCs w:val="24"/>
        </w:rPr>
        <w:fldChar w:fldCharType="end"/>
      </w:r>
      <w:r w:rsidR="00B92225" w:rsidRPr="00EA17F8">
        <w:rPr>
          <w:color w:val="000000"/>
          <w:sz w:val="24"/>
          <w:szCs w:val="24"/>
        </w:rPr>
        <w:t xml:space="preserve">. Paddy crop quality and yield are negatively impacted by leaf diseases. It is necessary to address this problem as soon as possible to decrease its effects. In recent years, deep learning has become indispensable for recognising and categorising leaf diseases. The model proposed in earlier study demonstrated an accuracy rate of 96.4%, which was higher than </w:t>
      </w:r>
      <w:r w:rsidR="00634292">
        <w:rPr>
          <w:color w:val="000000"/>
          <w:sz w:val="24"/>
          <w:szCs w:val="24"/>
        </w:rPr>
        <w:t>state of art models</w:t>
      </w:r>
      <w:r w:rsidR="00634292">
        <w:rPr>
          <w:color w:val="000000"/>
          <w:sz w:val="24"/>
          <w:szCs w:val="24"/>
        </w:rPr>
        <w:fldChar w:fldCharType="begin"/>
      </w:r>
      <w:r w:rsidR="00E10C74">
        <w:rPr>
          <w:color w:val="000000"/>
          <w:sz w:val="24"/>
          <w:szCs w:val="24"/>
        </w:rPr>
        <w:instrText xml:space="preserve"> ADDIN ZOTERO_ITEM CSL_CITATION {"citationID":"jPAwHZGh","properties":{"formattedCitation":"\\super 11\\nosupersub{}","plainCitation":"11","noteIndex":0},"citationItems":[{"id":4256,"uris":["http://zotero.org/users/local/VDpoIWnQ/items/2L4GX8KD"],"itemData":{"id":4256,"type":"article-journal","abstract":"The paddy crop is the most essential and consumable agricultural produce. Leaf disease impacts the quality and productivity of paddy crops. Therefore, tackling this issue as early as possible is mandatory to reduce its impact. Consequently, in recent years, deep learning methods have been essential in identifying and classifying leaf disease. Deep learning is used to observe patterns in disease in crop leaves. For instance, organizing a crop’s leaf according to its shape, size, and color is significant. To facilitate farmers, this study proposed a Convolutional Neural Networks-based Deep Learning (CNN-based DL) architecture, including transfer learning (TL) for agricultural research. In this study, different TL architectures, viz. InceptionV3, VGG16, ResNet, SqueezeNet, and VGG19, were considered to carry out disease detection in paddy plants. The approach started with preprocessing the leaf image; afterward, semantic segmentation was used to extract a region of interest. Consequently, TL architectures were tuned with segmented images. Finally, the extra, fully connected layers of the Deep Neural Network (DNN) are used to classify and identify leaf disease. The proposed model was concerned with the biotic diseases of paddy leaves due to fungi and bacteria. The proposed model showed an accuracy rate of 96.4%, better than state-of-the-art models with different variants of TL architectures. After analysis of the outcomes, the study concluded that the anticipated model outperforms other existing models.","container-title":"Sustainability","DOI":"10.3390/su142013610","ISSN":"2071-1050","issue":"20","journalAbbreviation":"Sustainability","language":"en","page":"13610","source":"DOI.org (Crossref)","title":"A Transfer Learning-Based Artificial Intelligence Model for Leaf Disease Assessment","volume":"14","author":[{"family":"Gautam","given":"Vinay"},{"family":"Trivedi","given":"Naresh K."},{"family":"Singh","given":"Aman"},{"family":"Mohamed","given":"Heba G."},{"family":"Noya","given":"Irene Delgado"},{"family":"Kaur","given":"Preet"},{"family":"Goyal","given":"Nitin"}],"issued":{"date-parts":[["2022",10,20]]}}}],"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1</w:t>
      </w:r>
      <w:r w:rsidR="00634292">
        <w:rPr>
          <w:color w:val="000000"/>
          <w:sz w:val="24"/>
          <w:szCs w:val="24"/>
        </w:rPr>
        <w:fldChar w:fldCharType="end"/>
      </w:r>
      <w:r w:rsidR="00B92225" w:rsidRPr="00EA17F8">
        <w:rPr>
          <w:color w:val="000000"/>
          <w:sz w:val="24"/>
          <w:szCs w:val="24"/>
        </w:rPr>
        <w:t xml:space="preserve">. </w:t>
      </w:r>
      <w:r w:rsidR="00AF1B75" w:rsidRPr="00EA17F8">
        <w:rPr>
          <w:color w:val="000000"/>
          <w:sz w:val="24"/>
          <w:szCs w:val="24"/>
        </w:rPr>
        <w:t>Owing to the need for professional knowledge and specialised equipment, acquiring data for machine learning applications is a costly endeavour. Previous study demonstrated a novel picture colour histogram transformation technique for generating synthetic images for data enhancement in image classification problems. The findings of the upgraded MobileNetV2 neural network demonstrated a statistically significant improvement in the recognition accura</w:t>
      </w:r>
      <w:r w:rsidR="00634292">
        <w:rPr>
          <w:color w:val="000000"/>
          <w:sz w:val="24"/>
          <w:szCs w:val="24"/>
        </w:rPr>
        <w:t>cy of cassava leaf diseases</w:t>
      </w:r>
      <w:r w:rsidR="00634292">
        <w:rPr>
          <w:color w:val="000000"/>
          <w:sz w:val="24"/>
          <w:szCs w:val="24"/>
        </w:rPr>
        <w:fldChar w:fldCharType="begin"/>
      </w:r>
      <w:r w:rsidR="00E10C74">
        <w:rPr>
          <w:color w:val="000000"/>
          <w:sz w:val="24"/>
          <w:szCs w:val="24"/>
        </w:rPr>
        <w:instrText xml:space="preserve"> ADDIN ZOTERO_ITEM CSL_CITATION {"citationID":"v9hYJPr5","properties":{"formattedCitation":"\\super 12\\nosupersub{}","plainCitation":"12","noteIndex":0},"citationItems":[{"id":4258,"uris":["http://zotero.org/users/local/VDpoIWnQ/items/U8CRJ9IY"],"itemData":{"id":4258,"type":"article-journal","container-title":"Expert Systems","DOI":"10.1111/exsy.12746","ISSN":"0266-4720, 1468-0394","issue":"7","journalAbbreviation":"Expert Systems","language":"en","source":"DOI.org (Crossref)","title":"Cassava disease recognition from &lt;span style=\"font-variant:small-caps;\"&gt;low‐quality&lt;/span&gt; images using enhanced data augmentation model and deep learning","title-short":"Cassava disease recognition from &lt;span style=\"font-variant","URL":"https://onlinelibrary.wiley.com/doi/10.1111/exsy.12746","volume":"38","author":[{"family":"Abayomi‐Alli","given":"Olusola Oluwakemi"},{"family":"Damaševičius","given":"Robertas"},{"family":"Misra","given":"Sanjay"},{"family":"Maskeliūnas","given":"Rytis"}],"accessed":{"date-parts":[["2022",12,23]]},"issued":{"date-parts":[["2021",11]]}}}],"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2</w:t>
      </w:r>
      <w:r w:rsidR="00634292">
        <w:rPr>
          <w:color w:val="000000"/>
          <w:sz w:val="24"/>
          <w:szCs w:val="24"/>
        </w:rPr>
        <w:fldChar w:fldCharType="end"/>
      </w:r>
      <w:r w:rsidR="00AF1B75" w:rsidRPr="00EA17F8">
        <w:rPr>
          <w:color w:val="000000"/>
          <w:sz w:val="24"/>
          <w:szCs w:val="24"/>
        </w:rPr>
        <w:t>.</w:t>
      </w:r>
      <w:r w:rsidR="00504C21" w:rsidRPr="00EA17F8">
        <w:rPr>
          <w:color w:val="000000"/>
          <w:sz w:val="24"/>
          <w:szCs w:val="24"/>
        </w:rPr>
        <w:t xml:space="preserve"> </w:t>
      </w:r>
      <w:r w:rsidR="009C42FD" w:rsidRPr="00EA17F8">
        <w:rPr>
          <w:color w:val="000000"/>
          <w:sz w:val="24"/>
          <w:szCs w:val="24"/>
        </w:rPr>
        <w:t>In earlier study,</w:t>
      </w:r>
      <w:r w:rsidR="00504C21" w:rsidRPr="00EA17F8">
        <w:rPr>
          <w:color w:val="000000"/>
          <w:sz w:val="24"/>
          <w:szCs w:val="24"/>
        </w:rPr>
        <w:t xml:space="preserve"> authors described an intelligent strategy based on deep learning for recognising nine prevalent tomato illnesses. The proposed method obtained the highest F1 score of 99.5%, outperforming </w:t>
      </w:r>
      <w:r w:rsidR="009C42FD" w:rsidRPr="00EA17F8">
        <w:rPr>
          <w:color w:val="000000"/>
          <w:sz w:val="24"/>
          <w:szCs w:val="24"/>
        </w:rPr>
        <w:t>most</w:t>
      </w:r>
      <w:r w:rsidR="00504C21" w:rsidRPr="00EA17F8">
        <w:rPr>
          <w:color w:val="000000"/>
          <w:sz w:val="24"/>
          <w:szCs w:val="24"/>
        </w:rPr>
        <w:t xml:space="preserve"> previous competing methods. However, some of the incorrect predictions involv</w:t>
      </w:r>
      <w:r w:rsidR="00634292">
        <w:rPr>
          <w:color w:val="000000"/>
          <w:sz w:val="24"/>
          <w:szCs w:val="24"/>
        </w:rPr>
        <w:t>ed early blight and late blight</w:t>
      </w:r>
      <w:r w:rsidR="00634292">
        <w:rPr>
          <w:color w:val="000000"/>
          <w:sz w:val="24"/>
          <w:szCs w:val="24"/>
        </w:rPr>
        <w:fldChar w:fldCharType="begin"/>
      </w:r>
      <w:r w:rsidR="00E10C74">
        <w:rPr>
          <w:color w:val="000000"/>
          <w:sz w:val="24"/>
          <w:szCs w:val="24"/>
        </w:rPr>
        <w:instrText xml:space="preserve"> ADDIN ZOTERO_ITEM CSL_CITATION {"citationID":"Y2AHwwhd","properties":{"formattedCitation":"\\super 13\\nosupersub{}","plainCitation":"13","noteIndex":0},"citationItems":[{"id":4260,"uris":["http://zotero.org/users/local/VDpoIWnQ/items/QZEMAJJ5"],"itemData":{"id":4260,"type":"article-journal","container-title":"Plant Methods","DOI":"10.1186/s13007-017-0265-4","ISSN":"1746-4811","issue":"1","journalAbbreviation":"Plant Methods","language":"en","page":"115","source":"DOI.org (Crossref)","title":"Fine-grained recognition of plants from images","volume":"13","author":[{"family":"Šulc","given":"Milan"},{"family":"Matas","given":"Jiří"}],"issued":{"date-parts":[["2017",12]]}}}],"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3</w:t>
      </w:r>
      <w:r w:rsidR="00634292">
        <w:rPr>
          <w:color w:val="000000"/>
          <w:sz w:val="24"/>
          <w:szCs w:val="24"/>
        </w:rPr>
        <w:fldChar w:fldCharType="end"/>
      </w:r>
      <w:r w:rsidR="00504C21" w:rsidRPr="00EA17F8">
        <w:rPr>
          <w:color w:val="000000"/>
          <w:sz w:val="24"/>
          <w:szCs w:val="24"/>
        </w:rPr>
        <w:t>.</w:t>
      </w:r>
    </w:p>
    <w:p w14:paraId="78D14AFB" w14:textId="4B74AFF4" w:rsidR="00727BDE" w:rsidRDefault="00351060" w:rsidP="00727BDE">
      <w:pPr>
        <w:pBdr>
          <w:top w:val="nil"/>
          <w:left w:val="nil"/>
          <w:bottom w:val="nil"/>
          <w:right w:val="nil"/>
          <w:between w:val="nil"/>
        </w:pBdr>
        <w:spacing w:line="360" w:lineRule="auto"/>
        <w:ind w:firstLine="720"/>
        <w:jc w:val="both"/>
        <w:rPr>
          <w:color w:val="000000"/>
          <w:sz w:val="24"/>
          <w:szCs w:val="24"/>
        </w:rPr>
      </w:pPr>
      <w:r w:rsidRPr="00EA17F8">
        <w:rPr>
          <w:color w:val="000000"/>
          <w:sz w:val="24"/>
          <w:szCs w:val="24"/>
        </w:rPr>
        <w:t>Early automated identification and diagnosis of plant diseases are still tough issues in agriculture. In another reported study focuses on the design and implementation of a real-time disease prediction system utilising a convolutional neural network (CNN) on a Platfor</w:t>
      </w:r>
      <w:r w:rsidR="00634292">
        <w:rPr>
          <w:color w:val="000000"/>
          <w:sz w:val="24"/>
          <w:szCs w:val="24"/>
        </w:rPr>
        <w:t>m-as-a-Service (PaaS) cloud</w:t>
      </w:r>
      <w:r w:rsidR="00634292">
        <w:rPr>
          <w:color w:val="000000"/>
          <w:sz w:val="24"/>
          <w:szCs w:val="24"/>
        </w:rPr>
        <w:fldChar w:fldCharType="begin"/>
      </w:r>
      <w:r w:rsidR="00E10C74">
        <w:rPr>
          <w:color w:val="000000"/>
          <w:sz w:val="24"/>
          <w:szCs w:val="24"/>
        </w:rPr>
        <w:instrText xml:space="preserve"> ADDIN ZOTERO_ITEM CSL_CITATION {"citationID":"664Qeluh","properties":{"formattedCitation":"\\super 14\\nosupersub{}","plainCitation":"14","noteIndex":0},"citationItems":[{"id":4261,"uris":["http://zotero.org/users/local/VDpoIWnQ/items/PLN8LKGU"],"itemData":{"id":4261,"type":"article-journal","container-title":"Neural Computing and Applications","DOI":"10.1007/s00521-022-07743-y","ISSN":"0941-0643, 1433-3058","journalAbbreviation":"Neural Comput &amp; Applic","language":"en","source":"DOI.org (Crossref)","title":"Convolutional neural network based tea leaf disease prediction system on smart phone using paas cloud","URL":"https://link.springer.com/10.1007/s00521-022-07743-y","author":[{"family":"Lanjewar","given":"Madhusudan G."},{"family":"Panchbhai","given":"Kamini G."}],"accessed":{"date-parts":[["2022",12,23]]},"issued":{"date-parts":[["2022",9,4]]}}}],"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4</w:t>
      </w:r>
      <w:r w:rsidR="00634292">
        <w:rPr>
          <w:color w:val="000000"/>
          <w:sz w:val="24"/>
          <w:szCs w:val="24"/>
        </w:rPr>
        <w:fldChar w:fldCharType="end"/>
      </w:r>
      <w:r w:rsidRPr="00EA17F8">
        <w:rPr>
          <w:color w:val="000000"/>
          <w:sz w:val="24"/>
          <w:szCs w:val="24"/>
        </w:rPr>
        <w:t>.</w:t>
      </w:r>
      <w:r w:rsidR="00D15F88" w:rsidRPr="00EA17F8">
        <w:rPr>
          <w:color w:val="000000"/>
          <w:sz w:val="24"/>
          <w:szCs w:val="24"/>
        </w:rPr>
        <w:t xml:space="preserve"> While minimising chemical inputs, automatic grape disease detection can boost efficiency and adaptability in vineyard crop management. The objective of another study reported was to map unhealthy spots in the vineyard to facilitate rapid and accurate treatment. A fully convolutional neural network technique classifies each pixel according to distinct instances, including shadow, ground, healthy, and ailment. The proposed approach had a detection rate of over 92% at the grapevine level and 87% at the leaf level [83].</w:t>
      </w:r>
      <w:r w:rsidR="002A4868">
        <w:rPr>
          <w:color w:val="000000"/>
          <w:sz w:val="24"/>
          <w:szCs w:val="24"/>
        </w:rPr>
        <w:t xml:space="preserve"> </w:t>
      </w:r>
      <w:r w:rsidR="002A4868" w:rsidRPr="002A4868">
        <w:rPr>
          <w:color w:val="000000"/>
          <w:sz w:val="24"/>
          <w:szCs w:val="24"/>
        </w:rPr>
        <w:t>Banana (and plantain, Musa spp.) is mostly farmed as a mixed crop by smallholder farmers in their backyards and on their tiny farmlands.</w:t>
      </w:r>
      <w:r w:rsidR="002A4868">
        <w:rPr>
          <w:color w:val="000000"/>
          <w:sz w:val="24"/>
          <w:szCs w:val="24"/>
        </w:rPr>
        <w:t xml:space="preserve"> </w:t>
      </w:r>
      <w:r w:rsidR="002A4868" w:rsidRPr="002A4868">
        <w:rPr>
          <w:color w:val="000000"/>
          <w:sz w:val="24"/>
          <w:szCs w:val="24"/>
        </w:rPr>
        <w:t xml:space="preserve">Several pests and diseases, especially the invasive banana bunchy top virus, threaten the crop (BBTV, genus </w:t>
      </w:r>
      <w:proofErr w:type="spellStart"/>
      <w:r w:rsidR="002A4868" w:rsidRPr="002A4868">
        <w:rPr>
          <w:color w:val="000000"/>
          <w:sz w:val="24"/>
          <w:szCs w:val="24"/>
        </w:rPr>
        <w:t>Babuvirus</w:t>
      </w:r>
      <w:proofErr w:type="spellEnd"/>
      <w:r w:rsidR="002A4868" w:rsidRPr="002A4868">
        <w:rPr>
          <w:color w:val="000000"/>
          <w:sz w:val="24"/>
          <w:szCs w:val="24"/>
        </w:rPr>
        <w:t>)</w:t>
      </w:r>
      <w:r w:rsidR="002A4868">
        <w:rPr>
          <w:color w:val="000000"/>
          <w:sz w:val="24"/>
          <w:szCs w:val="24"/>
        </w:rPr>
        <w:t xml:space="preserve">. In a study, authors </w:t>
      </w:r>
      <w:r w:rsidR="002A4868" w:rsidRPr="002A4868">
        <w:rPr>
          <w:color w:val="000000"/>
          <w:sz w:val="24"/>
          <w:szCs w:val="24"/>
        </w:rPr>
        <w:t xml:space="preserve">developed an operational banana mapping framework utilising medium-resolution synthetic aperture radar (SAR), Sentinel 2A satellite imagery, and high-resolution RGB and </w:t>
      </w:r>
      <w:r w:rsidR="002A4868" w:rsidRPr="002A4868">
        <w:rPr>
          <w:color w:val="000000"/>
          <w:sz w:val="24"/>
          <w:szCs w:val="24"/>
        </w:rPr>
        <w:lastRenderedPageBreak/>
        <w:t>multispectral aerial imagery from an unmanned aerial vehicle (UAV) by combining UAV, SAR, and Sentinel 2A data with the Support Vector Machine (SVM) and Random Forest (RF) machine learning algorithms</w:t>
      </w:r>
      <w:r w:rsidR="00634292">
        <w:rPr>
          <w:color w:val="000000"/>
          <w:sz w:val="24"/>
          <w:szCs w:val="24"/>
        </w:rPr>
        <w:fldChar w:fldCharType="begin"/>
      </w:r>
      <w:r w:rsidR="00E10C74">
        <w:rPr>
          <w:color w:val="000000"/>
          <w:sz w:val="24"/>
          <w:szCs w:val="24"/>
        </w:rPr>
        <w:instrText xml:space="preserve"> ADDIN ZOTERO_ITEM CSL_CITATION {"citationID":"aP72RXTj","properties":{"formattedCitation":"\\super 15\\nosupersub{}","plainCitation":"15","noteIndex":0},"citationItems":[{"id":4263,"uris":["http://zotero.org/users/local/VDpoIWnQ/items/3V7L9T57"],"itemData":{"id":4263,"type":"article-journal","abstract":"Banana (and plantain, Musa spp.), in sub-Saharan Africa (SSA), is predominantly grown as a mixed crop by smallholder farmers in backyards and small farmlands, typically ranging from 0.2 ha to 3 ha. The crop is affected by several pests and diseases, including the invasive banana bunchy top virus (BBTV, genus Babuvirus), which is emerging as a major threat to banana production in SSA. The BBTV outbreak in West Africa was first recorded in the Benin Republic in 2010 and has spread to the adjoining territories of Nigeria and Togo. Regular surveillance, conducted as part of the containment efforts, requires the identification of banana fields for disease assessment. However, small and fragmented production spread across large areas poses complications for identifying all banana farms using conventional field survey methods, which is also time-consuming and expensive. In this study, we developed a remote sensing approach and machine learning (ML) models that can be used to identify banana fields for targeted BBTV surveillance. We used medium-resolution synthetic aperture radar (SAR), Sentinel 2A satellite imagery, and high-resolution RGB and multispectral aerial imagery from an unmanned aerial vehicle (UAV) to develop an operational banana mapping framework by combining the UAV, SAR, and Sentinel 2A data with the Support Vector Machine (SVM) and Random Forest (RF) machine learning algorithms. The ML algorithms performed comparatively well in classifying the land cover, with a mean overall accuracy (OA) of about 93% and a Kappa coefficient (KC) of 0.89 for the UAV data. The model using fused SAR and Sentinel 2A data gave an OA of 90% and KC of 0.86. The user accuracy (UA) and producer accuracy (PA) for the banana class were 83% and 78%, respectively. The BBTV surveillance teams used the banana mapping framework to identify banana fields in the BBTV-affected southwest Ogun state of Nigeria, which helped in detecting 17 sites with BBTV infection. These findings suggest that the prediction of banana and other crops in the heterogeneous smallholder farming systems is feasible, with the precision necessary to guide BBTV surveillance in large areas in SSA.","container-title":"Remote Sensing","DOI":"10.3390/rs14205206","ISSN":"2072-4292","issue":"20","journalAbbreviation":"Remote Sensing","language":"en","page":"5206","source":"DOI.org (Crossref)","title":"Banana Mapping in Heterogenous Smallholder Farming Systems Using High-Resolution Remote Sensing Imagery and Machine Learning Models with Implications for Banana Bunchy Top Disease Surveillance","volume":"14","author":[{"family":"Alabi","given":"Tunrayo R."},{"family":"Adewopo","given":"Julius"},{"family":"Duke","given":"Ojo Patrick"},{"family":"Kumar","given":"P. Lava"}],"issued":{"date-parts":[["2022",10,18]]}}}],"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5</w:t>
      </w:r>
      <w:r w:rsidR="00634292">
        <w:rPr>
          <w:color w:val="000000"/>
          <w:sz w:val="24"/>
          <w:szCs w:val="24"/>
        </w:rPr>
        <w:fldChar w:fldCharType="end"/>
      </w:r>
      <w:r w:rsidR="002A4868" w:rsidRPr="002A4868">
        <w:rPr>
          <w:color w:val="000000"/>
          <w:sz w:val="24"/>
          <w:szCs w:val="24"/>
        </w:rPr>
        <w:t>.</w:t>
      </w:r>
      <w:r w:rsidR="002A4868">
        <w:rPr>
          <w:color w:val="000000"/>
          <w:sz w:val="24"/>
          <w:szCs w:val="24"/>
        </w:rPr>
        <w:t xml:space="preserve"> In another study, a </w:t>
      </w:r>
      <w:r w:rsidR="002A4868" w:rsidRPr="002A4868">
        <w:rPr>
          <w:color w:val="000000"/>
          <w:sz w:val="24"/>
          <w:szCs w:val="24"/>
        </w:rPr>
        <w:t xml:space="preserve">deep learning models </w:t>
      </w:r>
      <w:r w:rsidR="002A4868">
        <w:rPr>
          <w:color w:val="000000"/>
          <w:sz w:val="24"/>
          <w:szCs w:val="24"/>
        </w:rPr>
        <w:t xml:space="preserve">was proposed </w:t>
      </w:r>
      <w:r w:rsidR="002A4868" w:rsidRPr="002A4868">
        <w:rPr>
          <w:color w:val="000000"/>
          <w:sz w:val="24"/>
          <w:szCs w:val="24"/>
        </w:rPr>
        <w:t>to detect lesions on cotton leaves based on photographs of the crop in the field.</w:t>
      </w:r>
      <w:r w:rsidR="002A4868">
        <w:rPr>
          <w:color w:val="000000"/>
          <w:sz w:val="24"/>
          <w:szCs w:val="24"/>
        </w:rPr>
        <w:t xml:space="preserve"> </w:t>
      </w:r>
      <w:r w:rsidR="002A4868" w:rsidRPr="002A4868">
        <w:rPr>
          <w:color w:val="000000"/>
          <w:sz w:val="24"/>
          <w:szCs w:val="24"/>
        </w:rPr>
        <w:t xml:space="preserve">Using convolutional neural networks, the learning models </w:t>
      </w:r>
      <w:proofErr w:type="spellStart"/>
      <w:r w:rsidR="002A4868" w:rsidRPr="002A4868">
        <w:rPr>
          <w:color w:val="000000"/>
          <w:sz w:val="24"/>
          <w:szCs w:val="24"/>
        </w:rPr>
        <w:t>GoogleNet</w:t>
      </w:r>
      <w:proofErr w:type="spellEnd"/>
      <w:r w:rsidR="002A4868" w:rsidRPr="002A4868">
        <w:rPr>
          <w:color w:val="000000"/>
          <w:sz w:val="24"/>
          <w:szCs w:val="24"/>
        </w:rPr>
        <w:t xml:space="preserve"> and Resnet50 achieved an accuracy of 86.6% and 89.2%, respectively.</w:t>
      </w:r>
      <w:r w:rsidR="002A4868">
        <w:rPr>
          <w:color w:val="000000"/>
          <w:sz w:val="24"/>
          <w:szCs w:val="24"/>
        </w:rPr>
        <w:t xml:space="preserve"> </w:t>
      </w:r>
      <w:r w:rsidR="002A4868" w:rsidRPr="002A4868">
        <w:rPr>
          <w:color w:val="000000"/>
          <w:sz w:val="24"/>
          <w:szCs w:val="24"/>
        </w:rPr>
        <w:t>The convolutional neural networks proved to be up to 25 percent more accurate than conventional image processing methods such as support vector machines (SVM), Closest k-</w:t>
      </w:r>
      <w:proofErr w:type="spellStart"/>
      <w:r w:rsidR="002A4868" w:rsidRPr="002A4868">
        <w:rPr>
          <w:color w:val="000000"/>
          <w:sz w:val="24"/>
          <w:szCs w:val="24"/>
        </w:rPr>
        <w:t>neighbors</w:t>
      </w:r>
      <w:proofErr w:type="spellEnd"/>
      <w:r w:rsidR="002A4868" w:rsidRPr="002A4868">
        <w:rPr>
          <w:color w:val="000000"/>
          <w:sz w:val="24"/>
          <w:szCs w:val="24"/>
        </w:rPr>
        <w:t xml:space="preserve"> (KNN), artificial neural networks (ANN), and neuro-fuzzy (NFC), suggesting that this method can contribute to a more rapid and accurate inspection of plants growing in the field</w:t>
      </w:r>
      <w:r w:rsidR="00634292">
        <w:rPr>
          <w:color w:val="000000"/>
          <w:sz w:val="24"/>
          <w:szCs w:val="24"/>
        </w:rPr>
        <w:fldChar w:fldCharType="begin"/>
      </w:r>
      <w:r w:rsidR="00E10C74">
        <w:rPr>
          <w:color w:val="000000"/>
          <w:sz w:val="24"/>
          <w:szCs w:val="24"/>
        </w:rPr>
        <w:instrText xml:space="preserve"> ADDIN ZOTERO_ITEM CSL_CITATION {"citationID":"FyRVeWzL","properties":{"formattedCitation":"\\super 16\\nosupersub{}","plainCitation":"16","noteIndex":0},"citationItems":[{"id":4264,"uris":["http://zotero.org/users/local/VDpoIWnQ/items/HK5PC5ZU"],"itemData":{"id":4264,"type":"article-journal","abstract":"The use of deep learning models to identify lesions on cotton leaves on the basis of images of the crop in the field is proposed in this article. Cultivated in most of the world, cotton is one of the economically most important agricultural crops. Its cultivation in tropical regions has made it the target of a wide spectrum of agricultural pests and diseases, and efficient solutions are required. Moreover, the symptoms of the main pests and diseases cannot be differentiated in the initial stages, and the correct identification of a lesion can be difficult for the producer. To help resolve the problem, the present research provides a solution based on deep learning in the screening of cotton leaves which makes it possible to monitor the health of the cotton crop and make better decisions for its management. With the learning models GoogleNet and Resnet50 using convolutional neural networks, a precision of 86.6% and 89.2%, respectively, was obtained. Compared with traditional approaches for the processing of images such as support vector machines (SVM), Closest k-neighbors (KNN), artificial neural networks (ANN) and neuro-fuzzy (NFC), the convolutional neural networks proved to be up to 25% more precise, suggesting that this method can contribute to a more rapid and reliable inspection of the plants growing in the field.","container-title":"Sensors","DOI":"10.3390/s21093169","ISSN":"1424-8220","issue":"9","journalAbbreviation":"Sensors","language":"en","page":"3169","source":"DOI.org (Crossref)","title":"Identification of Cotton Leaf Lesions Using Deep Learning Techniques","volume":"21","author":[{"family":"Caldeira","given":"Rafael Faria"},{"family":"Santiago","given":"Wesley Esdras"},{"family":"Teruel","given":"Barbara"}],"issued":{"date-parts":[["2021",5,3]]}}}],"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6</w:t>
      </w:r>
      <w:r w:rsidR="00634292">
        <w:rPr>
          <w:color w:val="000000"/>
          <w:sz w:val="24"/>
          <w:szCs w:val="24"/>
        </w:rPr>
        <w:fldChar w:fldCharType="end"/>
      </w:r>
      <w:r w:rsidR="002A4868" w:rsidRPr="002A4868">
        <w:rPr>
          <w:color w:val="000000"/>
          <w:sz w:val="24"/>
          <w:szCs w:val="24"/>
        </w:rPr>
        <w:t>.</w:t>
      </w:r>
      <w:r w:rsidR="002A4868">
        <w:rPr>
          <w:color w:val="000000"/>
          <w:sz w:val="24"/>
          <w:szCs w:val="24"/>
        </w:rPr>
        <w:t xml:space="preserve"> </w:t>
      </w:r>
      <w:r w:rsidR="00536DF3">
        <w:rPr>
          <w:color w:val="000000"/>
          <w:sz w:val="24"/>
          <w:szCs w:val="24"/>
        </w:rPr>
        <w:t xml:space="preserve">Diseases such as Black Sigatoka/Yellow Sigatoka, Panama, Bunchy top, </w:t>
      </w:r>
      <w:proofErr w:type="spellStart"/>
      <w:r w:rsidR="00536DF3">
        <w:rPr>
          <w:color w:val="000000"/>
          <w:sz w:val="24"/>
          <w:szCs w:val="24"/>
        </w:rPr>
        <w:t>Moko</w:t>
      </w:r>
      <w:proofErr w:type="spellEnd"/>
      <w:r w:rsidR="00536DF3">
        <w:rPr>
          <w:color w:val="000000"/>
          <w:sz w:val="24"/>
          <w:szCs w:val="24"/>
        </w:rPr>
        <w:t>, chlorosis, etc., impair plantain tree agriculture. Combining RNN with real-time datasets collected in Tamil Nadu, a novel sequential picture classification model for disease detection is presented. Experiments are c</w:t>
      </w:r>
      <w:r w:rsidR="00634292">
        <w:rPr>
          <w:color w:val="000000"/>
          <w:sz w:val="24"/>
          <w:szCs w:val="24"/>
        </w:rPr>
        <w:t>onducted on these datasets</w:t>
      </w:r>
      <w:r w:rsidR="00634292">
        <w:rPr>
          <w:color w:val="000000"/>
          <w:sz w:val="24"/>
          <w:szCs w:val="24"/>
        </w:rPr>
        <w:fldChar w:fldCharType="begin"/>
      </w:r>
      <w:r w:rsidR="00E10C74">
        <w:rPr>
          <w:color w:val="000000"/>
          <w:sz w:val="24"/>
          <w:szCs w:val="24"/>
        </w:rPr>
        <w:instrText xml:space="preserve"> ADDIN ZOTERO_ITEM CSL_CITATION {"citationID":"VlMhYc22","properties":{"formattedCitation":"\\super 17\\nosupersub{}","plainCitation":"17","noteIndex":0},"citationItems":[{"id":4266,"uris":["http://zotero.org/users/local/VDpoIWnQ/items/XG2Z4ZYM"],"itemData":{"id":4266,"type":"article-journal","container-title":"Computers and Electronics in Agriculture","DOI":"10.1016/j.compag.2022.106915","ISSN":"01681699","journalAbbreviation":"Computers and Electronics in Agriculture","language":"en","page":"106915","source":"DOI.org (Crossref)","title":"Deep Learning model of sequential image classifier for crop disease detection in plantain tree cultivation","volume":"197","author":[{"family":"Nandhini","given":"M."},{"family":"Kala","given":"K.U."},{"family":"Thangadarshini","given":"M."},{"family":"Madhusudhana Verma","given":"S."}],"issued":{"date-parts":[["2022",6]]}}}],"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7</w:t>
      </w:r>
      <w:r w:rsidR="00634292">
        <w:rPr>
          <w:color w:val="000000"/>
          <w:sz w:val="24"/>
          <w:szCs w:val="24"/>
        </w:rPr>
        <w:fldChar w:fldCharType="end"/>
      </w:r>
      <w:r w:rsidR="00536DF3">
        <w:rPr>
          <w:color w:val="000000"/>
          <w:sz w:val="24"/>
          <w:szCs w:val="24"/>
        </w:rPr>
        <w:t xml:space="preserve">. The disease-recognition algorithm utilises a convolutional neural network with the </w:t>
      </w:r>
      <w:proofErr w:type="spellStart"/>
      <w:r w:rsidR="00536DF3">
        <w:rPr>
          <w:color w:val="000000"/>
          <w:sz w:val="24"/>
          <w:szCs w:val="24"/>
        </w:rPr>
        <w:t>EfficientNet</w:t>
      </w:r>
      <w:proofErr w:type="spellEnd"/>
      <w:r w:rsidR="00536DF3">
        <w:rPr>
          <w:color w:val="000000"/>
          <w:sz w:val="24"/>
          <w:szCs w:val="24"/>
        </w:rPr>
        <w:t xml:space="preserve"> architecture. A collection of 2,414 photos of wheat fungal illnesses was collected, and each image was labelled by an expert according to the disease kind. On the Telegram platform, the recognition mechanis</w:t>
      </w:r>
      <w:r w:rsidR="00634292">
        <w:rPr>
          <w:color w:val="000000"/>
          <w:sz w:val="24"/>
          <w:szCs w:val="24"/>
        </w:rPr>
        <w:t>m was implemented as a bot</w:t>
      </w:r>
      <w:r w:rsidR="00634292">
        <w:rPr>
          <w:color w:val="000000"/>
          <w:sz w:val="24"/>
          <w:szCs w:val="24"/>
        </w:rPr>
        <w:fldChar w:fldCharType="begin"/>
      </w:r>
      <w:r w:rsidR="00E10C74">
        <w:rPr>
          <w:color w:val="000000"/>
          <w:sz w:val="24"/>
          <w:szCs w:val="24"/>
        </w:rPr>
        <w:instrText xml:space="preserve"> ADDIN ZOTERO_ITEM CSL_CITATION {"citationID":"ZdgHP5ol","properties":{"formattedCitation":"\\super 18\\nosupersub{}","plainCitation":"18","noteIndex":0},"citationItems":[{"id":4268,"uris":["http://zotero.org/users/local/VDpoIWnQ/items/4A4I4R32"],"itemData":{"id":4268,"type":"article-journal","abstract":"The emergence of deep neural networks has allowed the development of fully automated and efficient diagnostic systems for plant disease and pest phenotyping. Although previous approaches have proven to be promising, they are limited, especially in real-life scenarios, to properly diagnose and characterize the problem. In this work, we propose a framework which besides recognizing and localizing various plant abnormalities also informs the user about the severity of the diseases infecting the plant. By taking a single image as input, our algorithm is able to generate detailed descriptive phrases (user-defined) that display the location, severity stage, and visual attributes of all the abnormalities that are present in the image. Our framework is composed of three main components. One of them is a detector that accurately and efficiently recognizes and localizes the abnormalities in plants by extracting region-based anomaly features using a deep neural network-based feature extractor. The second one is an encoder–decoder network that performs pixel-level analysis to generate abnormality-specific severity levels. Lastly is an integration unit which aggregates the information of these units and assigns unique IDs to all the detected anomaly instances, thus generating descriptive sentences describing the location, severity, and class of anomalies infecting plants. We discuss two possible ways of utilizing the abovementioned units in a single framework. We evaluate and analyze the efficacy of both approaches on newly constructed diverse paprika disease and pest recognition datasets, comprising six anomaly categories along with 11 different severity levels. Our algorithm achieves mean average precision of 91.7% for the abnormality detection task and a mean panoptic quality score of 70.78% for severity level prediction. Our algorithm provides a practical and cost-efficient solution to farmers that facilitates proper handling of crops.","container-title":"Frontiers in Plant Science","DOI":"10.3389/fpls.2022.983625","ISSN":"1664-462X","journalAbbreviation":"Front. Plant Sci.","page":"983625","source":"DOI.org (Crossref)","title":"DIANA: A deep learning-based paprika plant disease and pest phenotyping system with disease severity analysis","title-short":"DIANA","volume":"13","author":[{"family":"Ilyas","given":"Talha"},{"family":"Jin","given":"Hyungjun"},{"family":"Siddique","given":"Muhammad Irfan"},{"family":"Lee","given":"Sang Jun"},{"family":"Kim","given":"Hyongsuk"},{"family":"Chua","given":"Leon"}],"issued":{"date-parts":[["2022",10,6]]}}}],"schema":"https://github.com/citation-style-language/schema/raw/master/csl-citation.json"} </w:instrText>
      </w:r>
      <w:r w:rsidR="00634292">
        <w:rPr>
          <w:color w:val="000000"/>
          <w:sz w:val="24"/>
          <w:szCs w:val="24"/>
        </w:rPr>
        <w:fldChar w:fldCharType="separate"/>
      </w:r>
      <w:r w:rsidR="00E10C74" w:rsidRPr="00E10C74">
        <w:rPr>
          <w:sz w:val="24"/>
          <w:szCs w:val="24"/>
          <w:vertAlign w:val="superscript"/>
        </w:rPr>
        <w:t>18</w:t>
      </w:r>
      <w:r w:rsidR="00634292">
        <w:rPr>
          <w:color w:val="000000"/>
          <w:sz w:val="24"/>
          <w:szCs w:val="24"/>
        </w:rPr>
        <w:fldChar w:fldCharType="end"/>
      </w:r>
      <w:r w:rsidR="00536DF3">
        <w:rPr>
          <w:color w:val="000000"/>
          <w:sz w:val="24"/>
          <w:szCs w:val="24"/>
        </w:rPr>
        <w:t>.</w:t>
      </w:r>
    </w:p>
    <w:p w14:paraId="00000009" w14:textId="18A420A9" w:rsidR="00FE6F64" w:rsidRDefault="001B5125">
      <w:pPr>
        <w:pBdr>
          <w:top w:val="nil"/>
          <w:left w:val="nil"/>
          <w:bottom w:val="nil"/>
          <w:right w:val="nil"/>
          <w:between w:val="nil"/>
        </w:pBd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OBJECTIVES:</w:t>
      </w:r>
      <w:r>
        <w:rPr>
          <w:rFonts w:ascii="Times New Roman" w:eastAsia="Times New Roman" w:hAnsi="Times New Roman" w:cs="Times New Roman"/>
          <w:b/>
          <w:color w:val="000000"/>
          <w:sz w:val="24"/>
          <w:szCs w:val="24"/>
        </w:rPr>
        <w:tab/>
      </w:r>
    </w:p>
    <w:p w14:paraId="0000000B" w14:textId="4445E05D" w:rsidR="00FE6F64" w:rsidRPr="00EA17F8" w:rsidRDefault="00B628EC" w:rsidP="001B5125">
      <w:pPr>
        <w:numPr>
          <w:ilvl w:val="0"/>
          <w:numId w:val="1"/>
        </w:numPr>
        <w:pBdr>
          <w:top w:val="nil"/>
          <w:left w:val="nil"/>
          <w:bottom w:val="nil"/>
          <w:right w:val="nil"/>
          <w:between w:val="nil"/>
        </w:pBdr>
        <w:shd w:val="clear" w:color="auto" w:fill="FFFFFF"/>
        <w:spacing w:after="0" w:line="240" w:lineRule="auto"/>
        <w:jc w:val="both"/>
        <w:rPr>
          <w:color w:val="000000"/>
          <w:sz w:val="24"/>
          <w:szCs w:val="24"/>
        </w:rPr>
      </w:pPr>
      <w:r w:rsidRPr="00EA17F8">
        <w:rPr>
          <w:color w:val="000000"/>
          <w:sz w:val="24"/>
          <w:szCs w:val="24"/>
        </w:rPr>
        <w:t xml:space="preserve">Design and Implementation of binary classification </w:t>
      </w:r>
      <w:r w:rsidR="001B5125" w:rsidRPr="00EA17F8">
        <w:rPr>
          <w:color w:val="000000"/>
          <w:sz w:val="24"/>
          <w:szCs w:val="24"/>
        </w:rPr>
        <w:t>machine learning</w:t>
      </w:r>
      <w:r w:rsidRPr="00EA17F8">
        <w:rPr>
          <w:color w:val="000000"/>
          <w:sz w:val="24"/>
          <w:szCs w:val="24"/>
        </w:rPr>
        <w:t xml:space="preserve"> model on public dataset </w:t>
      </w:r>
      <w:r w:rsidR="001B5125" w:rsidRPr="00EA17F8">
        <w:rPr>
          <w:color w:val="000000"/>
          <w:sz w:val="24"/>
          <w:szCs w:val="24"/>
        </w:rPr>
        <w:t xml:space="preserve">of leaf images </w:t>
      </w:r>
      <w:r w:rsidRPr="00EA17F8">
        <w:rPr>
          <w:color w:val="000000"/>
          <w:sz w:val="24"/>
          <w:szCs w:val="24"/>
        </w:rPr>
        <w:t>(</w:t>
      </w:r>
      <w:r w:rsidR="001B5125" w:rsidRPr="00EA17F8">
        <w:rPr>
          <w:color w:val="000000"/>
          <w:sz w:val="24"/>
          <w:szCs w:val="24"/>
        </w:rPr>
        <w:t>s</w:t>
      </w:r>
      <w:r w:rsidRPr="00EA17F8">
        <w:rPr>
          <w:color w:val="000000"/>
          <w:sz w:val="24"/>
          <w:szCs w:val="24"/>
        </w:rPr>
        <w:t xml:space="preserve">ingle </w:t>
      </w:r>
      <w:r w:rsidR="001B5125" w:rsidRPr="00EA17F8">
        <w:rPr>
          <w:color w:val="000000"/>
          <w:sz w:val="24"/>
          <w:szCs w:val="24"/>
        </w:rPr>
        <w:t>d</w:t>
      </w:r>
      <w:r w:rsidRPr="00EA17F8">
        <w:rPr>
          <w:color w:val="000000"/>
          <w:sz w:val="24"/>
          <w:szCs w:val="24"/>
        </w:rPr>
        <w:t xml:space="preserve">isease </w:t>
      </w:r>
      <w:r w:rsidR="001B5125" w:rsidRPr="00EA17F8">
        <w:rPr>
          <w:color w:val="000000"/>
          <w:sz w:val="24"/>
          <w:szCs w:val="24"/>
        </w:rPr>
        <w:t>and</w:t>
      </w:r>
      <w:r w:rsidRPr="00EA17F8">
        <w:rPr>
          <w:color w:val="000000"/>
          <w:sz w:val="24"/>
          <w:szCs w:val="24"/>
        </w:rPr>
        <w:t xml:space="preserve"> </w:t>
      </w:r>
      <w:r w:rsidR="001B5125" w:rsidRPr="00EA17F8">
        <w:rPr>
          <w:color w:val="000000"/>
          <w:sz w:val="24"/>
          <w:szCs w:val="24"/>
        </w:rPr>
        <w:t>h</w:t>
      </w:r>
      <w:r w:rsidRPr="00EA17F8">
        <w:rPr>
          <w:color w:val="000000"/>
          <w:sz w:val="24"/>
          <w:szCs w:val="24"/>
        </w:rPr>
        <w:t>ealthy) to differentiate the diseased leaf from the healthy.</w:t>
      </w:r>
    </w:p>
    <w:p w14:paraId="40A97D91" w14:textId="77777777" w:rsidR="00B628EC" w:rsidRPr="00EA17F8" w:rsidRDefault="00B628EC" w:rsidP="00B628EC">
      <w:pPr>
        <w:pBdr>
          <w:top w:val="nil"/>
          <w:left w:val="nil"/>
          <w:bottom w:val="nil"/>
          <w:right w:val="nil"/>
          <w:between w:val="nil"/>
        </w:pBdr>
        <w:shd w:val="clear" w:color="auto" w:fill="FFFFFF"/>
        <w:spacing w:after="0" w:line="240" w:lineRule="auto"/>
        <w:ind w:left="720"/>
        <w:jc w:val="both"/>
        <w:rPr>
          <w:color w:val="000000"/>
          <w:sz w:val="24"/>
          <w:szCs w:val="24"/>
        </w:rPr>
      </w:pPr>
    </w:p>
    <w:p w14:paraId="0000000D" w14:textId="01208DB7" w:rsidR="00FE6F64" w:rsidRPr="00EA17F8" w:rsidRDefault="00B628EC" w:rsidP="001B5125">
      <w:pPr>
        <w:numPr>
          <w:ilvl w:val="0"/>
          <w:numId w:val="1"/>
        </w:numPr>
        <w:pBdr>
          <w:top w:val="nil"/>
          <w:left w:val="nil"/>
          <w:bottom w:val="nil"/>
          <w:right w:val="nil"/>
          <w:between w:val="nil"/>
        </w:pBdr>
        <w:shd w:val="clear" w:color="auto" w:fill="FFFFFF"/>
        <w:spacing w:after="0" w:line="240" w:lineRule="auto"/>
        <w:jc w:val="both"/>
        <w:rPr>
          <w:color w:val="000000"/>
          <w:sz w:val="24"/>
          <w:szCs w:val="24"/>
        </w:rPr>
      </w:pPr>
      <w:r w:rsidRPr="00EA17F8">
        <w:rPr>
          <w:color w:val="000000"/>
          <w:sz w:val="24"/>
          <w:szCs w:val="24"/>
        </w:rPr>
        <w:t xml:space="preserve">Development of multiclassification </w:t>
      </w:r>
      <w:r w:rsidR="001B5125" w:rsidRPr="00EA17F8">
        <w:rPr>
          <w:color w:val="000000"/>
          <w:sz w:val="24"/>
          <w:szCs w:val="24"/>
        </w:rPr>
        <w:t xml:space="preserve">machine learning </w:t>
      </w:r>
      <w:r w:rsidRPr="00EA17F8">
        <w:rPr>
          <w:color w:val="000000"/>
          <w:sz w:val="24"/>
          <w:szCs w:val="24"/>
        </w:rPr>
        <w:t xml:space="preserve">model on public dataset </w:t>
      </w:r>
      <w:r w:rsidR="001B5125" w:rsidRPr="00EA17F8">
        <w:rPr>
          <w:color w:val="000000"/>
          <w:sz w:val="24"/>
          <w:szCs w:val="24"/>
        </w:rPr>
        <w:t xml:space="preserve">of leaf images </w:t>
      </w:r>
      <w:r w:rsidRPr="00EA17F8">
        <w:rPr>
          <w:color w:val="000000"/>
          <w:sz w:val="24"/>
          <w:szCs w:val="24"/>
        </w:rPr>
        <w:t xml:space="preserve">(Multiple Diseases) for classifying the multiple diseases from different plant using single model. </w:t>
      </w:r>
    </w:p>
    <w:p w14:paraId="444368C3" w14:textId="77777777" w:rsidR="00B628EC" w:rsidRPr="00EA17F8" w:rsidRDefault="00B628EC" w:rsidP="00B628EC">
      <w:pPr>
        <w:pBdr>
          <w:top w:val="nil"/>
          <w:left w:val="nil"/>
          <w:bottom w:val="nil"/>
          <w:right w:val="nil"/>
          <w:between w:val="nil"/>
        </w:pBdr>
        <w:shd w:val="clear" w:color="auto" w:fill="FFFFFF"/>
        <w:spacing w:after="0" w:line="240" w:lineRule="auto"/>
        <w:jc w:val="both"/>
        <w:rPr>
          <w:color w:val="000000"/>
          <w:sz w:val="24"/>
          <w:szCs w:val="24"/>
        </w:rPr>
      </w:pPr>
    </w:p>
    <w:p w14:paraId="0000000E" w14:textId="06B02298" w:rsidR="00FE6F64" w:rsidRPr="00EA17F8" w:rsidRDefault="001B5125" w:rsidP="001B5125">
      <w:pPr>
        <w:numPr>
          <w:ilvl w:val="0"/>
          <w:numId w:val="1"/>
        </w:numPr>
        <w:pBdr>
          <w:top w:val="nil"/>
          <w:left w:val="nil"/>
          <w:bottom w:val="nil"/>
          <w:right w:val="nil"/>
          <w:between w:val="nil"/>
        </w:pBdr>
        <w:shd w:val="clear" w:color="auto" w:fill="FFFFFF"/>
        <w:spacing w:after="0" w:line="240" w:lineRule="auto"/>
        <w:jc w:val="both"/>
        <w:rPr>
          <w:color w:val="000000"/>
          <w:sz w:val="24"/>
          <w:szCs w:val="24"/>
        </w:rPr>
      </w:pPr>
      <w:r w:rsidRPr="00EA17F8">
        <w:rPr>
          <w:color w:val="000000"/>
          <w:sz w:val="24"/>
          <w:szCs w:val="24"/>
        </w:rPr>
        <w:t xml:space="preserve">(a) </w:t>
      </w:r>
      <w:r w:rsidR="00B628EC" w:rsidRPr="00EA17F8">
        <w:rPr>
          <w:color w:val="000000"/>
          <w:sz w:val="24"/>
          <w:szCs w:val="24"/>
        </w:rPr>
        <w:t xml:space="preserve">Optimization of </w:t>
      </w:r>
      <w:r w:rsidRPr="00EA17F8">
        <w:rPr>
          <w:color w:val="000000"/>
          <w:sz w:val="24"/>
          <w:szCs w:val="24"/>
        </w:rPr>
        <w:t xml:space="preserve">the model and comparison with other existing method (b) </w:t>
      </w:r>
      <w:r w:rsidR="00B628EC" w:rsidRPr="00EA17F8">
        <w:rPr>
          <w:color w:val="000000"/>
          <w:sz w:val="24"/>
          <w:szCs w:val="24"/>
        </w:rPr>
        <w:t>Collection of diseased leaf images from agriculture institute</w:t>
      </w:r>
      <w:r w:rsidRPr="00EA17F8">
        <w:rPr>
          <w:color w:val="000000"/>
          <w:sz w:val="24"/>
          <w:szCs w:val="24"/>
        </w:rPr>
        <w:t>/s.</w:t>
      </w:r>
    </w:p>
    <w:p w14:paraId="1B23134E" w14:textId="77777777" w:rsidR="00B628EC" w:rsidRPr="00EA17F8" w:rsidRDefault="00B628EC" w:rsidP="00B628EC">
      <w:pPr>
        <w:pBdr>
          <w:top w:val="nil"/>
          <w:left w:val="nil"/>
          <w:bottom w:val="nil"/>
          <w:right w:val="nil"/>
          <w:between w:val="nil"/>
        </w:pBdr>
        <w:shd w:val="clear" w:color="auto" w:fill="FFFFFF"/>
        <w:spacing w:after="0" w:line="240" w:lineRule="auto"/>
        <w:jc w:val="both"/>
        <w:rPr>
          <w:color w:val="000000"/>
          <w:sz w:val="24"/>
          <w:szCs w:val="24"/>
        </w:rPr>
      </w:pPr>
    </w:p>
    <w:p w14:paraId="00000010" w14:textId="3C981010" w:rsidR="00FE6F64" w:rsidRPr="00EA17F8" w:rsidRDefault="00B628EC" w:rsidP="001B5125">
      <w:pPr>
        <w:numPr>
          <w:ilvl w:val="0"/>
          <w:numId w:val="1"/>
        </w:numPr>
        <w:pBdr>
          <w:top w:val="nil"/>
          <w:left w:val="nil"/>
          <w:bottom w:val="nil"/>
          <w:right w:val="nil"/>
          <w:between w:val="nil"/>
        </w:pBdr>
        <w:shd w:val="clear" w:color="auto" w:fill="FFFFFF"/>
        <w:spacing w:after="0" w:line="240" w:lineRule="auto"/>
        <w:jc w:val="both"/>
        <w:rPr>
          <w:color w:val="000000"/>
          <w:sz w:val="24"/>
          <w:szCs w:val="24"/>
        </w:rPr>
      </w:pPr>
      <w:r w:rsidRPr="00EA17F8">
        <w:rPr>
          <w:color w:val="000000"/>
          <w:sz w:val="24"/>
          <w:szCs w:val="24"/>
        </w:rPr>
        <w:t>Implementation of ML algorithm on real collected dataset (Single/</w:t>
      </w:r>
      <w:r w:rsidR="001B5125" w:rsidRPr="00EA17F8">
        <w:rPr>
          <w:color w:val="000000"/>
          <w:sz w:val="24"/>
          <w:szCs w:val="24"/>
        </w:rPr>
        <w:t>multi-Disease</w:t>
      </w:r>
      <w:r w:rsidRPr="00EA17F8">
        <w:rPr>
          <w:color w:val="000000"/>
          <w:sz w:val="24"/>
          <w:szCs w:val="24"/>
        </w:rPr>
        <w:t xml:space="preserve"> based on available data).</w:t>
      </w:r>
    </w:p>
    <w:p w14:paraId="1616C550" w14:textId="77777777" w:rsidR="00B628EC" w:rsidRDefault="00B628EC" w:rsidP="00B628EC">
      <w:pPr>
        <w:pBdr>
          <w:top w:val="nil"/>
          <w:left w:val="nil"/>
          <w:bottom w:val="nil"/>
          <w:right w:val="nil"/>
          <w:between w:val="nil"/>
        </w:pBdr>
        <w:shd w:val="clear" w:color="auto" w:fill="FFFFFF"/>
        <w:spacing w:after="0" w:line="240" w:lineRule="auto"/>
        <w:jc w:val="both"/>
        <w:rPr>
          <w:color w:val="111111"/>
        </w:rPr>
      </w:pPr>
    </w:p>
    <w:p w14:paraId="00000012" w14:textId="08BDDE9D" w:rsidR="00FE6F64" w:rsidRDefault="00FE6F64"/>
    <w:p w14:paraId="7711EAA0" w14:textId="0C4DC077" w:rsidR="00EA17F8" w:rsidRDefault="00EA17F8">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OPOSED METHODOLOGY</w:t>
      </w:r>
      <w:r w:rsidR="00E83582">
        <w:rPr>
          <w:rFonts w:ascii="Times New Roman" w:eastAsia="Times New Roman" w:hAnsi="Times New Roman" w:cs="Times New Roman"/>
          <w:b/>
          <w:color w:val="000000"/>
          <w:sz w:val="24"/>
          <w:szCs w:val="24"/>
        </w:rPr>
        <w:t>:</w:t>
      </w:r>
    </w:p>
    <w:p w14:paraId="260BEB87" w14:textId="24BA5E09" w:rsidR="00EA17F8" w:rsidRDefault="009E0A42" w:rsidP="002A2DD8">
      <w:pPr>
        <w:pStyle w:val="ListParagraph"/>
        <w:numPr>
          <w:ilvl w:val="0"/>
          <w:numId w:val="2"/>
        </w:numPr>
        <w:spacing w:line="360" w:lineRule="auto"/>
        <w:jc w:val="both"/>
      </w:pPr>
      <w:r w:rsidRPr="009E0A42">
        <w:rPr>
          <w:b/>
          <w:bCs/>
        </w:rPr>
        <w:t>Dataset Collection:</w:t>
      </w:r>
      <w:r>
        <w:t xml:space="preserve"> </w:t>
      </w:r>
      <w:r w:rsidR="00EA17F8">
        <w:t xml:space="preserve">It is proposed to </w:t>
      </w:r>
      <w:r w:rsidR="00EA17F8" w:rsidRPr="00EA17F8">
        <w:t xml:space="preserve">collect data from </w:t>
      </w:r>
      <w:hyperlink r:id="rId5" w:history="1">
        <w:r w:rsidR="00EA17F8" w:rsidRPr="002A59BE">
          <w:rPr>
            <w:rStyle w:val="Hyperlink"/>
          </w:rPr>
          <w:t>https://www.kaggle.com/datasets/dev523/leaf-disease-detection-d</w:t>
        </w:r>
      </w:hyperlink>
      <w:r w:rsidR="00EA17F8">
        <w:t xml:space="preserve"> </w:t>
      </w:r>
      <w:r w:rsidR="00EA17F8" w:rsidRPr="00EA17F8">
        <w:t xml:space="preserve"> and analyse 70,295 </w:t>
      </w:r>
      <w:r w:rsidR="00EA17F8" w:rsidRPr="00EA17F8">
        <w:lastRenderedPageBreak/>
        <w:t>images of plant lea</w:t>
      </w:r>
      <w:r w:rsidR="00EA17F8">
        <w:t>f images</w:t>
      </w:r>
      <w:r w:rsidR="00EA17F8" w:rsidRPr="00EA17F8">
        <w:t xml:space="preserve">, which have a spread of 38 class labels assigned to them diseased and healthy plants </w:t>
      </w:r>
      <w:r w:rsidR="00EA17F8">
        <w:t>for</w:t>
      </w:r>
      <w:r w:rsidR="00EA17F8" w:rsidRPr="00EA17F8">
        <w:t xml:space="preserve"> 14 different crop species. </w:t>
      </w:r>
      <w:r w:rsidR="00CE45CE">
        <w:t>T</w:t>
      </w:r>
      <w:r w:rsidR="00EA17F8" w:rsidRPr="00EA17F8">
        <w:t xml:space="preserve">he images </w:t>
      </w:r>
      <w:r w:rsidR="00CE45CE">
        <w:t xml:space="preserve">would be resized </w:t>
      </w:r>
      <w:r w:rsidR="00EA17F8" w:rsidRPr="00EA17F8">
        <w:t>to 256 × 256 pixels, and both the model optimization and predictions on these downscaled images</w:t>
      </w:r>
      <w:r w:rsidR="00CE45CE">
        <w:t xml:space="preserve"> would be performed</w:t>
      </w:r>
      <w:r w:rsidR="00EA17F8" w:rsidRPr="00EA17F8">
        <w:t xml:space="preserve">. </w:t>
      </w:r>
      <w:r w:rsidR="00F56894">
        <w:t>Here it is proposed to</w:t>
      </w:r>
      <w:r w:rsidR="00EA17F8" w:rsidRPr="00EA17F8">
        <w:t xml:space="preserve"> use three different versions of the </w:t>
      </w:r>
      <w:r w:rsidR="00F56894">
        <w:t>complete</w:t>
      </w:r>
      <w:r w:rsidR="00EA17F8" w:rsidRPr="00EA17F8">
        <w:t xml:space="preserve"> dataset. We </w:t>
      </w:r>
      <w:r w:rsidR="00F56894">
        <w:t xml:space="preserve">would </w:t>
      </w:r>
      <w:r w:rsidR="00EA17F8" w:rsidRPr="00EA17F8">
        <w:t xml:space="preserve">start with the </w:t>
      </w:r>
      <w:r w:rsidR="00F56894">
        <w:t>original</w:t>
      </w:r>
      <w:r w:rsidR="00EA17F8" w:rsidRPr="00EA17F8">
        <w:t xml:space="preserve"> dataset as it is, in colour</w:t>
      </w:r>
      <w:r w:rsidR="00F56894">
        <w:t>. Later, the colour would be tested</w:t>
      </w:r>
      <w:r w:rsidR="00EA17F8" w:rsidRPr="00EA17F8">
        <w:t xml:space="preserve"> with a </w:t>
      </w:r>
      <w:proofErr w:type="spellStart"/>
      <w:r w:rsidR="00EA17F8" w:rsidRPr="00EA17F8">
        <w:t>gray</w:t>
      </w:r>
      <w:proofErr w:type="spellEnd"/>
      <w:r w:rsidR="00EA17F8" w:rsidRPr="00EA17F8">
        <w:t xml:space="preserve">-scaled version </w:t>
      </w:r>
      <w:r w:rsidR="00F56894">
        <w:t>for the original</w:t>
      </w:r>
      <w:r w:rsidR="00F56894" w:rsidRPr="00EA17F8">
        <w:t xml:space="preserve"> dataset</w:t>
      </w:r>
      <w:r w:rsidR="00EA17F8" w:rsidRPr="00EA17F8">
        <w:t>.</w:t>
      </w:r>
    </w:p>
    <w:p w14:paraId="48F76B71" w14:textId="40BA40CC" w:rsidR="009E0A42" w:rsidRPr="009E0A42" w:rsidRDefault="009E0A42" w:rsidP="009E0A42">
      <w:pPr>
        <w:pStyle w:val="ListParagraph"/>
        <w:numPr>
          <w:ilvl w:val="0"/>
          <w:numId w:val="2"/>
        </w:numPr>
        <w:spacing w:line="360" w:lineRule="auto"/>
        <w:jc w:val="both"/>
      </w:pPr>
      <w:r w:rsidRPr="009E0A42">
        <w:rPr>
          <w:b/>
          <w:bCs/>
        </w:rPr>
        <w:t xml:space="preserve">Load Dataset and Data </w:t>
      </w:r>
      <w:r>
        <w:rPr>
          <w:b/>
          <w:bCs/>
        </w:rPr>
        <w:t>P</w:t>
      </w:r>
      <w:r w:rsidRPr="009E0A42">
        <w:rPr>
          <w:b/>
          <w:bCs/>
        </w:rPr>
        <w:t xml:space="preserve">re-processing: </w:t>
      </w:r>
      <w:r w:rsidRPr="009E0A42">
        <w:t xml:space="preserve"> </w:t>
      </w:r>
      <w:r>
        <w:t>This study will be using</w:t>
      </w:r>
      <w:r w:rsidRPr="009E0A42">
        <w:t xml:space="preserve"> TensorFlow and </w:t>
      </w:r>
      <w:proofErr w:type="spellStart"/>
      <w:r w:rsidRPr="009E0A42">
        <w:t>keras</w:t>
      </w:r>
      <w:proofErr w:type="spellEnd"/>
      <w:r w:rsidRPr="009E0A42">
        <w:t xml:space="preserve"> for loading</w:t>
      </w:r>
      <w:r>
        <w:t xml:space="preserve"> the</w:t>
      </w:r>
      <w:r w:rsidRPr="009E0A42">
        <w:t xml:space="preserve"> data. TensorFlow contains number of functionalities for loading data. After passing the folder where </w:t>
      </w:r>
      <w:r>
        <w:t xml:space="preserve">image </w:t>
      </w:r>
      <w:r w:rsidRPr="009E0A42">
        <w:t>data has stored it automatically takes all the class folders and images inside it</w:t>
      </w:r>
      <w:r>
        <w:t>.</w:t>
      </w:r>
      <w:r w:rsidRPr="009E0A42">
        <w:t xml:space="preserve"> </w:t>
      </w:r>
      <w:r>
        <w:t>It is required</w:t>
      </w:r>
      <w:r w:rsidRPr="009E0A42">
        <w:t xml:space="preserve"> to pass some parameters while loading </w:t>
      </w:r>
      <w:r>
        <w:t xml:space="preserve">the </w:t>
      </w:r>
      <w:r w:rsidRPr="009E0A42">
        <w:t xml:space="preserve">data </w:t>
      </w:r>
      <w:r>
        <w:t>including</w:t>
      </w:r>
      <w:r w:rsidRPr="009E0A42">
        <w:t xml:space="preserve"> batch size, shuffle, </w:t>
      </w:r>
      <w:r>
        <w:t xml:space="preserve">and </w:t>
      </w:r>
      <w:r w:rsidRPr="009E0A42">
        <w:t xml:space="preserve">image-size. Data contains images of leaves of different types of plants, taken with different light settings and rotation. They appear to have been </w:t>
      </w:r>
      <w:proofErr w:type="spellStart"/>
      <w:r w:rsidRPr="009E0A42">
        <w:t>centered</w:t>
      </w:r>
      <w:proofErr w:type="spellEnd"/>
      <w:r w:rsidRPr="009E0A42">
        <w:t xml:space="preserve"> in this data set, though this need not be the case.  There are a number of pre-processing steps </w:t>
      </w:r>
      <w:r>
        <w:t xml:space="preserve">would be </w:t>
      </w:r>
      <w:r w:rsidRPr="009E0A42">
        <w:t>follow</w:t>
      </w:r>
      <w:r>
        <w:t>ed</w:t>
      </w:r>
      <w:r w:rsidRPr="009E0A42">
        <w:t xml:space="preserve"> </w:t>
      </w:r>
      <w:r>
        <w:t>mainly</w:t>
      </w:r>
      <w:r w:rsidRPr="009E0A42">
        <w:t xml:space="preserve"> Data augmentation and Data scaling.</w:t>
      </w:r>
    </w:p>
    <w:p w14:paraId="6A5FC371" w14:textId="7F1D80CB" w:rsidR="00EC2A9F" w:rsidRDefault="00420F47" w:rsidP="00EC2A9F">
      <w:pPr>
        <w:pStyle w:val="ListParagraph"/>
        <w:numPr>
          <w:ilvl w:val="0"/>
          <w:numId w:val="2"/>
        </w:numPr>
        <w:spacing w:line="360" w:lineRule="auto"/>
        <w:jc w:val="both"/>
      </w:pPr>
      <w:r w:rsidRPr="00EC2A9F">
        <w:rPr>
          <w:b/>
          <w:bCs/>
        </w:rPr>
        <w:t>Model Description:</w:t>
      </w:r>
      <w:r w:rsidRPr="00420F47">
        <w:t xml:space="preserve">  In this project we are using Convolutional Neural Network (CNN). In this network we used three layers a pooling, convolutional layer, and fully connected layer</w:t>
      </w:r>
      <w:r w:rsidR="00EC2A9F">
        <w:t>.</w:t>
      </w:r>
      <w:r w:rsidR="00EC2A9F" w:rsidRPr="00EC2A9F">
        <w:rPr>
          <w:noProof/>
        </w:rPr>
        <mc:AlternateContent>
          <mc:Choice Requires="wpg">
            <w:drawing>
              <wp:anchor distT="0" distB="0" distL="114300" distR="114300" simplePos="0" relativeHeight="251658240" behindDoc="1" locked="0" layoutInCell="1" allowOverlap="1" wp14:anchorId="0034E72F" wp14:editId="566024C5">
                <wp:simplePos x="0" y="0"/>
                <wp:positionH relativeFrom="column">
                  <wp:posOffset>457200</wp:posOffset>
                </wp:positionH>
                <wp:positionV relativeFrom="paragraph">
                  <wp:posOffset>513715</wp:posOffset>
                </wp:positionV>
                <wp:extent cx="2447925" cy="2619375"/>
                <wp:effectExtent l="0" t="0" r="0" b="28575"/>
                <wp:wrapSquare wrapText="bothSides"/>
                <wp:docPr id="18" name="Group 17">
                  <a:extLst xmlns:a="http://schemas.openxmlformats.org/drawingml/2006/main">
                    <a:ext uri="{FF2B5EF4-FFF2-40B4-BE49-F238E27FC236}">
                      <a16:creationId xmlns:a16="http://schemas.microsoft.com/office/drawing/2014/main" id="{76842ABE-E42C-066C-C9AA-4EE167447A61}"/>
                    </a:ext>
                  </a:extLst>
                </wp:docPr>
                <wp:cNvGraphicFramePr/>
                <a:graphic xmlns:a="http://schemas.openxmlformats.org/drawingml/2006/main">
                  <a:graphicData uri="http://schemas.microsoft.com/office/word/2010/wordprocessingGroup">
                    <wpg:wgp>
                      <wpg:cNvGrpSpPr/>
                      <wpg:grpSpPr>
                        <a:xfrm>
                          <a:off x="0" y="0"/>
                          <a:ext cx="2447925" cy="2619375"/>
                          <a:chOff x="0" y="0"/>
                          <a:chExt cx="2474169" cy="2673129"/>
                        </a:xfrm>
                      </wpg:grpSpPr>
                      <wps:wsp>
                        <wps:cNvPr id="1" name="Rectangle 1">
                          <a:extLst>
                            <a:ext uri="{FF2B5EF4-FFF2-40B4-BE49-F238E27FC236}">
                              <a16:creationId xmlns:a16="http://schemas.microsoft.com/office/drawing/2014/main" id="{580D0B5F-B928-F0EB-36CC-39EECA0C66EB}"/>
                            </a:ext>
                          </a:extLst>
                        </wps:cNvPr>
                        <wps:cNvSpPr/>
                        <wps:spPr>
                          <a:xfrm>
                            <a:off x="0" y="62369"/>
                            <a:ext cx="588396" cy="35126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24319A4"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Filter</w:t>
                              </w:r>
                            </w:p>
                          </w:txbxContent>
                        </wps:txbx>
                        <wps:bodyPr rtlCol="0" anchor="ctr"/>
                      </wps:wsp>
                      <wps:wsp>
                        <wps:cNvPr id="2" name="Rectangle 2">
                          <a:extLst>
                            <a:ext uri="{FF2B5EF4-FFF2-40B4-BE49-F238E27FC236}">
                              <a16:creationId xmlns:a16="http://schemas.microsoft.com/office/drawing/2014/main" id="{7350675B-C2BA-1D8A-BDB9-E2C6ADF60B30}"/>
                            </a:ext>
                          </a:extLst>
                        </wps:cNvPr>
                        <wps:cNvSpPr/>
                        <wps:spPr>
                          <a:xfrm>
                            <a:off x="470453" y="723652"/>
                            <a:ext cx="897170" cy="7236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7003B237"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Input</w:t>
                              </w:r>
                            </w:p>
                            <w:p w14:paraId="58D8D8AC"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Image Pixels</w:t>
                              </w:r>
                            </w:p>
                          </w:txbxContent>
                        </wps:txbx>
                        <wps:bodyPr rtlCol="0" anchor="ctr"/>
                      </wps:wsp>
                      <wps:wsp>
                        <wps:cNvPr id="3" name="Straight Arrow Connector 3">
                          <a:extLst>
                            <a:ext uri="{FF2B5EF4-FFF2-40B4-BE49-F238E27FC236}">
                              <a16:creationId xmlns:a16="http://schemas.microsoft.com/office/drawing/2014/main" id="{A9E8160B-A91B-4BB4-02CA-128C1B3FD991}"/>
                            </a:ext>
                          </a:extLst>
                        </wps:cNvPr>
                        <wps:cNvCnPr>
                          <a:stCxn id="1" idx="3"/>
                          <a:endCxn id="2" idx="0"/>
                        </wps:cNvCnPr>
                        <wps:spPr>
                          <a:xfrm>
                            <a:off x="588396" y="238002"/>
                            <a:ext cx="453223" cy="48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 name="Straight Arrow Connector 4">
                          <a:extLst>
                            <a:ext uri="{FF2B5EF4-FFF2-40B4-BE49-F238E27FC236}">
                              <a16:creationId xmlns:a16="http://schemas.microsoft.com/office/drawing/2014/main" id="{E957106A-5179-DB4D-C152-A1A118BF7242}"/>
                            </a:ext>
                          </a:extLst>
                        </wps:cNvPr>
                        <wps:cNvCnPr>
                          <a:cxnSpLocks/>
                        </wps:cNvCnPr>
                        <wps:spPr>
                          <a:xfrm>
                            <a:off x="302813" y="413634"/>
                            <a:ext cx="285583" cy="3100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 name="Straight Arrow Connector 5">
                          <a:extLst>
                            <a:ext uri="{FF2B5EF4-FFF2-40B4-BE49-F238E27FC236}">
                              <a16:creationId xmlns:a16="http://schemas.microsoft.com/office/drawing/2014/main" id="{2F5D318D-3D42-67BE-BDA2-F28A8292B32A}"/>
                            </a:ext>
                          </a:extLst>
                        </wps:cNvPr>
                        <wps:cNvCnPr>
                          <a:cxnSpLocks/>
                        </wps:cNvCnPr>
                        <wps:spPr>
                          <a:xfrm>
                            <a:off x="588396" y="62370"/>
                            <a:ext cx="636103" cy="66128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 name="Straight Arrow Connector 6">
                          <a:extLst>
                            <a:ext uri="{FF2B5EF4-FFF2-40B4-BE49-F238E27FC236}">
                              <a16:creationId xmlns:a16="http://schemas.microsoft.com/office/drawing/2014/main" id="{A44F63AF-E870-EB5E-4FAA-9B89391369A3}"/>
                            </a:ext>
                          </a:extLst>
                        </wps:cNvPr>
                        <wps:cNvCnPr>
                          <a:cxnSpLocks/>
                        </wps:cNvCnPr>
                        <wps:spPr>
                          <a:xfrm>
                            <a:off x="470453" y="393011"/>
                            <a:ext cx="344554" cy="3306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TextBox 13">
                          <a:extLst>
                            <a:ext uri="{FF2B5EF4-FFF2-40B4-BE49-F238E27FC236}">
                              <a16:creationId xmlns:a16="http://schemas.microsoft.com/office/drawing/2014/main" id="{E7DBC43B-86FB-64B0-9DD9-1411AA0EBF7B}"/>
                            </a:ext>
                          </a:extLst>
                        </wps:cNvPr>
                        <wps:cNvSpPr txBox="1"/>
                        <wps:spPr>
                          <a:xfrm>
                            <a:off x="1058754" y="0"/>
                            <a:ext cx="1415415" cy="835025"/>
                          </a:xfrm>
                          <a:prstGeom prst="rect">
                            <a:avLst/>
                          </a:prstGeom>
                          <a:noFill/>
                        </wps:spPr>
                        <wps:txbx>
                          <w:txbxContent>
                            <w:p w14:paraId="36AEED69" w14:textId="77777777" w:rsidR="00634292" w:rsidRDefault="00634292" w:rsidP="00EC2A9F">
                              <w:pPr>
                                <w:rPr>
                                  <w:rFonts w:asciiTheme="minorHAnsi" w:hAnsi="Cambria" w:cstheme="minorBidi"/>
                                  <w:color w:val="000000" w:themeColor="text1"/>
                                  <w:kern w:val="24"/>
                                  <w:sz w:val="36"/>
                                  <w:szCs w:val="36"/>
                                </w:rPr>
                              </w:pPr>
                              <w:r>
                                <w:rPr>
                                  <w:rFonts w:asciiTheme="minorHAnsi" w:hAnsi="Cambria" w:cstheme="minorBidi"/>
                                  <w:color w:val="000000" w:themeColor="text1"/>
                                  <w:kern w:val="24"/>
                                  <w:sz w:val="36"/>
                                  <w:szCs w:val="36"/>
                                </w:rPr>
                                <w:t>Repetitive Overlapping</w:t>
                              </w:r>
                            </w:p>
                          </w:txbxContent>
                        </wps:txbx>
                        <wps:bodyPr wrap="square" rtlCol="0">
                          <a:noAutofit/>
                        </wps:bodyPr>
                      </wps:wsp>
                      <wps:wsp>
                        <wps:cNvPr id="8" name="Straight Arrow Connector 8">
                          <a:extLst>
                            <a:ext uri="{FF2B5EF4-FFF2-40B4-BE49-F238E27FC236}">
                              <a16:creationId xmlns:a16="http://schemas.microsoft.com/office/drawing/2014/main" id="{F86B0C03-15E9-AC23-C135-E8D1621F0424}"/>
                            </a:ext>
                          </a:extLst>
                        </wps:cNvPr>
                        <wps:cNvCnPr>
                          <a:cxnSpLocks/>
                        </wps:cNvCnPr>
                        <wps:spPr>
                          <a:xfrm>
                            <a:off x="899160" y="1447304"/>
                            <a:ext cx="0" cy="485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a:extLst>
                            <a:ext uri="{FF2B5EF4-FFF2-40B4-BE49-F238E27FC236}">
                              <a16:creationId xmlns:a16="http://schemas.microsoft.com/office/drawing/2014/main" id="{81C67094-4AA0-40F4-066E-F699F6BAA8EA}"/>
                            </a:ext>
                          </a:extLst>
                        </wps:cNvPr>
                        <wps:cNvSpPr/>
                        <wps:spPr>
                          <a:xfrm>
                            <a:off x="294198" y="1949477"/>
                            <a:ext cx="1191368" cy="723652"/>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826A0B1"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Feature Map</w:t>
                              </w:r>
                            </w:p>
                          </w:txbxContent>
                        </wps:txbx>
                        <wps:bodyPr rtlCol="0" anchor="ctr"/>
                      </wps:wsp>
                    </wpg:wgp>
                  </a:graphicData>
                </a:graphic>
              </wp:anchor>
            </w:drawing>
          </mc:Choice>
          <mc:Fallback>
            <w:pict>
              <v:group w14:anchorId="0034E72F" id="Group 17" o:spid="_x0000_s1026" style="position:absolute;left:0;text-align:left;margin-left:36pt;margin-top:40.45pt;width:192.75pt;height:206.25pt;z-index:-251658240" coordsize="24741,26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">
                <v:rect id="Rectangle 1" o:spid="_x0000_s1027" style="position:absolute;top:623;width:5883;height:35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" fillcolor="black [3200]" strokecolor="black [1600]" strokeweight="2pt">
                  <v:textbox>
                    <w:txbxContent>
                      <w:p w14:paraId="724319A4"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Filter</w:t>
                        </w:r>
                      </w:p>
                    </w:txbxContent>
                  </v:textbox>
                </v:rect>
                <v:rect id="Rectangle 2" o:spid="_x0000_s1028" style="position:absolute;left:4704;top:7236;width:8972;height:7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" fillcolor="black [3200]" strokecolor="black [1600]" strokeweight="2pt">
                  <v:textbox>
                    <w:txbxContent>
                      <w:p w14:paraId="7003B237"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Input</w:t>
                        </w:r>
                      </w:p>
                      <w:p w14:paraId="58D8D8AC"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Image Pixels</w:t>
                        </w:r>
                      </w:p>
                    </w:txbxContent>
                  </v:textbox>
                </v:rect>
                <v:shapetype id="_x0000_t32" coordsize="21600,21600" o:spt="32" o:oned="t" path="m,l21600,21600e" filled="f">
                  <v:path arrowok="t" fillok="f" o:connecttype="none"/>
                  <o:lock v:ext="edit" shapetype="t"/>
                </v:shapetype>
                <v:shape id="Straight Arrow Connector 3" o:spid="_x0000_s1029" type="#_x0000_t32" style="position:absolute;left:5883;top:2380;width:4533;height:48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" strokecolor="black [3040]">
                  <v:stroke endarrow="block"/>
                </v:shape>
                <v:shape id="Straight Arrow Connector 4" o:spid="_x0000_s1030" type="#_x0000_t32" style="position:absolute;left:3028;top:4136;width:2855;height:31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" strokecolor="black [3040]">
                  <v:stroke endarrow="block"/>
                  <o:lock v:ext="edit" shapetype="f"/>
                </v:shape>
                <v:shape id="Straight Arrow Connector 5" o:spid="_x0000_s1031" type="#_x0000_t32" style="position:absolute;left:5883;top:623;width:6361;height:66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" strokecolor="black [3040]">
                  <v:stroke endarrow="block"/>
                  <o:lock v:ext="edit" shapetype="f"/>
                </v:shape>
                <v:shape id="Straight Arrow Connector 6" o:spid="_x0000_s1032" type="#_x0000_t32" style="position:absolute;left:4704;top:3930;width:3446;height:33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" strokecolor="black [3040]">
                  <v:stroke endarrow="block"/>
                  <o:lock v:ext="edit" shapetype="f"/>
                </v:shape>
                <v:shapetype id="_x0000_t202" coordsize="21600,21600" o:spt="202" path="m,l,21600r21600,l21600,xe">
                  <v:stroke joinstyle="miter"/>
                  <v:path gradientshapeok="t" o:connecttype="rect"/>
                </v:shapetype>
                <v:shape id="TextBox 13" o:spid="_x0000_s1033" type="#_x0000_t202" style="position:absolute;left:10587;width:14154;height:8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36AEED69" w14:textId="77777777" w:rsidR="00634292" w:rsidRDefault="00634292" w:rsidP="00EC2A9F">
                        <w:pPr>
                          <w:rPr>
                            <w:rFonts w:asciiTheme="minorHAnsi" w:hAnsi="Cambria" w:cstheme="minorBidi"/>
                            <w:color w:val="000000" w:themeColor="text1"/>
                            <w:kern w:val="24"/>
                            <w:sz w:val="36"/>
                            <w:szCs w:val="36"/>
                          </w:rPr>
                        </w:pPr>
                        <w:r>
                          <w:rPr>
                            <w:rFonts w:asciiTheme="minorHAnsi" w:hAnsi="Cambria" w:cstheme="minorBidi"/>
                            <w:color w:val="000000" w:themeColor="text1"/>
                            <w:kern w:val="24"/>
                            <w:sz w:val="36"/>
                            <w:szCs w:val="36"/>
                          </w:rPr>
                          <w:t>Repetitive Overlapping</w:t>
                        </w:r>
                      </w:p>
                    </w:txbxContent>
                  </v:textbox>
                </v:shape>
                <v:shape id="Straight Arrow Connector 8" o:spid="_x0000_s1034" type="#_x0000_t32" style="position:absolute;left:8991;top:14473;width:0;height:48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" strokecolor="black [3040]">
                  <v:stroke endarrow="block"/>
                  <o:lock v:ext="edit" shapetype="f"/>
                </v:shape>
                <v:rect id="Rectangle 9" o:spid="_x0000_s1035" style="position:absolute;left:2941;top:19494;width:11914;height:72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" fillcolor="black [3200]" strokecolor="black [1600]" strokeweight="2pt">
                  <v:textbox>
                    <w:txbxContent>
                      <w:p w14:paraId="1826A0B1" w14:textId="77777777" w:rsidR="00634292" w:rsidRDefault="00634292" w:rsidP="00EC2A9F">
                        <w:pPr>
                          <w:jc w:val="center"/>
                          <w:rPr>
                            <w:rFonts w:asciiTheme="minorHAnsi" w:hAnsi="Cambria" w:cstheme="minorBidi"/>
                            <w:color w:val="FFFFFF" w:themeColor="light1"/>
                            <w:kern w:val="24"/>
                            <w:sz w:val="28"/>
                            <w:szCs w:val="28"/>
                          </w:rPr>
                        </w:pPr>
                        <w:r>
                          <w:rPr>
                            <w:rFonts w:asciiTheme="minorHAnsi" w:hAnsi="Cambria" w:cstheme="minorBidi"/>
                            <w:color w:val="FFFFFF" w:themeColor="light1"/>
                            <w:kern w:val="24"/>
                            <w:sz w:val="28"/>
                            <w:szCs w:val="28"/>
                          </w:rPr>
                          <w:t>Feature Map</w:t>
                        </w:r>
                      </w:p>
                    </w:txbxContent>
                  </v:textbox>
                </v:rect>
                <w10:wrap type="square"/>
              </v:group>
            </w:pict>
          </mc:Fallback>
        </mc:AlternateContent>
      </w:r>
    </w:p>
    <w:p w14:paraId="712E34C5" w14:textId="2B977642" w:rsidR="00EC2A9F" w:rsidRDefault="00EC2A9F" w:rsidP="00B168BC">
      <w:pPr>
        <w:pStyle w:val="ListParagraph"/>
        <w:spacing w:line="360" w:lineRule="auto"/>
        <w:jc w:val="both"/>
      </w:pPr>
      <w:r w:rsidRPr="00420F47">
        <w:t xml:space="preserve">We are going to use six layers of max pooling and convolutional layer in the model with 32 and 64 neurons which 32 neurons are used in first layer and then all the five layers are used with 64 neurons. </w:t>
      </w:r>
      <w:r>
        <w:t xml:space="preserve"> </w:t>
      </w:r>
      <w:r w:rsidR="00420F47" w:rsidRPr="00420F47">
        <w:t>After that the output is “flattened and turned into a single vector which is used as an input for next stage then adds dense layer with 64 neurons with the activation ‘</w:t>
      </w:r>
      <w:proofErr w:type="spellStart"/>
      <w:r w:rsidR="00420F47" w:rsidRPr="00420F47">
        <w:t>softmax</w:t>
      </w:r>
      <w:proofErr w:type="spellEnd"/>
      <w:r w:rsidR="00420F47" w:rsidRPr="00420F47">
        <w:t>’</w:t>
      </w:r>
      <w:r w:rsidR="00072543">
        <w:t>.</w:t>
      </w:r>
      <w:r>
        <w:t xml:space="preserve"> </w:t>
      </w:r>
      <w:r w:rsidR="00BA6CDE">
        <w:t>The straightforward operation of applying a filter to an input, which then yields an activation, is an example of a convolution layer. A feature map is a map of activations that indicates the positions and strength of a recognised feature in an input such as an image. This map is the result of repeatedly applying the same filter to an input, and its name comes from the term "feature."</w:t>
      </w:r>
      <w:r w:rsidR="00B168BC">
        <w:t xml:space="preserve"> </w:t>
      </w:r>
      <w:r>
        <w:t>Pooling layer reduces the data dimension created by the convolution layer so that the features can be used appropriately in the prediction algorithm.</w:t>
      </w:r>
      <w:r w:rsidR="00E13C28">
        <w:t xml:space="preserve"> (a) Max Pool select the maximum element from the region of filter map covered by filter. </w:t>
      </w:r>
    </w:p>
    <w:p w14:paraId="6539EFCD" w14:textId="77777777" w:rsidR="00E13C28" w:rsidRDefault="00E13C28" w:rsidP="00EC2A9F">
      <w:pPr>
        <w:pStyle w:val="ListParagraph"/>
        <w:spacing w:line="360" w:lineRule="auto"/>
        <w:jc w:val="both"/>
      </w:pPr>
    </w:p>
    <w:p w14:paraId="514C6C9E" w14:textId="2EA89E0C" w:rsidR="00E13C28" w:rsidRDefault="00E13C28" w:rsidP="00EC2A9F">
      <w:pPr>
        <w:pStyle w:val="ListParagraph"/>
        <w:spacing w:line="360" w:lineRule="auto"/>
        <w:jc w:val="both"/>
      </w:pPr>
      <w:r>
        <w:rPr>
          <w:noProof/>
        </w:rPr>
        <w:lastRenderedPageBreak/>
        <w:drawing>
          <wp:anchor distT="0" distB="0" distL="114300" distR="114300" simplePos="0" relativeHeight="251659264" behindDoc="1" locked="0" layoutInCell="1" allowOverlap="1" wp14:anchorId="12F4DB41" wp14:editId="00B32CE1">
            <wp:simplePos x="0" y="0"/>
            <wp:positionH relativeFrom="column">
              <wp:posOffset>457200</wp:posOffset>
            </wp:positionH>
            <wp:positionV relativeFrom="paragraph">
              <wp:posOffset>-1270</wp:posOffset>
            </wp:positionV>
            <wp:extent cx="5276850" cy="1882775"/>
            <wp:effectExtent l="0" t="0" r="0" b="3175"/>
            <wp:wrapTopAndBottom/>
            <wp:docPr id="10" name="Picture 10" descr="Light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ghtbox-image" descr="Lightbox"/>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76850" cy="1882775"/>
                    </a:xfrm>
                    <a:prstGeom prst="rect">
                      <a:avLst/>
                    </a:prstGeom>
                    <a:noFill/>
                    <a:ln>
                      <a:noFill/>
                    </a:ln>
                  </pic:spPr>
                </pic:pic>
              </a:graphicData>
            </a:graphic>
          </wp:anchor>
        </w:drawing>
      </w:r>
    </w:p>
    <w:p w14:paraId="4A6F87B4" w14:textId="09DB2F5E" w:rsidR="00EC2A9F" w:rsidRDefault="00B168BC" w:rsidP="00072543">
      <w:pPr>
        <w:pStyle w:val="ListParagraph"/>
        <w:spacing w:line="360" w:lineRule="auto"/>
        <w:jc w:val="both"/>
      </w:pPr>
      <w:proofErr w:type="spellStart"/>
      <w:r>
        <w:t>Similalry</w:t>
      </w:r>
      <w:proofErr w:type="spellEnd"/>
      <w:r>
        <w:t>, average pooling computes the average of the elements present in the region of feature map covered by the filter.</w:t>
      </w:r>
    </w:p>
    <w:p w14:paraId="38B4ECE2" w14:textId="77777777" w:rsidR="00B168BC" w:rsidRDefault="00B168BC" w:rsidP="00072543">
      <w:pPr>
        <w:pStyle w:val="ListParagraph"/>
        <w:spacing w:line="360" w:lineRule="auto"/>
        <w:jc w:val="both"/>
      </w:pPr>
    </w:p>
    <w:p w14:paraId="1E75759E" w14:textId="0622690B" w:rsidR="00B168BC" w:rsidRDefault="00B168BC" w:rsidP="00072543">
      <w:pPr>
        <w:pStyle w:val="ListParagraph"/>
        <w:spacing w:line="360" w:lineRule="auto"/>
        <w:jc w:val="both"/>
      </w:pPr>
      <w:r>
        <w:rPr>
          <w:noProof/>
        </w:rPr>
        <w:drawing>
          <wp:inline distT="0" distB="0" distL="0" distR="0" wp14:anchorId="2113159D" wp14:editId="0F7B5792">
            <wp:extent cx="5353050" cy="18948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75266" cy="1902723"/>
                    </a:xfrm>
                    <a:prstGeom prst="rect">
                      <a:avLst/>
                    </a:prstGeom>
                    <a:noFill/>
                    <a:ln>
                      <a:noFill/>
                    </a:ln>
                  </pic:spPr>
                </pic:pic>
              </a:graphicData>
            </a:graphic>
          </wp:inline>
        </w:drawing>
      </w:r>
    </w:p>
    <w:p w14:paraId="62C512FC" w14:textId="3D762F7B" w:rsidR="00EC2A9F" w:rsidRDefault="00EC2A9F" w:rsidP="00072543">
      <w:pPr>
        <w:pStyle w:val="ListParagraph"/>
        <w:spacing w:line="360" w:lineRule="auto"/>
        <w:jc w:val="both"/>
      </w:pPr>
    </w:p>
    <w:p w14:paraId="7A0844AB" w14:textId="1620A65F" w:rsidR="00EC2A9F" w:rsidRDefault="00B168BC" w:rsidP="00072543">
      <w:pPr>
        <w:pStyle w:val="ListParagraph"/>
        <w:spacing w:line="360" w:lineRule="auto"/>
        <w:jc w:val="both"/>
      </w:pPr>
      <w:r>
        <w:t xml:space="preserve">Fully connected layer would be implemented at the end, this layer would have (a) fully connected input layer, (b) fully connected hidden layers and (c) fully connected output layer. </w:t>
      </w:r>
    </w:p>
    <w:p w14:paraId="7D9B4EFE" w14:textId="4A32673A" w:rsidR="00727BDE" w:rsidRDefault="00727BDE" w:rsidP="00072543">
      <w:pPr>
        <w:pStyle w:val="ListParagraph"/>
        <w:spacing w:line="360" w:lineRule="auto"/>
        <w:jc w:val="both"/>
      </w:pPr>
    </w:p>
    <w:p w14:paraId="0AAEE6C7" w14:textId="15AC9C3A" w:rsidR="00727BDE" w:rsidRPr="00727BDE" w:rsidRDefault="00727BDE" w:rsidP="00072543">
      <w:pPr>
        <w:pStyle w:val="ListParagraph"/>
        <w:spacing w:line="360" w:lineRule="auto"/>
        <w:jc w:val="both"/>
        <w:rPr>
          <w:rFonts w:ascii="Times New Roman" w:eastAsia="Times New Roman" w:hAnsi="Times New Roman" w:cs="Times New Roman"/>
          <w:b/>
          <w:color w:val="000000"/>
          <w:sz w:val="24"/>
          <w:szCs w:val="24"/>
        </w:rPr>
      </w:pPr>
      <w:r w:rsidRPr="00727BDE">
        <w:rPr>
          <w:rFonts w:ascii="Times New Roman" w:eastAsia="Times New Roman" w:hAnsi="Times New Roman" w:cs="Times New Roman"/>
          <w:b/>
          <w:color w:val="000000"/>
          <w:sz w:val="24"/>
          <w:szCs w:val="24"/>
        </w:rPr>
        <w:t>COMPARATIVE LANDSCAPE</w:t>
      </w:r>
    </w:p>
    <w:p w14:paraId="02E7CABD" w14:textId="5F502AE9" w:rsidR="003E1047" w:rsidRDefault="00727BDE" w:rsidP="002D63D9">
      <w:pPr>
        <w:pStyle w:val="ListParagraph"/>
        <w:spacing w:line="360" w:lineRule="auto"/>
        <w:jc w:val="both"/>
      </w:pPr>
      <w:r w:rsidRPr="00727BDE">
        <w:t xml:space="preserve">There </w:t>
      </w:r>
      <w:r>
        <w:t xml:space="preserve">are numerous examples of using CNN for plant disease detection using leaf images. These studies reported their accuracy of their respective prediction of the dataset used. Table 1 shows the summary of these methods with the level of accuracy achieved. </w:t>
      </w:r>
      <w:r w:rsidR="0079377D">
        <w:t xml:space="preserve">Two models published in 2021 and 2022 respectively showed 100% accuracy. These models used multiple plant species and potato species collected from </w:t>
      </w:r>
      <w:proofErr w:type="spellStart"/>
      <w:r w:rsidR="0079377D">
        <w:t>plantvillage</w:t>
      </w:r>
      <w:proofErr w:type="spellEnd"/>
      <w:r w:rsidR="0079377D">
        <w:t xml:space="preserve"> and Kaggle data set. In 2022, 54 models were proposed as shown in Table 1 that have different level of accuracy. Here, 100 cases are shown in Table 1 where 23 cases were performed on multiple species. </w:t>
      </w:r>
      <w:proofErr w:type="spellStart"/>
      <w:r w:rsidR="0079377D">
        <w:t>Plantvillage</w:t>
      </w:r>
      <w:proofErr w:type="spellEnd"/>
      <w:r w:rsidR="0079377D">
        <w:t xml:space="preserve"> dataset is used 52 times that made it most used dataset source. </w:t>
      </w:r>
      <w:r w:rsidR="002D63D9">
        <w:t>Upon observing the types of models, it was determined that CNN built from scratch was utilised the most (22 times).</w:t>
      </w:r>
    </w:p>
    <w:p w14:paraId="4860A9BA" w14:textId="7C81C74A" w:rsidR="00727BDE" w:rsidRPr="00727BDE" w:rsidRDefault="00727BDE" w:rsidP="00072543">
      <w:pPr>
        <w:pStyle w:val="ListParagraph"/>
        <w:spacing w:line="360" w:lineRule="auto"/>
        <w:jc w:val="both"/>
        <w:rPr>
          <w:b/>
          <w:bCs/>
        </w:rPr>
      </w:pPr>
      <w:r w:rsidRPr="00727BDE">
        <w:rPr>
          <w:b/>
          <w:bCs/>
        </w:rPr>
        <w:lastRenderedPageBreak/>
        <w:t xml:space="preserve">Tables 1. </w:t>
      </w:r>
      <w:r>
        <w:rPr>
          <w:b/>
          <w:bCs/>
        </w:rPr>
        <w:t xml:space="preserve"> </w:t>
      </w:r>
      <w:r w:rsidRPr="003E1047">
        <w:t xml:space="preserve">Comparative analysis of the existing methods for plant disease detection using leaf image </w:t>
      </w:r>
      <w:r w:rsidR="003E1047" w:rsidRPr="003E1047">
        <w:t>in CNN model.</w:t>
      </w:r>
    </w:p>
    <w:tbl>
      <w:tblPr>
        <w:tblStyle w:val="TableGrid"/>
        <w:tblW w:w="0" w:type="auto"/>
        <w:tblInd w:w="720" w:type="dxa"/>
        <w:tblLook w:val="04A0" w:firstRow="1" w:lastRow="0" w:firstColumn="1" w:lastColumn="0" w:noHBand="0" w:noVBand="1"/>
      </w:tblPr>
      <w:tblGrid>
        <w:gridCol w:w="1051"/>
        <w:gridCol w:w="1559"/>
        <w:gridCol w:w="1395"/>
        <w:gridCol w:w="1087"/>
        <w:gridCol w:w="785"/>
        <w:gridCol w:w="1229"/>
      </w:tblGrid>
      <w:tr w:rsidR="0067187B" w14:paraId="25F0BABB" w14:textId="286A7E25" w:rsidTr="00634292">
        <w:tc>
          <w:tcPr>
            <w:tcW w:w="1051" w:type="dxa"/>
          </w:tcPr>
          <w:p w14:paraId="064B61E0" w14:textId="26844EF6" w:rsidR="0067187B" w:rsidRPr="002D63D9" w:rsidRDefault="0067187B" w:rsidP="00072543">
            <w:pPr>
              <w:pStyle w:val="ListParagraph"/>
              <w:spacing w:line="360" w:lineRule="auto"/>
              <w:ind w:left="0"/>
              <w:jc w:val="both"/>
              <w:rPr>
                <w:b/>
                <w:bCs/>
              </w:rPr>
            </w:pPr>
            <w:r w:rsidRPr="002D63D9">
              <w:rPr>
                <w:b/>
                <w:bCs/>
              </w:rPr>
              <w:t>Plant Species</w:t>
            </w:r>
          </w:p>
        </w:tc>
        <w:tc>
          <w:tcPr>
            <w:tcW w:w="1559" w:type="dxa"/>
          </w:tcPr>
          <w:p w14:paraId="14F683F4" w14:textId="44F3CCE5" w:rsidR="0067187B" w:rsidRPr="002D63D9" w:rsidRDefault="0067187B" w:rsidP="00072543">
            <w:pPr>
              <w:pStyle w:val="ListParagraph"/>
              <w:spacing w:line="360" w:lineRule="auto"/>
              <w:ind w:left="0"/>
              <w:jc w:val="both"/>
              <w:rPr>
                <w:b/>
                <w:bCs/>
              </w:rPr>
            </w:pPr>
            <w:r w:rsidRPr="002D63D9">
              <w:rPr>
                <w:b/>
                <w:bCs/>
              </w:rPr>
              <w:t xml:space="preserve">Data Source </w:t>
            </w:r>
          </w:p>
        </w:tc>
        <w:tc>
          <w:tcPr>
            <w:tcW w:w="1395" w:type="dxa"/>
          </w:tcPr>
          <w:p w14:paraId="5030D63F" w14:textId="1A1B8F75" w:rsidR="0067187B" w:rsidRPr="002D63D9" w:rsidRDefault="0067187B" w:rsidP="00072543">
            <w:pPr>
              <w:pStyle w:val="ListParagraph"/>
              <w:spacing w:line="360" w:lineRule="auto"/>
              <w:ind w:left="0"/>
              <w:jc w:val="both"/>
              <w:rPr>
                <w:b/>
                <w:bCs/>
              </w:rPr>
            </w:pPr>
            <w:r w:rsidRPr="002D63D9">
              <w:rPr>
                <w:b/>
                <w:bCs/>
              </w:rPr>
              <w:t>Model</w:t>
            </w:r>
          </w:p>
        </w:tc>
        <w:tc>
          <w:tcPr>
            <w:tcW w:w="1087" w:type="dxa"/>
          </w:tcPr>
          <w:p w14:paraId="7C9807F9" w14:textId="43BCA283" w:rsidR="0067187B" w:rsidRPr="002D63D9" w:rsidRDefault="0067187B" w:rsidP="00072543">
            <w:pPr>
              <w:pStyle w:val="ListParagraph"/>
              <w:spacing w:line="360" w:lineRule="auto"/>
              <w:ind w:left="0"/>
              <w:jc w:val="both"/>
              <w:rPr>
                <w:b/>
                <w:bCs/>
              </w:rPr>
            </w:pPr>
            <w:r w:rsidRPr="002D63D9">
              <w:rPr>
                <w:b/>
                <w:bCs/>
              </w:rPr>
              <w:t>Accuracy</w:t>
            </w:r>
          </w:p>
        </w:tc>
        <w:tc>
          <w:tcPr>
            <w:tcW w:w="785" w:type="dxa"/>
          </w:tcPr>
          <w:p w14:paraId="6F76DA88" w14:textId="5F979186" w:rsidR="0067187B" w:rsidRPr="002D63D9" w:rsidRDefault="0067187B" w:rsidP="00072543">
            <w:pPr>
              <w:pStyle w:val="ListParagraph"/>
              <w:spacing w:line="360" w:lineRule="auto"/>
              <w:ind w:left="0"/>
              <w:jc w:val="both"/>
              <w:rPr>
                <w:b/>
                <w:bCs/>
              </w:rPr>
            </w:pPr>
            <w:r w:rsidRPr="002D63D9">
              <w:rPr>
                <w:b/>
                <w:bCs/>
              </w:rPr>
              <w:t>Year</w:t>
            </w:r>
          </w:p>
        </w:tc>
        <w:tc>
          <w:tcPr>
            <w:tcW w:w="1167" w:type="dxa"/>
          </w:tcPr>
          <w:p w14:paraId="18762716" w14:textId="192BED27" w:rsidR="0067187B" w:rsidRPr="002D63D9" w:rsidRDefault="0067187B" w:rsidP="00072543">
            <w:pPr>
              <w:pStyle w:val="ListParagraph"/>
              <w:spacing w:line="360" w:lineRule="auto"/>
              <w:ind w:left="0"/>
              <w:jc w:val="both"/>
              <w:rPr>
                <w:b/>
                <w:bCs/>
              </w:rPr>
            </w:pPr>
            <w:r>
              <w:rPr>
                <w:b/>
                <w:bCs/>
              </w:rPr>
              <w:t>References</w:t>
            </w:r>
          </w:p>
        </w:tc>
      </w:tr>
      <w:tr w:rsidR="0067187B" w14:paraId="32E44062" w14:textId="07C64213" w:rsidTr="00634292">
        <w:tc>
          <w:tcPr>
            <w:tcW w:w="1051" w:type="dxa"/>
            <w:vAlign w:val="center"/>
          </w:tcPr>
          <w:p w14:paraId="1F386E07" w14:textId="2FAFC5D3" w:rsidR="0067187B" w:rsidRDefault="0067187B" w:rsidP="003E1047">
            <w:pPr>
              <w:pStyle w:val="ListParagraph"/>
              <w:spacing w:line="360" w:lineRule="auto"/>
              <w:ind w:left="0"/>
              <w:jc w:val="both"/>
            </w:pPr>
            <w:r>
              <w:rPr>
                <w:rFonts w:ascii="Cambria" w:hAnsi="Cambria"/>
                <w:color w:val="000000"/>
                <w:w w:val="105"/>
                <w:sz w:val="18"/>
                <w:lang w:val="en-US"/>
              </w:rPr>
              <w:t>chili</w:t>
            </w:r>
          </w:p>
        </w:tc>
        <w:tc>
          <w:tcPr>
            <w:tcW w:w="1559" w:type="dxa"/>
            <w:vAlign w:val="center"/>
          </w:tcPr>
          <w:p w14:paraId="52E1D111" w14:textId="1875F7AA"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C1E60CD" w14:textId="68CB5621"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74747A53" w14:textId="3513A62C" w:rsidR="0067187B" w:rsidRDefault="0067187B" w:rsidP="003E1047">
            <w:pPr>
              <w:pStyle w:val="ListParagraph"/>
              <w:spacing w:line="360" w:lineRule="auto"/>
              <w:ind w:left="0"/>
              <w:jc w:val="both"/>
            </w:pPr>
            <w:r>
              <w:rPr>
                <w:rFonts w:ascii="Cambria" w:hAnsi="Cambria"/>
                <w:color w:val="000000"/>
                <w:sz w:val="18"/>
                <w:lang w:val="en-US"/>
              </w:rPr>
              <w:t>99.12</w:t>
            </w:r>
          </w:p>
        </w:tc>
        <w:tc>
          <w:tcPr>
            <w:tcW w:w="785" w:type="dxa"/>
            <w:vAlign w:val="center"/>
          </w:tcPr>
          <w:p w14:paraId="3385CAE6" w14:textId="5327ECEA"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BE18687" w14:textId="77EA5777" w:rsidR="0067187B" w:rsidRDefault="0067187B" w:rsidP="00E10C74">
            <w:pPr>
              <w:pStyle w:val="ListParagraph"/>
              <w:spacing w:line="360" w:lineRule="auto"/>
              <w:ind w:left="0"/>
              <w:jc w:val="both"/>
            </w:pPr>
            <w:r>
              <w:fldChar w:fldCharType="begin"/>
            </w:r>
            <w:r>
              <w:instrText xml:space="preserve"> ADDIN ZOTERO_ITEM CSL_CITATION {"citationID":"KGjVSkQX","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46173D6B" w14:textId="75F2C8A6" w:rsidTr="00634292">
        <w:tc>
          <w:tcPr>
            <w:tcW w:w="1051" w:type="dxa"/>
            <w:vAlign w:val="center"/>
          </w:tcPr>
          <w:p w14:paraId="7986D055" w14:textId="0544FCC2" w:rsidR="0067187B" w:rsidRDefault="0067187B" w:rsidP="003E1047">
            <w:pPr>
              <w:pStyle w:val="ListParagraph"/>
              <w:spacing w:line="360" w:lineRule="auto"/>
              <w:ind w:left="0"/>
              <w:jc w:val="both"/>
            </w:pPr>
            <w:r>
              <w:rPr>
                <w:rFonts w:ascii="Cambria" w:hAnsi="Cambria"/>
                <w:color w:val="000000"/>
                <w:w w:val="105"/>
                <w:sz w:val="18"/>
                <w:lang w:val="en-US"/>
              </w:rPr>
              <w:t>chili</w:t>
            </w:r>
          </w:p>
        </w:tc>
        <w:tc>
          <w:tcPr>
            <w:tcW w:w="1559" w:type="dxa"/>
            <w:vAlign w:val="center"/>
          </w:tcPr>
          <w:p w14:paraId="43F339D3" w14:textId="00AAFBCB"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4FE31AF" w14:textId="5BB42673"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06C50535" w14:textId="4DDAA42D" w:rsidR="0067187B" w:rsidRDefault="0067187B" w:rsidP="003E1047">
            <w:pPr>
              <w:pStyle w:val="ListParagraph"/>
              <w:spacing w:line="360" w:lineRule="auto"/>
              <w:ind w:left="0"/>
              <w:jc w:val="both"/>
            </w:pPr>
            <w:r>
              <w:rPr>
                <w:rFonts w:ascii="Cambria" w:hAnsi="Cambria"/>
                <w:color w:val="000000"/>
                <w:sz w:val="18"/>
                <w:lang w:val="en-US"/>
              </w:rPr>
              <w:t>99.28</w:t>
            </w:r>
          </w:p>
        </w:tc>
        <w:tc>
          <w:tcPr>
            <w:tcW w:w="785" w:type="dxa"/>
            <w:vAlign w:val="center"/>
          </w:tcPr>
          <w:p w14:paraId="4F6574AE" w14:textId="3DB8B4E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E087FD0" w14:textId="52E62686" w:rsidR="0067187B" w:rsidRDefault="0067187B" w:rsidP="00E10C74">
            <w:pPr>
              <w:pStyle w:val="ListParagraph"/>
              <w:spacing w:line="360" w:lineRule="auto"/>
              <w:ind w:left="0"/>
              <w:jc w:val="both"/>
            </w:pPr>
            <w:r>
              <w:fldChar w:fldCharType="begin"/>
            </w:r>
            <w:r>
              <w:instrText xml:space="preserve"> ADDIN ZOTERO_ITEM CSL_CITATION {"citationID":"pK4qLfAw","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0301AE80" w14:textId="271C43FA" w:rsidTr="00634292">
        <w:tc>
          <w:tcPr>
            <w:tcW w:w="1051" w:type="dxa"/>
            <w:vAlign w:val="center"/>
          </w:tcPr>
          <w:p w14:paraId="049BF933" w14:textId="42A14E6E"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6EB3BAB8" w14:textId="3A8A55B7"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00F1098" w14:textId="2933EA49"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5CFC527C" w14:textId="57D9230B" w:rsidR="0067187B" w:rsidRDefault="0067187B" w:rsidP="003E1047">
            <w:pPr>
              <w:pStyle w:val="ListParagraph"/>
              <w:spacing w:line="360" w:lineRule="auto"/>
              <w:ind w:left="0"/>
              <w:jc w:val="both"/>
            </w:pPr>
            <w:r>
              <w:rPr>
                <w:rFonts w:ascii="Cambria" w:hAnsi="Cambria"/>
                <w:color w:val="000000"/>
                <w:sz w:val="18"/>
                <w:lang w:val="en-US"/>
              </w:rPr>
              <w:t>99.78</w:t>
            </w:r>
          </w:p>
        </w:tc>
        <w:tc>
          <w:tcPr>
            <w:tcW w:w="785" w:type="dxa"/>
            <w:vAlign w:val="center"/>
          </w:tcPr>
          <w:p w14:paraId="56F552E3" w14:textId="72020C30"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2689994" w14:textId="1EC66568" w:rsidR="0067187B" w:rsidRDefault="0067187B" w:rsidP="00E10C74">
            <w:pPr>
              <w:pStyle w:val="ListParagraph"/>
              <w:spacing w:line="360" w:lineRule="auto"/>
              <w:ind w:left="0"/>
              <w:jc w:val="both"/>
            </w:pPr>
            <w:r>
              <w:fldChar w:fldCharType="begin"/>
            </w:r>
            <w:r>
              <w:instrText xml:space="preserve"> ADDIN ZOTERO_ITEM CSL_CITATION {"citationID":"Bh2G2pnZ","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22F2E767" w14:textId="01D86862" w:rsidTr="00634292">
        <w:tc>
          <w:tcPr>
            <w:tcW w:w="1051" w:type="dxa"/>
            <w:vAlign w:val="center"/>
          </w:tcPr>
          <w:p w14:paraId="729006F7" w14:textId="414AB564"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1A6837DA" w14:textId="68072572"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B33576D" w14:textId="47AFCA8F"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6BADB109" w14:textId="40224EE3" w:rsidR="0067187B" w:rsidRDefault="0067187B" w:rsidP="003E1047">
            <w:pPr>
              <w:pStyle w:val="ListParagraph"/>
              <w:spacing w:line="360" w:lineRule="auto"/>
              <w:ind w:left="0"/>
              <w:jc w:val="both"/>
            </w:pPr>
            <w:r>
              <w:rPr>
                <w:rFonts w:ascii="Cambria" w:hAnsi="Cambria"/>
                <w:color w:val="000000"/>
                <w:sz w:val="18"/>
                <w:lang w:val="en-US"/>
              </w:rPr>
              <w:t>97.94</w:t>
            </w:r>
          </w:p>
        </w:tc>
        <w:tc>
          <w:tcPr>
            <w:tcW w:w="785" w:type="dxa"/>
            <w:vAlign w:val="center"/>
          </w:tcPr>
          <w:p w14:paraId="016D8834" w14:textId="539A85B2"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629321F" w14:textId="6A4D2117" w:rsidR="0067187B" w:rsidRDefault="0067187B" w:rsidP="00E10C74">
            <w:pPr>
              <w:pStyle w:val="ListParagraph"/>
              <w:spacing w:line="360" w:lineRule="auto"/>
              <w:ind w:left="0"/>
              <w:jc w:val="both"/>
            </w:pPr>
            <w:r>
              <w:fldChar w:fldCharType="begin"/>
            </w:r>
            <w:r>
              <w:instrText xml:space="preserve"> ADDIN ZOTERO_ITEM CSL_CITATION {"citationID":"6VYhMDXI","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20DE6D7A" w14:textId="5574BAC7" w:rsidTr="00634292">
        <w:tc>
          <w:tcPr>
            <w:tcW w:w="1051" w:type="dxa"/>
            <w:vAlign w:val="center"/>
          </w:tcPr>
          <w:p w14:paraId="5BA421F9" w14:textId="6A1D9897" w:rsidR="0067187B" w:rsidRDefault="0067187B" w:rsidP="003E1047">
            <w:pPr>
              <w:pStyle w:val="ListParagraph"/>
              <w:spacing w:line="360" w:lineRule="auto"/>
              <w:ind w:left="0"/>
              <w:jc w:val="both"/>
            </w:pPr>
            <w:r>
              <w:rPr>
                <w:rFonts w:ascii="Cambria" w:hAnsi="Cambria"/>
                <w:color w:val="000000"/>
                <w:w w:val="105"/>
                <w:sz w:val="18"/>
                <w:lang w:val="en-US"/>
              </w:rPr>
              <w:t>pepper</w:t>
            </w:r>
          </w:p>
        </w:tc>
        <w:tc>
          <w:tcPr>
            <w:tcW w:w="1559" w:type="dxa"/>
            <w:vAlign w:val="center"/>
          </w:tcPr>
          <w:p w14:paraId="42B83934" w14:textId="75347528"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0776160" w14:textId="3DFABA33"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6EDF5F69" w14:textId="7F3937E6" w:rsidR="0067187B" w:rsidRDefault="0067187B" w:rsidP="003E1047">
            <w:pPr>
              <w:pStyle w:val="ListParagraph"/>
              <w:spacing w:line="360" w:lineRule="auto"/>
              <w:ind w:left="0"/>
              <w:jc w:val="both"/>
            </w:pPr>
            <w:r>
              <w:rPr>
                <w:rFonts w:ascii="Cambria" w:hAnsi="Cambria"/>
                <w:color w:val="000000"/>
                <w:sz w:val="18"/>
                <w:lang w:val="en-US"/>
              </w:rPr>
              <w:t>99.19</w:t>
            </w:r>
          </w:p>
        </w:tc>
        <w:tc>
          <w:tcPr>
            <w:tcW w:w="785" w:type="dxa"/>
            <w:vAlign w:val="center"/>
          </w:tcPr>
          <w:p w14:paraId="0A5C408D" w14:textId="6A07EC08"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A2E4F96" w14:textId="416AC3DA" w:rsidR="0067187B" w:rsidRDefault="0067187B" w:rsidP="00E10C74">
            <w:pPr>
              <w:pStyle w:val="ListParagraph"/>
              <w:spacing w:line="360" w:lineRule="auto"/>
              <w:ind w:left="0"/>
              <w:jc w:val="both"/>
            </w:pPr>
            <w:r>
              <w:fldChar w:fldCharType="begin"/>
            </w:r>
            <w:r>
              <w:instrText xml:space="preserve"> ADDIN ZOTERO_ITEM CSL_CITATION {"citationID":"GfMYXTfw","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558C2138" w14:textId="5DB031E4" w:rsidTr="00634292">
        <w:tc>
          <w:tcPr>
            <w:tcW w:w="1051" w:type="dxa"/>
            <w:vAlign w:val="center"/>
          </w:tcPr>
          <w:p w14:paraId="101A9B8B" w14:textId="0C73BBD7" w:rsidR="0067187B" w:rsidRDefault="0067187B" w:rsidP="003E1047">
            <w:pPr>
              <w:pStyle w:val="ListParagraph"/>
              <w:spacing w:line="360" w:lineRule="auto"/>
              <w:ind w:left="0"/>
              <w:jc w:val="both"/>
            </w:pPr>
            <w:r>
              <w:rPr>
                <w:rFonts w:ascii="Cambria" w:hAnsi="Cambria"/>
                <w:color w:val="000000"/>
                <w:sz w:val="18"/>
                <w:lang w:val="en-US"/>
              </w:rPr>
              <w:t>potato</w:t>
            </w:r>
          </w:p>
        </w:tc>
        <w:tc>
          <w:tcPr>
            <w:tcW w:w="1559" w:type="dxa"/>
            <w:vAlign w:val="center"/>
          </w:tcPr>
          <w:p w14:paraId="67CDDC24" w14:textId="787F6B3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5F833734" w14:textId="56C5FFBB"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47E9B5D5" w14:textId="51225FCD" w:rsidR="0067187B" w:rsidRDefault="0067187B" w:rsidP="003E1047">
            <w:pPr>
              <w:pStyle w:val="ListParagraph"/>
              <w:spacing w:line="360" w:lineRule="auto"/>
              <w:ind w:left="0"/>
              <w:jc w:val="both"/>
            </w:pPr>
            <w:r>
              <w:rPr>
                <w:rFonts w:ascii="Cambria" w:hAnsi="Cambria"/>
                <w:color w:val="000000"/>
                <w:sz w:val="18"/>
                <w:lang w:val="en-US"/>
              </w:rPr>
              <w:t>100</w:t>
            </w:r>
          </w:p>
        </w:tc>
        <w:tc>
          <w:tcPr>
            <w:tcW w:w="785" w:type="dxa"/>
            <w:vAlign w:val="center"/>
          </w:tcPr>
          <w:p w14:paraId="6BF19474" w14:textId="4CF6DE19"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B76D02B" w14:textId="1C0DEDFF" w:rsidR="0067187B" w:rsidRDefault="0067187B" w:rsidP="00E10C74">
            <w:pPr>
              <w:pStyle w:val="ListParagraph"/>
              <w:spacing w:line="360" w:lineRule="auto"/>
              <w:ind w:left="0"/>
              <w:jc w:val="both"/>
            </w:pPr>
            <w:r>
              <w:fldChar w:fldCharType="begin"/>
            </w:r>
            <w:r>
              <w:instrText xml:space="preserve"> ADDIN ZOTERO_ITEM CSL_CITATION {"citationID":"PX6ITv8N","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24439B63" w14:textId="281CE162" w:rsidTr="00634292">
        <w:tc>
          <w:tcPr>
            <w:tcW w:w="1051" w:type="dxa"/>
            <w:vAlign w:val="center"/>
          </w:tcPr>
          <w:p w14:paraId="7BE342AC" w14:textId="4EF9D88F"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5881BED0" w14:textId="4B40847B"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48214FF" w14:textId="04F09489" w:rsidR="0067187B" w:rsidRDefault="0067187B" w:rsidP="003E1047">
            <w:pPr>
              <w:pStyle w:val="ListParagraph"/>
              <w:spacing w:line="360" w:lineRule="auto"/>
              <w:ind w:left="0"/>
              <w:jc w:val="both"/>
            </w:pPr>
            <w:r>
              <w:rPr>
                <w:rFonts w:ascii="Cambria" w:hAnsi="Cambria"/>
                <w:color w:val="000000"/>
                <w:w w:val="115"/>
                <w:sz w:val="18"/>
                <w:lang w:val="en-US"/>
              </w:rPr>
              <w:t>SECNN</w:t>
            </w:r>
          </w:p>
        </w:tc>
        <w:tc>
          <w:tcPr>
            <w:tcW w:w="1087" w:type="dxa"/>
            <w:vAlign w:val="center"/>
          </w:tcPr>
          <w:p w14:paraId="0D6C2F8A" w14:textId="2EC20F05" w:rsidR="0067187B" w:rsidRDefault="0067187B" w:rsidP="003E1047">
            <w:pPr>
              <w:pStyle w:val="ListParagraph"/>
              <w:spacing w:line="360" w:lineRule="auto"/>
              <w:ind w:left="0"/>
              <w:jc w:val="both"/>
            </w:pPr>
            <w:r>
              <w:rPr>
                <w:rFonts w:ascii="Cambria" w:hAnsi="Cambria"/>
                <w:color w:val="000000"/>
                <w:sz w:val="18"/>
                <w:lang w:val="en-US"/>
              </w:rPr>
              <w:t>97.9</w:t>
            </w:r>
          </w:p>
        </w:tc>
        <w:tc>
          <w:tcPr>
            <w:tcW w:w="785" w:type="dxa"/>
            <w:vAlign w:val="center"/>
          </w:tcPr>
          <w:p w14:paraId="0A687DC1" w14:textId="35B3543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6FF2552" w14:textId="41F31974" w:rsidR="0067187B" w:rsidRDefault="0067187B" w:rsidP="00E10C74">
            <w:pPr>
              <w:pStyle w:val="ListParagraph"/>
              <w:spacing w:line="360" w:lineRule="auto"/>
              <w:ind w:left="0"/>
              <w:jc w:val="both"/>
            </w:pPr>
            <w:r>
              <w:fldChar w:fldCharType="begin"/>
            </w:r>
            <w:r>
              <w:instrText xml:space="preserve"> ADDIN ZOTERO_ITEM CSL_CITATION {"citationID":"n8rkA0qf","properties":{"formattedCitation":"\\super 19\\nosupersub{}","plainCitation":"19","noteIndex":0},"citationItems":[{"id":4275,"uris":["http://zotero.org/users/local/VDpoIWnQ/items/KPS6V8VK"],"itemData":{"id":4275,"type":"article-journal","container-title":"Ecological Informatics","DOI":"10.1016/j.ecoinf.2022.101663","ISSN":"1574-9541","note":"publisher: Elsevier BV","page":"101663","title":"Detection and classification of chilli leaf disease using a squeeze-and-excitation-based CNN model","volume":"69","author":[{"family":"Naik","given":"B. Nageswararao"},{"family":"Malmathanraj","given":"R."},{"family":"Palanisamy","given":"P."}],"issued":{"date-parts":[["2022",7]]}}}],"schema":"https://github.com/citation-style-language/schema/raw/master/csl-citation.json"} </w:instrText>
            </w:r>
            <w:r>
              <w:fldChar w:fldCharType="separate"/>
            </w:r>
            <w:r w:rsidRPr="00E10C74">
              <w:rPr>
                <w:szCs w:val="24"/>
                <w:vertAlign w:val="superscript"/>
              </w:rPr>
              <w:t>19</w:t>
            </w:r>
            <w:r>
              <w:fldChar w:fldCharType="end"/>
            </w:r>
          </w:p>
        </w:tc>
      </w:tr>
      <w:tr w:rsidR="0067187B" w14:paraId="26472C7F" w14:textId="3547A7E3" w:rsidTr="00634292">
        <w:tc>
          <w:tcPr>
            <w:tcW w:w="1051" w:type="dxa"/>
            <w:vAlign w:val="center"/>
          </w:tcPr>
          <w:p w14:paraId="50ACE913" w14:textId="61F5BB4A" w:rsidR="0067187B" w:rsidRDefault="0067187B" w:rsidP="003E1047">
            <w:pPr>
              <w:pStyle w:val="ListParagraph"/>
              <w:spacing w:line="360" w:lineRule="auto"/>
              <w:ind w:left="0"/>
              <w:jc w:val="both"/>
            </w:pPr>
            <w:r>
              <w:rPr>
                <w:rFonts w:ascii="Cambria" w:hAnsi="Cambria"/>
                <w:color w:val="000000"/>
                <w:sz w:val="18"/>
                <w:lang w:val="en-US"/>
              </w:rPr>
              <w:t>soybean</w:t>
            </w:r>
          </w:p>
        </w:tc>
        <w:tc>
          <w:tcPr>
            <w:tcW w:w="1559" w:type="dxa"/>
            <w:vAlign w:val="center"/>
          </w:tcPr>
          <w:p w14:paraId="14765C04" w14:textId="05272D64"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BB4BE54" w14:textId="1C7EF8F4" w:rsidR="0067187B" w:rsidRDefault="0067187B" w:rsidP="003E1047">
            <w:pPr>
              <w:pStyle w:val="ListParagraph"/>
              <w:spacing w:line="360" w:lineRule="auto"/>
              <w:ind w:left="0"/>
              <w:jc w:val="both"/>
            </w:pPr>
            <w:r>
              <w:rPr>
                <w:rFonts w:ascii="Cambria" w:hAnsi="Cambria"/>
                <w:color w:val="000000"/>
                <w:w w:val="115"/>
                <w:sz w:val="18"/>
                <w:lang w:val="en-US"/>
              </w:rPr>
              <w:t>R-CNN</w:t>
            </w:r>
          </w:p>
        </w:tc>
        <w:tc>
          <w:tcPr>
            <w:tcW w:w="1087" w:type="dxa"/>
            <w:vAlign w:val="center"/>
          </w:tcPr>
          <w:p w14:paraId="7FF64AD1" w14:textId="65C6FA99" w:rsidR="0067187B" w:rsidRDefault="0067187B" w:rsidP="003E1047">
            <w:pPr>
              <w:pStyle w:val="ListParagraph"/>
              <w:spacing w:line="360" w:lineRule="auto"/>
              <w:ind w:left="0"/>
              <w:jc w:val="both"/>
            </w:pPr>
            <w:r>
              <w:rPr>
                <w:rFonts w:ascii="Cambria" w:hAnsi="Cambria"/>
                <w:color w:val="000000"/>
                <w:sz w:val="18"/>
                <w:lang w:val="en-US"/>
              </w:rPr>
              <w:t>83.84</w:t>
            </w:r>
          </w:p>
        </w:tc>
        <w:tc>
          <w:tcPr>
            <w:tcW w:w="785" w:type="dxa"/>
            <w:vAlign w:val="center"/>
          </w:tcPr>
          <w:p w14:paraId="26A13DDF" w14:textId="3BB210AE"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90074ED" w14:textId="26A00194" w:rsidR="0067187B" w:rsidRDefault="0067187B" w:rsidP="00E10C74">
            <w:pPr>
              <w:pStyle w:val="ListParagraph"/>
              <w:spacing w:line="360" w:lineRule="auto"/>
              <w:ind w:left="0"/>
              <w:jc w:val="both"/>
            </w:pPr>
            <w:r>
              <w:fldChar w:fldCharType="begin"/>
            </w:r>
            <w:r>
              <w:instrText xml:space="preserve"> ADDIN ZOTERO_ITEM CSL_CITATION {"citationID":"IorRhNvK","properties":{"formattedCitation":"\\super 20\\nosupersub{}","plainCitation":"20","noteIndex":0},"citationItems":[{"id":4309,"uris":["http://zotero.org/users/local/VDpoIWnQ/items/Q9I8Z5MJ"],"itemData":{"id":4309,"type":"article-journal","container-title":"Computers and Electronics in Agriculture","DOI":"10.1016/j.compag.2021.106064","ISSN":"0168-1699","note":"publisher: Elsevier BV","page":"106064","title":"Detecting soybean leaf disease from synthetic image using multi-feature fusion faster R-CNN","volume":"183","author":[{"family":"Zhang","given":"Keke"},{"family":"Wu","given":"Qiufeng"},{"family":"Chen","given":"Yiping"}],"issued":{"date-parts":[["2021",4]]}}}],"schema":"https://github.com/citation-style-language/schema/raw/master/csl-citation.json"} </w:instrText>
            </w:r>
            <w:r>
              <w:fldChar w:fldCharType="separate"/>
            </w:r>
            <w:r w:rsidRPr="00E10C74">
              <w:rPr>
                <w:szCs w:val="24"/>
                <w:vertAlign w:val="superscript"/>
              </w:rPr>
              <w:t>20</w:t>
            </w:r>
            <w:r>
              <w:fldChar w:fldCharType="end"/>
            </w:r>
          </w:p>
        </w:tc>
      </w:tr>
      <w:tr w:rsidR="0067187B" w14:paraId="2D0CE35F" w14:textId="41926A2F" w:rsidTr="00634292">
        <w:tc>
          <w:tcPr>
            <w:tcW w:w="1051" w:type="dxa"/>
            <w:vAlign w:val="center"/>
          </w:tcPr>
          <w:p w14:paraId="1382D2D1" w14:textId="2B1F01D1"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1CDE44C4" w14:textId="4B050C7A"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600C675" w14:textId="4E21706C" w:rsidR="0067187B" w:rsidRDefault="0067187B" w:rsidP="003E1047">
            <w:pPr>
              <w:pStyle w:val="ListParagraph"/>
              <w:spacing w:line="360" w:lineRule="auto"/>
              <w:ind w:left="0"/>
              <w:jc w:val="both"/>
            </w:pPr>
            <w:r>
              <w:rPr>
                <w:rFonts w:ascii="Cambria" w:hAnsi="Cambria"/>
                <w:color w:val="000000"/>
                <w:w w:val="115"/>
                <w:sz w:val="18"/>
                <w:lang w:val="en-US"/>
              </w:rPr>
              <w:t>DADCNN-5</w:t>
            </w:r>
          </w:p>
        </w:tc>
        <w:tc>
          <w:tcPr>
            <w:tcW w:w="1087" w:type="dxa"/>
            <w:vAlign w:val="center"/>
          </w:tcPr>
          <w:p w14:paraId="36CA3346" w14:textId="1D8899E0" w:rsidR="0067187B" w:rsidRDefault="0067187B" w:rsidP="003E1047">
            <w:pPr>
              <w:pStyle w:val="ListParagraph"/>
              <w:spacing w:line="360" w:lineRule="auto"/>
              <w:ind w:left="0"/>
              <w:jc w:val="both"/>
            </w:pPr>
            <w:r>
              <w:rPr>
                <w:rFonts w:ascii="Cambria" w:hAnsi="Cambria"/>
                <w:color w:val="000000"/>
                <w:sz w:val="18"/>
                <w:lang w:val="en-US"/>
              </w:rPr>
              <w:t>99.93</w:t>
            </w:r>
          </w:p>
        </w:tc>
        <w:tc>
          <w:tcPr>
            <w:tcW w:w="785" w:type="dxa"/>
            <w:vAlign w:val="center"/>
          </w:tcPr>
          <w:p w14:paraId="061DC3D3" w14:textId="3936A91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9006EDB" w14:textId="52F3C9F3" w:rsidR="0067187B" w:rsidRDefault="0067187B" w:rsidP="00E10C74">
            <w:pPr>
              <w:pStyle w:val="ListParagraph"/>
              <w:spacing w:line="360" w:lineRule="auto"/>
              <w:ind w:left="0"/>
              <w:jc w:val="both"/>
            </w:pPr>
            <w:r>
              <w:fldChar w:fldCharType="begin"/>
            </w:r>
            <w:r>
              <w:instrText xml:space="preserve"> ADDIN ZOTERO_ITEM CSL_CITATION {"citationID":"t9s31MUD","properties":{"formattedCitation":"\\super 21\\nosupersub{}","plainCitation":"21","noteIndex":0},"citationItems":[{"id":4310,"uris":["http://zotero.org/users/local/VDpoIWnQ/items/2QN25STK"],"itemData":{"id":4310,"type":"article-journal","container-title":"Ecological Informatics","DOI":"10.1016/j.ecoinf.2022.101725","ISSN":"1574-9541","note":"publisher: Elsevier BV","page":"101725","title":"A robust deep attention dense convolutional neural network for plant leaf disease identification and classification from smart phone captured real world images","volume":"70","author":[{"family":"Pandey","given":"Akshay"},{"family":"Jain","given":"Kamal"}],"issued":{"date-parts":[["2022",9]]}}}],"schema":"https://github.com/citation-style-language/schema/raw/master/csl-citation.json"} </w:instrText>
            </w:r>
            <w:r>
              <w:fldChar w:fldCharType="separate"/>
            </w:r>
            <w:r w:rsidRPr="00E10C74">
              <w:rPr>
                <w:szCs w:val="24"/>
                <w:vertAlign w:val="superscript"/>
              </w:rPr>
              <w:t>21</w:t>
            </w:r>
            <w:r>
              <w:fldChar w:fldCharType="end"/>
            </w:r>
          </w:p>
        </w:tc>
      </w:tr>
      <w:tr w:rsidR="0067187B" w14:paraId="37DB7855" w14:textId="10A9A2F9" w:rsidTr="00634292">
        <w:tc>
          <w:tcPr>
            <w:tcW w:w="1051" w:type="dxa"/>
            <w:vAlign w:val="center"/>
          </w:tcPr>
          <w:p w14:paraId="627B8EC6" w14:textId="5F957309"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392124E9" w14:textId="1BBC722C"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4791D676" w14:textId="73E2B985" w:rsidR="0067187B" w:rsidRDefault="0067187B" w:rsidP="003E1047">
            <w:pPr>
              <w:pStyle w:val="ListParagraph"/>
              <w:spacing w:line="360" w:lineRule="auto"/>
              <w:ind w:left="0"/>
              <w:jc w:val="both"/>
            </w:pPr>
            <w:r>
              <w:rPr>
                <w:rFonts w:ascii="Cambria" w:hAnsi="Cambria"/>
                <w:color w:val="000000"/>
                <w:w w:val="105"/>
                <w:sz w:val="18"/>
                <w:lang w:val="en-US"/>
              </w:rPr>
              <w:t>InceptionV1</w:t>
            </w:r>
          </w:p>
        </w:tc>
        <w:tc>
          <w:tcPr>
            <w:tcW w:w="1087" w:type="dxa"/>
            <w:vAlign w:val="center"/>
          </w:tcPr>
          <w:p w14:paraId="40DD4236" w14:textId="1C83D522" w:rsidR="0067187B" w:rsidRDefault="0067187B" w:rsidP="003E1047">
            <w:pPr>
              <w:pStyle w:val="ListParagraph"/>
              <w:spacing w:line="360" w:lineRule="auto"/>
              <w:ind w:left="0"/>
              <w:jc w:val="both"/>
            </w:pPr>
            <w:r>
              <w:rPr>
                <w:rFonts w:ascii="Cambria" w:hAnsi="Cambria"/>
                <w:color w:val="000000"/>
                <w:sz w:val="18"/>
                <w:lang w:val="en-US"/>
              </w:rPr>
              <w:t>96.13</w:t>
            </w:r>
          </w:p>
        </w:tc>
        <w:tc>
          <w:tcPr>
            <w:tcW w:w="785" w:type="dxa"/>
            <w:vAlign w:val="center"/>
          </w:tcPr>
          <w:p w14:paraId="0341E730" w14:textId="0102CFCD"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6DDF502" w14:textId="0D071723" w:rsidR="0067187B" w:rsidRDefault="0067187B" w:rsidP="00E10C74">
            <w:pPr>
              <w:pStyle w:val="ListParagraph"/>
              <w:spacing w:line="360" w:lineRule="auto"/>
              <w:ind w:left="0"/>
              <w:jc w:val="both"/>
            </w:pPr>
            <w:r>
              <w:fldChar w:fldCharType="begin"/>
            </w:r>
            <w:r>
              <w:instrText xml:space="preserve"> ADDIN ZOTERO_ITEM CSL_CITATION {"citationID":"lCJ6U6z9","properties":{"formattedCitation":"\\super 22\\nosupersub{}","plainCitation":"22","noteIndex":0},"citationItems":[{"id":4311,"uris":["http://zotero.org/users/local/VDpoIWnQ/items/RRF5MQHN"],"itemData":{"id":4311,"type":"article-journal","container-title":"Computers and Electronics in Agriculture","DOI":"10.1016/j.compag.2022.107055","ISSN":"0168-1699","note":"publisher: Elsevier BV","page":"107055","title":"GrapeGAN: Unsupervised image enhancement for improved grape leaf disease recognition","volume":"198","author":[{"family":"Jin","given":"Haibin"},{"family":"Li","given":"Yue"},{"family":"Qi","given":"Jianfang"},{"family":"Feng","given":"Jianying"},{"family":"Tian","given":"Dong"},{"family":"Mu","given":"Weisong"}],"issued":{"date-parts":[["2022",7]]}}}],"schema":"https://github.com/citation-style-language/schema/raw/master/csl-citation.json"} </w:instrText>
            </w:r>
            <w:r>
              <w:fldChar w:fldCharType="separate"/>
            </w:r>
            <w:r w:rsidRPr="00E10C74">
              <w:rPr>
                <w:szCs w:val="24"/>
                <w:vertAlign w:val="superscript"/>
              </w:rPr>
              <w:t>22</w:t>
            </w:r>
            <w:r>
              <w:fldChar w:fldCharType="end"/>
            </w:r>
          </w:p>
        </w:tc>
      </w:tr>
      <w:tr w:rsidR="0067187B" w14:paraId="441C52C5" w14:textId="1C0D43AB" w:rsidTr="00634292">
        <w:tc>
          <w:tcPr>
            <w:tcW w:w="1051" w:type="dxa"/>
            <w:vAlign w:val="center"/>
          </w:tcPr>
          <w:p w14:paraId="79A420A1" w14:textId="036AFE62"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2884B2D5" w14:textId="2774D14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5CD500D" w14:textId="5BF41ECC" w:rsidR="0067187B" w:rsidRDefault="0067187B" w:rsidP="003E1047">
            <w:pPr>
              <w:pStyle w:val="ListParagraph"/>
              <w:spacing w:line="360" w:lineRule="auto"/>
              <w:ind w:left="0"/>
              <w:jc w:val="both"/>
            </w:pPr>
            <w:proofErr w:type="spellStart"/>
            <w:r>
              <w:rPr>
                <w:rFonts w:ascii="Cambria" w:hAnsi="Cambria"/>
                <w:color w:val="000000"/>
                <w:w w:val="110"/>
                <w:sz w:val="18"/>
                <w:lang w:val="en-US"/>
              </w:rPr>
              <w:t>GoogleNet</w:t>
            </w:r>
            <w:proofErr w:type="spellEnd"/>
          </w:p>
        </w:tc>
        <w:tc>
          <w:tcPr>
            <w:tcW w:w="1087" w:type="dxa"/>
            <w:vAlign w:val="center"/>
          </w:tcPr>
          <w:p w14:paraId="3084BED1" w14:textId="08943A05" w:rsidR="0067187B" w:rsidRDefault="0067187B" w:rsidP="003E1047">
            <w:pPr>
              <w:pStyle w:val="ListParagraph"/>
              <w:spacing w:line="360" w:lineRule="auto"/>
              <w:ind w:left="0"/>
              <w:jc w:val="both"/>
            </w:pPr>
            <w:r>
              <w:rPr>
                <w:rFonts w:ascii="Cambria" w:hAnsi="Cambria"/>
                <w:color w:val="000000"/>
                <w:sz w:val="18"/>
                <w:lang w:val="en-US"/>
              </w:rPr>
              <w:t>94.05</w:t>
            </w:r>
          </w:p>
        </w:tc>
        <w:tc>
          <w:tcPr>
            <w:tcW w:w="785" w:type="dxa"/>
            <w:vAlign w:val="center"/>
          </w:tcPr>
          <w:p w14:paraId="6F992553" w14:textId="63EA8E2A"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3E9A6DA" w14:textId="46B22FC7" w:rsidR="0067187B" w:rsidRDefault="0067187B" w:rsidP="00E10C74">
            <w:pPr>
              <w:pStyle w:val="ListParagraph"/>
              <w:spacing w:line="360" w:lineRule="auto"/>
              <w:ind w:left="0"/>
              <w:jc w:val="both"/>
            </w:pPr>
            <w:r>
              <w:fldChar w:fldCharType="begin"/>
            </w:r>
            <w:r>
              <w:instrText xml:space="preserve"> ADDIN ZOTERO_ITEM CSL_CITATION {"citationID":"R2Zgivsx","properties":{"formattedCitation":"\\super 23\\nosupersub{}","plainCitation":"23","noteIndex":0},"citationItems":[{"id":4312,"uris":["http://zotero.org/users/local/VDpoIWnQ/items/JT6E7YC4"],"itemData":{"id":4312,"type":"article-journal","container-title":"SSRN Electronic Journal","DOI":"10.2139/ssrn.4062708","ISSN":"1556-5068","note":"publisher: Elsevier BV","title":"Diagnosis of Grape Leaf Diseases Using Automatic K-Means Clustering and Machine Learning","URL":"http://dx.doi.org/10.2139/ssrn.4062708","author":[{"family":"Javidan","given":"Seyed Mohamad"},{"family":"Banakar","given":"Ahmad"},{"family":"Vakilian","given":"Keyvan Asefpour"},{"family":"Ampatzidis","given":"Yiannis"}],"issued":{"date-parts":[["2022"]]}}}],"schema":"https://github.com/citation-style-language/schema/raw/master/csl-citation.json"} </w:instrText>
            </w:r>
            <w:r>
              <w:fldChar w:fldCharType="separate"/>
            </w:r>
            <w:r w:rsidRPr="00E10C74">
              <w:rPr>
                <w:szCs w:val="24"/>
                <w:vertAlign w:val="superscript"/>
              </w:rPr>
              <w:t>23</w:t>
            </w:r>
            <w:r>
              <w:fldChar w:fldCharType="end"/>
            </w:r>
          </w:p>
        </w:tc>
      </w:tr>
      <w:tr w:rsidR="0067187B" w14:paraId="00B28596" w14:textId="75B2C7B8" w:rsidTr="00634292">
        <w:tc>
          <w:tcPr>
            <w:tcW w:w="1051" w:type="dxa"/>
            <w:vAlign w:val="center"/>
          </w:tcPr>
          <w:p w14:paraId="0DA02477" w14:textId="3AADAE79"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53A3ABFE" w14:textId="478CB18F"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90A030B" w14:textId="3F4E5F23" w:rsidR="0067187B" w:rsidRDefault="0067187B" w:rsidP="003E1047">
            <w:pPr>
              <w:pStyle w:val="ListParagraph"/>
              <w:spacing w:line="360" w:lineRule="auto"/>
              <w:ind w:left="0"/>
              <w:jc w:val="both"/>
            </w:pPr>
            <w:proofErr w:type="spellStart"/>
            <w:r>
              <w:rPr>
                <w:rFonts w:ascii="Cambria" w:hAnsi="Cambria"/>
                <w:color w:val="000000"/>
                <w:w w:val="105"/>
                <w:sz w:val="18"/>
                <w:lang w:val="en-US"/>
              </w:rPr>
              <w:t>GhostNet</w:t>
            </w:r>
            <w:proofErr w:type="spellEnd"/>
          </w:p>
        </w:tc>
        <w:tc>
          <w:tcPr>
            <w:tcW w:w="1087" w:type="dxa"/>
            <w:vAlign w:val="center"/>
          </w:tcPr>
          <w:p w14:paraId="202399AF" w14:textId="39827BED" w:rsidR="0067187B" w:rsidRDefault="0067187B" w:rsidP="003E1047">
            <w:pPr>
              <w:pStyle w:val="ListParagraph"/>
              <w:spacing w:line="360" w:lineRule="auto"/>
              <w:ind w:left="0"/>
              <w:jc w:val="both"/>
            </w:pPr>
            <w:r>
              <w:rPr>
                <w:rFonts w:ascii="Cambria" w:hAnsi="Cambria"/>
                <w:color w:val="000000"/>
                <w:sz w:val="18"/>
                <w:lang w:val="en-US"/>
              </w:rPr>
              <w:t>92.9</w:t>
            </w:r>
          </w:p>
        </w:tc>
        <w:tc>
          <w:tcPr>
            <w:tcW w:w="785" w:type="dxa"/>
            <w:vAlign w:val="center"/>
          </w:tcPr>
          <w:p w14:paraId="10CB9C81" w14:textId="385CBEEC"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6A4C578" w14:textId="52093E16" w:rsidR="0067187B" w:rsidRDefault="0067187B" w:rsidP="00E10C74">
            <w:pPr>
              <w:pStyle w:val="ListParagraph"/>
              <w:spacing w:line="360" w:lineRule="auto"/>
              <w:ind w:left="0"/>
              <w:jc w:val="both"/>
            </w:pPr>
            <w:r>
              <w:fldChar w:fldCharType="begin"/>
            </w:r>
            <w:r>
              <w:instrText xml:space="preserve"> ADDIN ZOTERO_ITEM CSL_CITATION {"citationID":"0gb3FieV","properties":{"formattedCitation":"\\super 24\\nosupersub{}","plainCitation":"24","noteIndex":0},"citationItems":[{"id":4313,"uris":["http://zotero.org/users/local/VDpoIWnQ/items/3BGGFFIW"],"itemData":{"id":4313,"type":"article-journal","container-title":"Computers and Electronics in Agriculture","DOI":"10.1016/j.compag.2022.106943","ISSN":"0168-1699","note":"publisher: Elsevier BV","page":"106943","title":"Lightweight dense-scale network (LDSNet) for corn leaf disease identification","volume":"197","author":[{"family":"Zeng","given":"Weihui"},{"family":"Li","given":"Haidong"},{"family":"Hu","given":"Gensheng"},{"family":"Liang","given":"Dong"}],"issued":{"date-parts":[["2022",6]]}}}],"schema":"https://github.com/citation-style-language/schema/raw/master/csl-citation.json"} </w:instrText>
            </w:r>
            <w:r>
              <w:fldChar w:fldCharType="separate"/>
            </w:r>
            <w:r w:rsidRPr="00E10C74">
              <w:rPr>
                <w:szCs w:val="24"/>
                <w:vertAlign w:val="superscript"/>
              </w:rPr>
              <w:t>24</w:t>
            </w:r>
            <w:r>
              <w:fldChar w:fldCharType="end"/>
            </w:r>
          </w:p>
        </w:tc>
      </w:tr>
      <w:tr w:rsidR="0067187B" w14:paraId="6DD1EF81" w14:textId="5A386E86" w:rsidTr="00634292">
        <w:tc>
          <w:tcPr>
            <w:tcW w:w="1051" w:type="dxa"/>
            <w:vAlign w:val="center"/>
          </w:tcPr>
          <w:p w14:paraId="5BBB6F4E" w14:textId="340B2CA1"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40A9FCCC" w14:textId="7B8499F4"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5453EDE8" w14:textId="3CA49230" w:rsidR="0067187B" w:rsidRDefault="0067187B" w:rsidP="003E1047">
            <w:pPr>
              <w:pStyle w:val="ListParagraph"/>
              <w:spacing w:line="360" w:lineRule="auto"/>
              <w:ind w:left="0"/>
              <w:jc w:val="both"/>
            </w:pPr>
            <w:proofErr w:type="spellStart"/>
            <w:r>
              <w:rPr>
                <w:rFonts w:ascii="Cambria" w:hAnsi="Cambria"/>
                <w:color w:val="000000"/>
                <w:w w:val="110"/>
                <w:sz w:val="18"/>
                <w:lang w:val="en-US"/>
              </w:rPr>
              <w:t>LDSNet</w:t>
            </w:r>
            <w:proofErr w:type="spellEnd"/>
          </w:p>
        </w:tc>
        <w:tc>
          <w:tcPr>
            <w:tcW w:w="1087" w:type="dxa"/>
            <w:vAlign w:val="center"/>
          </w:tcPr>
          <w:p w14:paraId="32DAC848" w14:textId="5DD91015" w:rsidR="0067187B" w:rsidRDefault="0067187B" w:rsidP="003E1047">
            <w:pPr>
              <w:pStyle w:val="ListParagraph"/>
              <w:spacing w:line="360" w:lineRule="auto"/>
              <w:ind w:left="0"/>
              <w:jc w:val="both"/>
            </w:pPr>
            <w:r>
              <w:rPr>
                <w:rFonts w:ascii="Cambria" w:hAnsi="Cambria"/>
                <w:color w:val="000000"/>
                <w:sz w:val="18"/>
                <w:lang w:val="en-US"/>
              </w:rPr>
              <w:t>95.4</w:t>
            </w:r>
          </w:p>
        </w:tc>
        <w:tc>
          <w:tcPr>
            <w:tcW w:w="785" w:type="dxa"/>
            <w:vAlign w:val="center"/>
          </w:tcPr>
          <w:p w14:paraId="0E423452" w14:textId="5915249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1F4F407" w14:textId="68A43DE2" w:rsidR="0067187B" w:rsidRDefault="0067187B" w:rsidP="00E10C74">
            <w:pPr>
              <w:pStyle w:val="ListParagraph"/>
              <w:spacing w:line="360" w:lineRule="auto"/>
              <w:ind w:left="0"/>
              <w:jc w:val="both"/>
            </w:pPr>
            <w:r>
              <w:fldChar w:fldCharType="begin"/>
            </w:r>
            <w:r>
              <w:instrText xml:space="preserve"> ADDIN ZOTERO_ITEM CSL_CITATION {"citationID":"2Wg0dqsp","properties":{"formattedCitation":"\\super 24\\nosupersub{}","plainCitation":"24","noteIndex":0},"citationItems":[{"id":4313,"uris":["http://zotero.org/users/local/VDpoIWnQ/items/3BGGFFIW"],"itemData":{"id":4313,"type":"article-journal","container-title":"Computers and Electronics in Agriculture","DOI":"10.1016/j.compag.2022.106943","ISSN":"0168-1699","note":"publisher: Elsevier BV","page":"106943","title":"Lightweight dense-scale network (LDSNet) for corn leaf disease identification","volume":"197","author":[{"family":"Zeng","given":"Weihui"},{"family":"Li","given":"Haidong"},{"family":"Hu","given":"Gensheng"},{"family":"Liang","given":"Dong"}],"issued":{"date-parts":[["2022",6]]}}}],"schema":"https://github.com/citation-style-language/schema/raw/master/csl-citation.json"} </w:instrText>
            </w:r>
            <w:r>
              <w:fldChar w:fldCharType="separate"/>
            </w:r>
            <w:r w:rsidRPr="00E10C74">
              <w:rPr>
                <w:szCs w:val="24"/>
                <w:vertAlign w:val="superscript"/>
              </w:rPr>
              <w:t>24</w:t>
            </w:r>
            <w:r>
              <w:fldChar w:fldCharType="end"/>
            </w:r>
          </w:p>
        </w:tc>
      </w:tr>
      <w:tr w:rsidR="0067187B" w14:paraId="20D72C1B" w14:textId="6D429937" w:rsidTr="00634292">
        <w:tc>
          <w:tcPr>
            <w:tcW w:w="1051" w:type="dxa"/>
            <w:vAlign w:val="center"/>
          </w:tcPr>
          <w:p w14:paraId="29DE1A48" w14:textId="2BBBD9B5"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48A2FDB8" w14:textId="29133222" w:rsidR="0067187B" w:rsidRDefault="0067187B" w:rsidP="003E1047">
            <w:pPr>
              <w:pStyle w:val="ListParagraph"/>
              <w:spacing w:line="360" w:lineRule="auto"/>
              <w:ind w:left="0"/>
              <w:jc w:val="both"/>
            </w:pPr>
            <w:proofErr w:type="spellStart"/>
            <w:r>
              <w:rPr>
                <w:rFonts w:ascii="Cambria" w:hAnsi="Cambria"/>
                <w:color w:val="000000"/>
                <w:w w:val="105"/>
                <w:sz w:val="18"/>
                <w:lang w:val="en-US"/>
              </w:rPr>
              <w:t>kaggle</w:t>
            </w:r>
            <w:proofErr w:type="spellEnd"/>
          </w:p>
        </w:tc>
        <w:tc>
          <w:tcPr>
            <w:tcW w:w="1395" w:type="dxa"/>
            <w:vAlign w:val="center"/>
          </w:tcPr>
          <w:p w14:paraId="2FEC5336" w14:textId="1089186D" w:rsidR="0067187B" w:rsidRDefault="0067187B" w:rsidP="003E1047">
            <w:pPr>
              <w:pStyle w:val="ListParagraph"/>
              <w:spacing w:line="360" w:lineRule="auto"/>
              <w:ind w:left="0"/>
              <w:jc w:val="both"/>
            </w:pPr>
            <w:r>
              <w:rPr>
                <w:rFonts w:ascii="Cambria" w:hAnsi="Cambria"/>
                <w:color w:val="000000"/>
                <w:sz w:val="18"/>
                <w:lang w:val="en-US"/>
              </w:rPr>
              <w:t>Resnet</w:t>
            </w:r>
          </w:p>
        </w:tc>
        <w:tc>
          <w:tcPr>
            <w:tcW w:w="1087" w:type="dxa"/>
            <w:vAlign w:val="center"/>
          </w:tcPr>
          <w:p w14:paraId="18411084" w14:textId="6B4ADF6D" w:rsidR="0067187B" w:rsidRDefault="0067187B" w:rsidP="003E1047">
            <w:pPr>
              <w:pStyle w:val="ListParagraph"/>
              <w:spacing w:line="360" w:lineRule="auto"/>
              <w:ind w:left="0"/>
              <w:jc w:val="both"/>
            </w:pPr>
            <w:r>
              <w:rPr>
                <w:rFonts w:ascii="Cambria" w:hAnsi="Cambria"/>
                <w:color w:val="000000"/>
                <w:sz w:val="18"/>
                <w:lang w:val="en-US"/>
              </w:rPr>
              <w:t>95.8</w:t>
            </w:r>
          </w:p>
        </w:tc>
        <w:tc>
          <w:tcPr>
            <w:tcW w:w="785" w:type="dxa"/>
            <w:vAlign w:val="center"/>
          </w:tcPr>
          <w:p w14:paraId="13235FE3" w14:textId="1B2ACD2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EFCC9AB" w14:textId="64B60139" w:rsidR="0067187B" w:rsidRDefault="0067187B" w:rsidP="00E10C74">
            <w:pPr>
              <w:pStyle w:val="ListParagraph"/>
              <w:spacing w:line="360" w:lineRule="auto"/>
              <w:ind w:left="0"/>
              <w:jc w:val="both"/>
            </w:pPr>
            <w:r>
              <w:fldChar w:fldCharType="begin"/>
            </w:r>
            <w:r>
              <w:instrText xml:space="preserve"> ADDIN ZOTERO_ITEM CSL_CITATION {"citationID":"FdfJrvfB","properties":{"formattedCitation":"\\super 25\\nosupersub{}","plainCitation":"25","noteIndex":0},"citationItems":[{"id":4314,"uris":["http://zotero.org/users/local/VDpoIWnQ/items/IJVRJI3G"],"itemData":{"id":4314,"type":"article-journal","container-title":"Multimedia Tools and Applications","DOI":"10.1007/s11042-022-11915-2","ISSN":"1573-7721","issue":"6","note":"publisher: Springer Science and Business Media LLC","page":"7759–7782","title":"Apple leaf disease recognition method with improved residual network","volume":"81","author":[{"family":"Yu","given":"Helong"},{"family":"Cheng","given":"Xianhe"},{"family":"Chen","given":"Chengcheng"},{"family":"Heidari","given":"Ali Asghar"},{"family":"Liu","given":"Jiawen"},{"family":"Cai","given":"Zhennao"},{"family":"Chen","given":"Huiling"}],"issued":{"date-parts":[["2022",1]]}}}],"schema":"https://github.com/citation-style-language/schema/raw/master/csl-citation.json"} </w:instrText>
            </w:r>
            <w:r>
              <w:fldChar w:fldCharType="separate"/>
            </w:r>
            <w:r w:rsidRPr="00E10C74">
              <w:rPr>
                <w:szCs w:val="24"/>
                <w:vertAlign w:val="superscript"/>
              </w:rPr>
              <w:t>25</w:t>
            </w:r>
            <w:r>
              <w:fldChar w:fldCharType="end"/>
            </w:r>
          </w:p>
        </w:tc>
      </w:tr>
      <w:tr w:rsidR="0067187B" w14:paraId="474AA8C9" w14:textId="32D1742C" w:rsidTr="00634292">
        <w:tc>
          <w:tcPr>
            <w:tcW w:w="1051" w:type="dxa"/>
            <w:vAlign w:val="center"/>
          </w:tcPr>
          <w:p w14:paraId="79C3D14F" w14:textId="609BB797"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6841CB2B" w14:textId="60770C01" w:rsidR="0067187B" w:rsidRDefault="0067187B" w:rsidP="003E1047">
            <w:pPr>
              <w:pStyle w:val="ListParagraph"/>
              <w:spacing w:line="360" w:lineRule="auto"/>
              <w:ind w:left="0"/>
              <w:jc w:val="both"/>
            </w:pPr>
            <w:proofErr w:type="spellStart"/>
            <w:r>
              <w:rPr>
                <w:rFonts w:ascii="Cambria" w:hAnsi="Cambria"/>
                <w:color w:val="000000"/>
                <w:w w:val="105"/>
                <w:sz w:val="18"/>
                <w:lang w:val="en-US"/>
              </w:rPr>
              <w:t>kaggle</w:t>
            </w:r>
            <w:proofErr w:type="spellEnd"/>
          </w:p>
        </w:tc>
        <w:tc>
          <w:tcPr>
            <w:tcW w:w="1395" w:type="dxa"/>
            <w:vAlign w:val="center"/>
          </w:tcPr>
          <w:p w14:paraId="3F1C1A0C" w14:textId="767AD108" w:rsidR="0067187B" w:rsidRDefault="0067187B" w:rsidP="003E1047">
            <w:pPr>
              <w:pStyle w:val="ListParagraph"/>
              <w:spacing w:line="360" w:lineRule="auto"/>
              <w:ind w:left="0"/>
              <w:jc w:val="both"/>
            </w:pPr>
            <w:r>
              <w:rPr>
                <w:rFonts w:ascii="Cambria" w:hAnsi="Cambria"/>
                <w:color w:val="000000"/>
                <w:sz w:val="18"/>
                <w:lang w:val="en-US"/>
              </w:rPr>
              <w:t>Resnet</w:t>
            </w:r>
          </w:p>
        </w:tc>
        <w:tc>
          <w:tcPr>
            <w:tcW w:w="1087" w:type="dxa"/>
            <w:vAlign w:val="center"/>
          </w:tcPr>
          <w:p w14:paraId="342007A4" w14:textId="326A44B8" w:rsidR="0067187B" w:rsidRDefault="0067187B" w:rsidP="003E1047">
            <w:pPr>
              <w:pStyle w:val="ListParagraph"/>
              <w:spacing w:line="360" w:lineRule="auto"/>
              <w:ind w:left="0"/>
              <w:jc w:val="both"/>
            </w:pPr>
            <w:r>
              <w:rPr>
                <w:rFonts w:ascii="Cambria" w:hAnsi="Cambria"/>
                <w:color w:val="000000"/>
                <w:sz w:val="18"/>
                <w:lang w:val="en-US"/>
              </w:rPr>
              <w:t>99.89</w:t>
            </w:r>
          </w:p>
        </w:tc>
        <w:tc>
          <w:tcPr>
            <w:tcW w:w="785" w:type="dxa"/>
            <w:vAlign w:val="center"/>
          </w:tcPr>
          <w:p w14:paraId="4BD1EAC8" w14:textId="540CAEB3"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86287AA" w14:textId="485CB36D" w:rsidR="0067187B" w:rsidRDefault="0067187B" w:rsidP="00E10C74">
            <w:pPr>
              <w:pStyle w:val="ListParagraph"/>
              <w:spacing w:line="360" w:lineRule="auto"/>
              <w:ind w:left="0"/>
              <w:jc w:val="both"/>
            </w:pPr>
            <w:r>
              <w:fldChar w:fldCharType="begin"/>
            </w:r>
            <w:r>
              <w:instrText xml:space="preserve"> ADDIN ZOTERO_ITEM CSL_CITATION {"citationID":"FQnjzqxs","properties":{"formattedCitation":"\\super 25\\nosupersub{}","plainCitation":"25","noteIndex":0},"citationItems":[{"id":4314,"uris":["http://zotero.org/users/local/VDpoIWnQ/items/IJVRJI3G"],"itemData":{"id":4314,"type":"article-journal","container-title":"Multimedia Tools and Applications","DOI":"10.1007/s11042-022-11915-2","ISSN":"1573-7721","issue":"6","note":"publisher: Springer Science and Business Media LLC","page":"7759–7782","title":"Apple leaf disease recognition method with improved residual network","volume":"81","author":[{"family":"Yu","given":"Helong"},{"family":"Cheng","given":"Xianhe"},{"family":"Chen","given":"Chengcheng"},{"family":"Heidari","given":"Ali Asghar"},{"family":"Liu","given":"Jiawen"},{"family":"Cai","given":"Zhennao"},{"family":"Chen","given":"Huiling"}],"issued":{"date-parts":[["2022",1]]}}}],"schema":"https://github.com/citation-style-language/schema/raw/master/csl-citation.json"} </w:instrText>
            </w:r>
            <w:r>
              <w:fldChar w:fldCharType="separate"/>
            </w:r>
            <w:r w:rsidRPr="00E10C74">
              <w:rPr>
                <w:szCs w:val="24"/>
                <w:vertAlign w:val="superscript"/>
              </w:rPr>
              <w:t>25</w:t>
            </w:r>
            <w:r>
              <w:fldChar w:fldCharType="end"/>
            </w:r>
          </w:p>
        </w:tc>
      </w:tr>
      <w:tr w:rsidR="0067187B" w14:paraId="57BD05EB" w14:textId="66FB49C4" w:rsidTr="00634292">
        <w:tc>
          <w:tcPr>
            <w:tcW w:w="1051" w:type="dxa"/>
            <w:vAlign w:val="center"/>
          </w:tcPr>
          <w:p w14:paraId="163A0E0C" w14:textId="50DEF698"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C39B2D5" w14:textId="52147168"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5C8E725D" w14:textId="60B20C07" w:rsidR="0067187B" w:rsidRDefault="0067187B" w:rsidP="003E1047">
            <w:pPr>
              <w:pStyle w:val="ListParagraph"/>
              <w:spacing w:line="360" w:lineRule="auto"/>
              <w:ind w:left="0"/>
              <w:jc w:val="both"/>
            </w:pPr>
            <w:r>
              <w:rPr>
                <w:rFonts w:ascii="Cambria" w:hAnsi="Cambria"/>
                <w:color w:val="000000"/>
                <w:sz w:val="18"/>
                <w:lang w:val="en-US"/>
              </w:rPr>
              <w:t>EfcientNet-B3</w:t>
            </w:r>
          </w:p>
        </w:tc>
        <w:tc>
          <w:tcPr>
            <w:tcW w:w="1087" w:type="dxa"/>
            <w:vAlign w:val="center"/>
          </w:tcPr>
          <w:p w14:paraId="5FC64395" w14:textId="31DB24E1" w:rsidR="0067187B" w:rsidRDefault="0067187B" w:rsidP="003E1047">
            <w:pPr>
              <w:pStyle w:val="ListParagraph"/>
              <w:spacing w:line="360" w:lineRule="auto"/>
              <w:ind w:left="0"/>
              <w:jc w:val="both"/>
            </w:pPr>
            <w:r>
              <w:rPr>
                <w:rFonts w:ascii="Cambria" w:hAnsi="Cambria"/>
                <w:color w:val="000000"/>
                <w:sz w:val="18"/>
                <w:lang w:val="en-US"/>
              </w:rPr>
              <w:t>98.91</w:t>
            </w:r>
          </w:p>
        </w:tc>
        <w:tc>
          <w:tcPr>
            <w:tcW w:w="785" w:type="dxa"/>
            <w:vAlign w:val="center"/>
          </w:tcPr>
          <w:p w14:paraId="541B9740" w14:textId="0596F3F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149C935" w14:textId="6F70AA13" w:rsidR="0067187B" w:rsidRDefault="0067187B" w:rsidP="00E10C74">
            <w:pPr>
              <w:pStyle w:val="ListParagraph"/>
              <w:spacing w:line="360" w:lineRule="auto"/>
              <w:ind w:left="0"/>
              <w:jc w:val="both"/>
            </w:pPr>
            <w:r>
              <w:fldChar w:fldCharType="begin"/>
            </w:r>
            <w:r>
              <w:instrText xml:space="preserve"> ADDIN ZOTERO_ITEM CSL_CITATION {"citationID":"Cbwskm6f","properties":{"formattedCitation":"\\super 26\\nosupersub{}","plainCitation":"26","noteIndex":0},"citationItems":[{"id":4315,"uris":["http://zotero.org/users/local/VDpoIWnQ/items/4H7XNECJ"],"itemData":{"id":4315,"type":"article-journal","container-title":"Agronomy","DOI":"10.3390/agronomy12051035","ISSN":"2073-4395","issue":"5","note":"publisher: MDPI AG","page":"1035","title":"Explainable Deep Learning Study for Leaf Disease Classification","volume":"12","author":[{"family":"Wei","given":"Kaihua"},{"family":"Chen","given":"Bojian"},{"family":"Zhang","given":"Jingcheng"},{"family":"Fan","given":"Shanhui"},{"family":"Wu","given":"Kaihua"},{"family":"Liu","given":"Guangyu"},{"family":"Chen","given":"Dongmei"}],"issued":{"date-parts":[["2022",4]]}}}],"schema":"https://github.com/citation-style-language/schema/raw/master/csl-citation.json"} </w:instrText>
            </w:r>
            <w:r>
              <w:fldChar w:fldCharType="separate"/>
            </w:r>
            <w:r w:rsidRPr="00E10C74">
              <w:rPr>
                <w:szCs w:val="24"/>
                <w:vertAlign w:val="superscript"/>
              </w:rPr>
              <w:t>26</w:t>
            </w:r>
            <w:r>
              <w:fldChar w:fldCharType="end"/>
            </w:r>
          </w:p>
        </w:tc>
      </w:tr>
      <w:tr w:rsidR="0067187B" w14:paraId="2FE8DEA6" w14:textId="16B8CA67" w:rsidTr="00634292">
        <w:tc>
          <w:tcPr>
            <w:tcW w:w="1051" w:type="dxa"/>
            <w:vAlign w:val="center"/>
          </w:tcPr>
          <w:p w14:paraId="0998EB35" w14:textId="14A6FDC9" w:rsidR="0067187B" w:rsidRDefault="0067187B" w:rsidP="003E1047">
            <w:pPr>
              <w:pStyle w:val="ListParagraph"/>
              <w:spacing w:line="360" w:lineRule="auto"/>
              <w:ind w:left="0"/>
              <w:jc w:val="both"/>
            </w:pPr>
            <w:r>
              <w:rPr>
                <w:rFonts w:ascii="Cambria" w:hAnsi="Cambria"/>
                <w:color w:val="000000"/>
                <w:sz w:val="18"/>
                <w:lang w:val="en-US"/>
              </w:rPr>
              <w:t>cassava</w:t>
            </w:r>
          </w:p>
        </w:tc>
        <w:tc>
          <w:tcPr>
            <w:tcW w:w="1559" w:type="dxa"/>
            <w:vAlign w:val="center"/>
          </w:tcPr>
          <w:p w14:paraId="4A83F3C5" w14:textId="754F83F6" w:rsidR="0067187B" w:rsidRDefault="0067187B" w:rsidP="003E1047">
            <w:pPr>
              <w:pStyle w:val="ListParagraph"/>
              <w:spacing w:line="360" w:lineRule="auto"/>
              <w:ind w:left="0"/>
              <w:jc w:val="both"/>
            </w:pPr>
            <w:proofErr w:type="spellStart"/>
            <w:r>
              <w:rPr>
                <w:rFonts w:ascii="Cambria" w:hAnsi="Cambria"/>
                <w:color w:val="000000"/>
                <w:w w:val="105"/>
                <w:sz w:val="18"/>
                <w:lang w:val="en-US"/>
              </w:rPr>
              <w:t>kaggle</w:t>
            </w:r>
            <w:proofErr w:type="spellEnd"/>
          </w:p>
        </w:tc>
        <w:tc>
          <w:tcPr>
            <w:tcW w:w="1395" w:type="dxa"/>
            <w:vAlign w:val="center"/>
          </w:tcPr>
          <w:p w14:paraId="432BAA27" w14:textId="29844694"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7D2B6EFC" w14:textId="3F22A401" w:rsidR="0067187B" w:rsidRDefault="0067187B" w:rsidP="003E1047">
            <w:pPr>
              <w:pStyle w:val="ListParagraph"/>
              <w:spacing w:line="360" w:lineRule="auto"/>
              <w:ind w:left="0"/>
              <w:jc w:val="both"/>
            </w:pPr>
            <w:r>
              <w:rPr>
                <w:rFonts w:ascii="Cambria" w:hAnsi="Cambria"/>
                <w:color w:val="000000"/>
                <w:sz w:val="18"/>
                <w:lang w:val="en-US"/>
              </w:rPr>
              <w:t>87</w:t>
            </w:r>
          </w:p>
        </w:tc>
        <w:tc>
          <w:tcPr>
            <w:tcW w:w="785" w:type="dxa"/>
            <w:vAlign w:val="center"/>
          </w:tcPr>
          <w:p w14:paraId="064DAB11" w14:textId="0B1992D6"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A398438" w14:textId="4E1B5487" w:rsidR="0067187B" w:rsidRDefault="0067187B" w:rsidP="00E10C74">
            <w:pPr>
              <w:pStyle w:val="ListParagraph"/>
              <w:spacing w:line="360" w:lineRule="auto"/>
              <w:ind w:left="0"/>
              <w:jc w:val="both"/>
            </w:pPr>
            <w:r>
              <w:fldChar w:fldCharType="begin"/>
            </w:r>
            <w:r>
              <w:instrText xml:space="preserve"> ADDIN ZOTERO_ITEM CSL_CITATION {"citationID":"sIBP6hfB","properties":{"formattedCitation":"\\super 27\\nosupersub{}","plainCitation":"27","noteIndex":0},"citationItems":[{"id":4317,"uris":["http://zotero.org/users/local/VDpoIWnQ/items/9PNSCYCW"],"itemData":{"id":4317,"type":"article-journal","container-title":"Expert Systems","DOI":"10.1111/exsy.12862","ISSN":"1468-0394","issue":"2","note":"publisher: Wiley","title":"Attention deep learning‐based large‐scale learning classifier for Cassava leaf disease classification","URL":"http://dx.doi.org/10.1111/exsy.12862","volume":"39","author":[{"family":"Ravi","given":"Vinayakumar"},{"family":"Acharya","given":"Vasundhara"},{"family":"Pham","given":"Tuan D."}],"issued":{"date-parts":[["2021",11]]}}}],"schema":"https://github.com/citation-style-language/schema/raw/master/csl-citation.json"} </w:instrText>
            </w:r>
            <w:r>
              <w:fldChar w:fldCharType="separate"/>
            </w:r>
            <w:r w:rsidRPr="00E10C74">
              <w:rPr>
                <w:szCs w:val="24"/>
                <w:vertAlign w:val="superscript"/>
              </w:rPr>
              <w:t>27</w:t>
            </w:r>
            <w:r>
              <w:fldChar w:fldCharType="end"/>
            </w:r>
          </w:p>
        </w:tc>
      </w:tr>
      <w:tr w:rsidR="0067187B" w14:paraId="37ADE586" w14:textId="1B923808" w:rsidTr="00634292">
        <w:tc>
          <w:tcPr>
            <w:tcW w:w="1051" w:type="dxa"/>
            <w:vAlign w:val="center"/>
          </w:tcPr>
          <w:p w14:paraId="13B26012" w14:textId="6562D651"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3D1C5D3E" w14:textId="068664C3"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0431F10A" w14:textId="52947408" w:rsidR="0067187B" w:rsidRDefault="0067187B" w:rsidP="003E1047">
            <w:pPr>
              <w:pStyle w:val="ListParagraph"/>
              <w:spacing w:line="360" w:lineRule="auto"/>
              <w:ind w:left="0"/>
              <w:jc w:val="both"/>
            </w:pPr>
            <w:proofErr w:type="spellStart"/>
            <w:r>
              <w:rPr>
                <w:rFonts w:ascii="Cambria" w:hAnsi="Cambria"/>
                <w:color w:val="000000"/>
                <w:w w:val="110"/>
                <w:sz w:val="18"/>
                <w:lang w:val="en-US"/>
              </w:rPr>
              <w:t>ConvVIT</w:t>
            </w:r>
            <w:proofErr w:type="spellEnd"/>
          </w:p>
        </w:tc>
        <w:tc>
          <w:tcPr>
            <w:tcW w:w="1087" w:type="dxa"/>
            <w:vAlign w:val="center"/>
          </w:tcPr>
          <w:p w14:paraId="0AF8B420" w14:textId="2EFA9328" w:rsidR="0067187B" w:rsidRDefault="0067187B" w:rsidP="003E1047">
            <w:pPr>
              <w:pStyle w:val="ListParagraph"/>
              <w:spacing w:line="360" w:lineRule="auto"/>
              <w:ind w:left="0"/>
              <w:jc w:val="both"/>
            </w:pPr>
            <w:r>
              <w:rPr>
                <w:rFonts w:ascii="Cambria" w:hAnsi="Cambria"/>
                <w:color w:val="000000"/>
                <w:sz w:val="18"/>
                <w:lang w:val="en-US"/>
              </w:rPr>
              <w:t>96.85</w:t>
            </w:r>
          </w:p>
        </w:tc>
        <w:tc>
          <w:tcPr>
            <w:tcW w:w="785" w:type="dxa"/>
            <w:vAlign w:val="center"/>
          </w:tcPr>
          <w:p w14:paraId="0222D88A" w14:textId="6F22E23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37C3CA8" w14:textId="4E648533" w:rsidR="0067187B" w:rsidRDefault="0067187B" w:rsidP="00E10C74">
            <w:pPr>
              <w:pStyle w:val="ListParagraph"/>
              <w:spacing w:line="360" w:lineRule="auto"/>
              <w:ind w:left="0"/>
              <w:jc w:val="both"/>
            </w:pPr>
            <w:r>
              <w:fldChar w:fldCharType="begin"/>
            </w:r>
            <w:r>
              <w:instrText xml:space="preserve"> ADDIN ZOTERO_ITEM CSL_CITATION {"citationID":"X7kesKvq","properties":{"formattedCitation":"\\super 28\\nosupersub{}","plainCitation":"28","noteIndex":0},"citationItems":[{"id":4318,"uris":["http://zotero.org/users/local/VDpoIWnQ/items/CNKWWQAY"],"itemData":{"id":4318,"type":"article-journal","container-title":"Agriculture","DOI":"10.3390/agriculture12060884","ISSN":"2077-0472","issue":"6","note":"publisher: MDPI AG","page":"884","title":"Transformer Help CNN See Better: A Lightweight Hybrid Apple Disease Identification Model Based on Transformers","volume":"12","author":[{"family":"Li","given":"Xiaopeng"},{"family":"Li","given":"Shuqin"}],"issued":{"date-parts":[["2022",6]]}}}],"schema":"https://github.com/citation-style-language/schema/raw/master/csl-citation.json"} </w:instrText>
            </w:r>
            <w:r>
              <w:fldChar w:fldCharType="separate"/>
            </w:r>
            <w:r w:rsidRPr="00E10C74">
              <w:rPr>
                <w:szCs w:val="24"/>
                <w:vertAlign w:val="superscript"/>
              </w:rPr>
              <w:t>28</w:t>
            </w:r>
            <w:r>
              <w:fldChar w:fldCharType="end"/>
            </w:r>
          </w:p>
        </w:tc>
      </w:tr>
      <w:tr w:rsidR="0067187B" w14:paraId="22C0D828" w14:textId="602FEA3F" w:rsidTr="00634292">
        <w:tc>
          <w:tcPr>
            <w:tcW w:w="1051" w:type="dxa"/>
            <w:vAlign w:val="center"/>
          </w:tcPr>
          <w:p w14:paraId="254B0658" w14:textId="1BC4DA83"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A3F2E71" w14:textId="6CD451FF" w:rsidR="0067187B" w:rsidRDefault="0067187B" w:rsidP="003E1047">
            <w:pPr>
              <w:pStyle w:val="ListParagraph"/>
              <w:spacing w:line="360" w:lineRule="auto"/>
              <w:ind w:left="0"/>
              <w:jc w:val="both"/>
            </w:pPr>
            <w:proofErr w:type="spellStart"/>
            <w:r>
              <w:rPr>
                <w:rFonts w:ascii="Cambria" w:hAnsi="Cambria"/>
                <w:color w:val="000000"/>
                <w:w w:val="105"/>
                <w:sz w:val="18"/>
                <w:lang w:val="en-US"/>
              </w:rPr>
              <w:t>kaggle</w:t>
            </w:r>
            <w:proofErr w:type="spellEnd"/>
          </w:p>
        </w:tc>
        <w:tc>
          <w:tcPr>
            <w:tcW w:w="1395" w:type="dxa"/>
            <w:vAlign w:val="center"/>
          </w:tcPr>
          <w:p w14:paraId="74E58209" w14:textId="24342FB3" w:rsidR="0067187B" w:rsidRDefault="0067187B" w:rsidP="003E1047">
            <w:pPr>
              <w:pStyle w:val="ListParagraph"/>
              <w:spacing w:line="360" w:lineRule="auto"/>
              <w:ind w:left="0"/>
              <w:jc w:val="both"/>
            </w:pPr>
            <w:proofErr w:type="spellStart"/>
            <w:r>
              <w:rPr>
                <w:rFonts w:ascii="Cambria" w:hAnsi="Cambria"/>
                <w:color w:val="000000"/>
                <w:w w:val="105"/>
                <w:sz w:val="18"/>
                <w:lang w:val="en-US"/>
              </w:rPr>
              <w:t>EfficientNet</w:t>
            </w:r>
            <w:proofErr w:type="spellEnd"/>
          </w:p>
        </w:tc>
        <w:tc>
          <w:tcPr>
            <w:tcW w:w="1087" w:type="dxa"/>
            <w:vAlign w:val="center"/>
          </w:tcPr>
          <w:p w14:paraId="23BA7D12" w14:textId="5DEC225F" w:rsidR="0067187B" w:rsidRDefault="0067187B" w:rsidP="003E1047">
            <w:pPr>
              <w:pStyle w:val="ListParagraph"/>
              <w:spacing w:line="360" w:lineRule="auto"/>
              <w:ind w:left="0"/>
              <w:jc w:val="both"/>
            </w:pPr>
            <w:r>
              <w:rPr>
                <w:rFonts w:ascii="Cambria" w:hAnsi="Cambria"/>
                <w:color w:val="000000"/>
                <w:sz w:val="18"/>
                <w:lang w:val="en-US"/>
              </w:rPr>
              <w:t>99.7</w:t>
            </w:r>
          </w:p>
        </w:tc>
        <w:tc>
          <w:tcPr>
            <w:tcW w:w="785" w:type="dxa"/>
            <w:vAlign w:val="center"/>
          </w:tcPr>
          <w:p w14:paraId="445CE14C" w14:textId="284E882B"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93A5E56" w14:textId="6A3A940F" w:rsidR="0067187B" w:rsidRDefault="0067187B" w:rsidP="00E10C74">
            <w:pPr>
              <w:pStyle w:val="ListParagraph"/>
              <w:spacing w:line="360" w:lineRule="auto"/>
              <w:ind w:left="0"/>
              <w:jc w:val="both"/>
            </w:pPr>
            <w:r>
              <w:fldChar w:fldCharType="begin"/>
            </w:r>
            <w:r>
              <w:instrText xml:space="preserve"> ADDIN ZOTERO_ITEM CSL_CITATION {"citationID":"ls8rlfk6","properties":{"formattedCitation":"\\super 29\\nosupersub{}","plainCitation":"29","noteIndex":0},"citationItems":[{"id":4319,"uris":["http://zotero.org/users/local/VDpoIWnQ/items/3KIQFQEN"],"itemData":{"id":4319,"type":"article-journal","container-title":"Cognitive Robotics","DOI":"10.1016/j.cogr.2022.07.001","ISSN":"2667-2413","note":"publisher: Elsevier BV","page":"155–163","title":"Research on plant disease identification based on CNN","volume":"2","author":[{"family":"Sun","given":"Xuewei"},{"family":"Li","given":"Guohou"},{"family":"Qu","given":"Peixin"},{"family":"Xie","given":"Xiwang"},{"family":"Pan","given":"Xipeng"},{"family":"Zhang","given":"Weidong"}],"issued":{"date-parts":[["2022"]]}}}],"schema":"https://github.com/citation-style-language/schema/raw/master/csl-citation.json"} </w:instrText>
            </w:r>
            <w:r>
              <w:fldChar w:fldCharType="separate"/>
            </w:r>
            <w:r w:rsidRPr="00E10C74">
              <w:rPr>
                <w:szCs w:val="24"/>
                <w:vertAlign w:val="superscript"/>
              </w:rPr>
              <w:t>29</w:t>
            </w:r>
            <w:r>
              <w:fldChar w:fldCharType="end"/>
            </w:r>
          </w:p>
        </w:tc>
      </w:tr>
      <w:tr w:rsidR="0067187B" w14:paraId="03484C59" w14:textId="3F41CEDA" w:rsidTr="00634292">
        <w:tc>
          <w:tcPr>
            <w:tcW w:w="1051" w:type="dxa"/>
            <w:vAlign w:val="center"/>
          </w:tcPr>
          <w:p w14:paraId="5B3132FF" w14:textId="69FF9B72" w:rsidR="0067187B" w:rsidRDefault="0067187B" w:rsidP="003E1047">
            <w:pPr>
              <w:pStyle w:val="ListParagraph"/>
              <w:spacing w:line="360" w:lineRule="auto"/>
              <w:ind w:left="0"/>
              <w:jc w:val="both"/>
            </w:pPr>
            <w:r>
              <w:rPr>
                <w:rFonts w:ascii="Cambria" w:hAnsi="Cambria"/>
                <w:color w:val="000000"/>
                <w:w w:val="105"/>
                <w:sz w:val="18"/>
                <w:lang w:val="en-US"/>
              </w:rPr>
              <w:t>wheat</w:t>
            </w:r>
          </w:p>
        </w:tc>
        <w:tc>
          <w:tcPr>
            <w:tcW w:w="1559" w:type="dxa"/>
            <w:vAlign w:val="center"/>
          </w:tcPr>
          <w:p w14:paraId="097E50E2" w14:textId="285A9694"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DF1A553" w14:textId="0116A2E0" w:rsidR="0067187B" w:rsidRDefault="0067187B" w:rsidP="003E1047">
            <w:pPr>
              <w:pStyle w:val="ListParagraph"/>
              <w:spacing w:line="360" w:lineRule="auto"/>
              <w:ind w:left="0"/>
              <w:jc w:val="both"/>
            </w:pPr>
            <w:r>
              <w:rPr>
                <w:rFonts w:ascii="Cambria" w:hAnsi="Cambria"/>
                <w:color w:val="000000"/>
                <w:sz w:val="18"/>
                <w:lang w:val="en-US"/>
              </w:rPr>
              <w:t>Inception-v3</w:t>
            </w:r>
          </w:p>
        </w:tc>
        <w:tc>
          <w:tcPr>
            <w:tcW w:w="1087" w:type="dxa"/>
            <w:vAlign w:val="center"/>
          </w:tcPr>
          <w:p w14:paraId="4A6035F9" w14:textId="46EF833C" w:rsidR="0067187B" w:rsidRDefault="0067187B" w:rsidP="003E1047">
            <w:pPr>
              <w:pStyle w:val="ListParagraph"/>
              <w:spacing w:line="360" w:lineRule="auto"/>
              <w:ind w:left="0"/>
              <w:jc w:val="both"/>
            </w:pPr>
            <w:r>
              <w:rPr>
                <w:rFonts w:ascii="Cambria" w:hAnsi="Cambria"/>
                <w:color w:val="000000"/>
                <w:sz w:val="18"/>
                <w:lang w:val="en-US"/>
              </w:rPr>
              <w:t>92.53</w:t>
            </w:r>
          </w:p>
        </w:tc>
        <w:tc>
          <w:tcPr>
            <w:tcW w:w="785" w:type="dxa"/>
            <w:vAlign w:val="center"/>
          </w:tcPr>
          <w:p w14:paraId="68035C9C" w14:textId="67CAA812"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AA95138" w14:textId="62242FD6" w:rsidR="0067187B" w:rsidRDefault="0067187B" w:rsidP="00E10C74">
            <w:pPr>
              <w:pStyle w:val="ListParagraph"/>
              <w:spacing w:line="360" w:lineRule="auto"/>
              <w:ind w:left="0"/>
              <w:jc w:val="both"/>
            </w:pPr>
            <w:r>
              <w:fldChar w:fldCharType="begin"/>
            </w:r>
            <w:r>
              <w:instrText xml:space="preserve"> ADDIN ZOTERO_ITEM CSL_CITATION {"citationID":"Xmors1Yw","properties":{"formattedCitation":"\\super 30\\nosupersub{}","plainCitation":"30","noteIndex":0},"citationItems":[{"id":4320,"uris":["http://zotero.org/users/local/VDpoIWnQ/items/PCVPRJ3M"],"itemData":{"id":4320,"type":"article-journal","container-title":"Remote Sensing","DOI":"10.3390/rs14143446","ISSN":"2072-4292","issue":"14","note":"publisher: MDPI AG","page":"3446","title":"Evaluation of Diverse Convolutional Neural Networks and Training Strategies for Wheat Leaf Disease Identification with Field-Acquired Photographs","volume":"14","author":[{"family":"Jiang","given":"Jiale"},{"family":"Liu","given":"Haiyan"},{"family":"Zhao","given":"Chen"},{"family":"He","given":"Can"},{"family":"Ma","given":"Jifeng"},{"family":"Cheng","given":"Tao"},{"family":"Zhu","given":"Yan"},{"family":"Cao","given":"Weixing"},{"family":"Yao","given":"Xia"}],"issued":{"date-parts":[["2022",7]]}}}],"schema":"https://github.com/citation-style-language/schema/raw/master/csl-citation.json"} </w:instrText>
            </w:r>
            <w:r>
              <w:fldChar w:fldCharType="separate"/>
            </w:r>
            <w:r w:rsidRPr="00E10C74">
              <w:rPr>
                <w:szCs w:val="24"/>
                <w:vertAlign w:val="superscript"/>
              </w:rPr>
              <w:t>30</w:t>
            </w:r>
            <w:r>
              <w:fldChar w:fldCharType="end"/>
            </w:r>
          </w:p>
        </w:tc>
      </w:tr>
      <w:tr w:rsidR="0067187B" w14:paraId="6FCAC909" w14:textId="2C9DAAE2" w:rsidTr="00634292">
        <w:tc>
          <w:tcPr>
            <w:tcW w:w="1051" w:type="dxa"/>
            <w:vAlign w:val="center"/>
          </w:tcPr>
          <w:p w14:paraId="07A5976D" w14:textId="0DFB45AD" w:rsidR="0067187B" w:rsidRDefault="0067187B" w:rsidP="003E1047">
            <w:pPr>
              <w:pStyle w:val="ListParagraph"/>
              <w:spacing w:line="360" w:lineRule="auto"/>
              <w:ind w:left="0"/>
              <w:jc w:val="both"/>
            </w:pPr>
            <w:r>
              <w:rPr>
                <w:rFonts w:ascii="Cambria" w:hAnsi="Cambria"/>
                <w:color w:val="000000"/>
                <w:sz w:val="18"/>
                <w:lang w:val="en-US"/>
              </w:rPr>
              <w:t>cotton</w:t>
            </w:r>
          </w:p>
        </w:tc>
        <w:tc>
          <w:tcPr>
            <w:tcW w:w="1559" w:type="dxa"/>
            <w:vAlign w:val="center"/>
          </w:tcPr>
          <w:p w14:paraId="76AEE0B3" w14:textId="364F77D2"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DEF3B64" w14:textId="5C730B5E"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4DC62625" w14:textId="6D8A5DC6" w:rsidR="0067187B" w:rsidRDefault="0067187B" w:rsidP="003E1047">
            <w:pPr>
              <w:pStyle w:val="ListParagraph"/>
              <w:spacing w:line="360" w:lineRule="auto"/>
              <w:ind w:left="0"/>
              <w:jc w:val="both"/>
            </w:pPr>
            <w:r>
              <w:rPr>
                <w:rFonts w:ascii="Cambria" w:hAnsi="Cambria"/>
                <w:color w:val="000000"/>
                <w:sz w:val="18"/>
                <w:lang w:val="en-US"/>
              </w:rPr>
              <w:t>98.53</w:t>
            </w:r>
          </w:p>
        </w:tc>
        <w:tc>
          <w:tcPr>
            <w:tcW w:w="785" w:type="dxa"/>
            <w:vAlign w:val="center"/>
          </w:tcPr>
          <w:p w14:paraId="45B249D5" w14:textId="649E9B32"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37B17C44" w14:textId="466FC5ED" w:rsidR="0067187B" w:rsidRDefault="0067187B" w:rsidP="00E10C74">
            <w:pPr>
              <w:pStyle w:val="ListParagraph"/>
              <w:spacing w:line="360" w:lineRule="auto"/>
              <w:ind w:left="0"/>
              <w:jc w:val="both"/>
            </w:pPr>
            <w:r>
              <w:fldChar w:fldCharType="begin"/>
            </w:r>
            <w:r>
              <w:instrText xml:space="preserve"> ADDIN ZOTERO_ITEM CSL_CITATION {"citationID":"j39jPRKD","properties":{"formattedCitation":"\\super 31\\nosupersub{}","plainCitation":"31","noteIndex":0},"citationItems":[{"id":4321,"uris":["http://zotero.org/users/local/VDpoIWnQ/items/8IM89Z5W"],"itemData":{"id":4321,"type":"article-journal","container-title":"Computers","DOI":"10.3390/computers11070102","ISSN":"2073-431X","issue":"7","note":"publisher: MDPI AG","page":"102","title":"Meta Deep Learn Leaf Disease Identification Model for Cotton Crop","volume":"11","author":[{"family":"Memon","given":"Muhammad Suleman"},{"family":"Kumar","given":"Pardeep"},{"family":"Iqbal","given":"Rizwan"}],"issued":{"date-parts":[["2022",6]]}}}],"schema":"https://github.com/citation-style-language/schema/raw/master/csl-citation.json"} </w:instrText>
            </w:r>
            <w:r>
              <w:fldChar w:fldCharType="separate"/>
            </w:r>
            <w:r w:rsidRPr="00E10C74">
              <w:rPr>
                <w:szCs w:val="24"/>
                <w:vertAlign w:val="superscript"/>
              </w:rPr>
              <w:t>31</w:t>
            </w:r>
            <w:r>
              <w:fldChar w:fldCharType="end"/>
            </w:r>
          </w:p>
        </w:tc>
      </w:tr>
      <w:tr w:rsidR="0067187B" w14:paraId="6921186C" w14:textId="2EF90037" w:rsidTr="00634292">
        <w:tc>
          <w:tcPr>
            <w:tcW w:w="1051" w:type="dxa"/>
            <w:vAlign w:val="center"/>
          </w:tcPr>
          <w:p w14:paraId="518F5E9F" w14:textId="7BACA87B" w:rsidR="0067187B" w:rsidRDefault="0067187B" w:rsidP="003E1047">
            <w:pPr>
              <w:pStyle w:val="ListParagraph"/>
              <w:spacing w:line="360" w:lineRule="auto"/>
              <w:ind w:left="0"/>
              <w:jc w:val="both"/>
            </w:pPr>
            <w:r>
              <w:rPr>
                <w:rFonts w:ascii="Cambria" w:hAnsi="Cambria"/>
                <w:color w:val="000000"/>
                <w:sz w:val="18"/>
                <w:lang w:val="en-US"/>
              </w:rPr>
              <w:t>cassava</w:t>
            </w:r>
          </w:p>
        </w:tc>
        <w:tc>
          <w:tcPr>
            <w:tcW w:w="1559" w:type="dxa"/>
            <w:vAlign w:val="center"/>
          </w:tcPr>
          <w:p w14:paraId="042DD973" w14:textId="21B474C7"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6DFBC287" w14:textId="4488047E" w:rsidR="0067187B" w:rsidRDefault="0067187B" w:rsidP="003E1047">
            <w:pPr>
              <w:pStyle w:val="ListParagraph"/>
              <w:spacing w:line="360" w:lineRule="auto"/>
              <w:ind w:left="0"/>
              <w:jc w:val="both"/>
            </w:pPr>
            <w:r>
              <w:rPr>
                <w:rFonts w:ascii="Cambria" w:hAnsi="Cambria"/>
                <w:color w:val="000000"/>
                <w:sz w:val="18"/>
                <w:lang w:val="en-US"/>
              </w:rPr>
              <w:t>ResNet-50</w:t>
            </w:r>
          </w:p>
        </w:tc>
        <w:tc>
          <w:tcPr>
            <w:tcW w:w="1087" w:type="dxa"/>
            <w:vAlign w:val="center"/>
          </w:tcPr>
          <w:p w14:paraId="6E62A642" w14:textId="703C71FB" w:rsidR="0067187B" w:rsidRDefault="0067187B" w:rsidP="003E1047">
            <w:pPr>
              <w:pStyle w:val="ListParagraph"/>
              <w:spacing w:line="360" w:lineRule="auto"/>
              <w:ind w:left="0"/>
              <w:jc w:val="both"/>
            </w:pPr>
            <w:r>
              <w:rPr>
                <w:rFonts w:ascii="Cambria" w:hAnsi="Cambria"/>
                <w:color w:val="000000"/>
                <w:sz w:val="18"/>
                <w:lang w:val="en-US"/>
              </w:rPr>
              <w:t>89.7</w:t>
            </w:r>
          </w:p>
        </w:tc>
        <w:tc>
          <w:tcPr>
            <w:tcW w:w="785" w:type="dxa"/>
            <w:vAlign w:val="center"/>
          </w:tcPr>
          <w:p w14:paraId="59911D7F" w14:textId="33B4B32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18A0AB6" w14:textId="52D23FB1" w:rsidR="0067187B" w:rsidRDefault="0067187B" w:rsidP="00E10C74">
            <w:pPr>
              <w:pStyle w:val="ListParagraph"/>
              <w:spacing w:line="360" w:lineRule="auto"/>
              <w:ind w:left="0"/>
              <w:jc w:val="both"/>
            </w:pPr>
            <w:r>
              <w:fldChar w:fldCharType="begin"/>
            </w:r>
            <w:r>
              <w:instrText xml:space="preserve"> ADDIN ZOTERO_ITEM CSL_CITATION {"citationID":"n5UeMDJx","properties":{"formattedCitation":"\\super 32\\nosupersub{}","plainCitation":"32","noteIndex":0},"citationItems":[{"id":4322,"uris":["http://zotero.org/users/local/VDpoIWnQ/items/BV4232IP"],"itemData":{"id":4322,"type":"article-journal","container-title":"IET Image Processing","DOI":"10.1049/ipr2.12402","ISSN":"1751-9667","issue":"6","note":"publisher: Institution of Engineering and Technology (IET)","page":"1511–1519","title":"Improved cross entropy loss for noisy labels in vision leaf disease classification","volume":"16","author":[{"family":"Chen","given":"Yipeng"},{"family":"Xu","given":"Ke"},{"family":"Zhou","given":"Peng"},{"family":"Ban","given":"Xiaojuan"},{"family":"He","given":"Di"}],"issued":{"date-parts":[["2022",3]]}}}],"schema":"https://github.com/citation-style-language/schema/raw/master/csl-citation.json"} </w:instrText>
            </w:r>
            <w:r>
              <w:fldChar w:fldCharType="separate"/>
            </w:r>
            <w:r w:rsidRPr="00E10C74">
              <w:rPr>
                <w:szCs w:val="24"/>
                <w:vertAlign w:val="superscript"/>
              </w:rPr>
              <w:t>32</w:t>
            </w:r>
            <w:r>
              <w:fldChar w:fldCharType="end"/>
            </w:r>
          </w:p>
        </w:tc>
      </w:tr>
      <w:tr w:rsidR="0067187B" w14:paraId="655C4B70" w14:textId="47C99B98" w:rsidTr="00634292">
        <w:tc>
          <w:tcPr>
            <w:tcW w:w="1051" w:type="dxa"/>
            <w:vAlign w:val="center"/>
          </w:tcPr>
          <w:p w14:paraId="35B2E69D" w14:textId="29C85E16"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B45E6C9" w14:textId="22F0C6B1"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3B36704" w14:textId="312137EE"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483CE90" w14:textId="59EDB087" w:rsidR="0067187B" w:rsidRDefault="0067187B" w:rsidP="003E1047">
            <w:pPr>
              <w:pStyle w:val="ListParagraph"/>
              <w:spacing w:line="360" w:lineRule="auto"/>
              <w:ind w:left="0"/>
              <w:jc w:val="both"/>
            </w:pPr>
            <w:r>
              <w:rPr>
                <w:rFonts w:ascii="Cambria" w:hAnsi="Cambria"/>
                <w:color w:val="000000"/>
                <w:sz w:val="18"/>
                <w:lang w:val="en-US"/>
              </w:rPr>
              <w:t>98.61</w:t>
            </w:r>
          </w:p>
        </w:tc>
        <w:tc>
          <w:tcPr>
            <w:tcW w:w="785" w:type="dxa"/>
            <w:vAlign w:val="center"/>
          </w:tcPr>
          <w:p w14:paraId="4F981013" w14:textId="36494E16"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C62E7E5" w14:textId="7142A110" w:rsidR="0067187B" w:rsidRDefault="0067187B" w:rsidP="00E10C74">
            <w:pPr>
              <w:pStyle w:val="ListParagraph"/>
              <w:spacing w:line="360" w:lineRule="auto"/>
              <w:ind w:left="0"/>
              <w:jc w:val="both"/>
            </w:pPr>
            <w:r>
              <w:fldChar w:fldCharType="begin"/>
            </w:r>
            <w:r>
              <w:instrText xml:space="preserve"> ADDIN ZOTERO_ITEM CSL_CITATION {"citationID":"JEOceXPB","properties":{"formattedCitation":"\\super 33\\nosupersub{}","plainCitation":"33","noteIndex":0},"citationItems":[{"id":4323,"uris":["http://zotero.org/users/local/VDpoIWnQ/items/FFJIAP87"],"itemData":{"id":4323,"type":"article-journal","container-title":"Neural Computing and Applications","DOI":"10.1007/s00521-022-07521-w","ISSN":"1433-3058","issue":"21","note":"publisher: Springer Science and Business Media LLC","page":"19217–19237","title":"Leaf species and disease classification using multiscale parallel deep CNN architecture","volume":"34","author":[{"family":"Russel","given":"Newlin Shebiah"},{"family":"Selvaraj","given":"Arivazhagan"}],"issued":{"date-parts":[["2022",7]]}}}],"schema":"https://github.com/citation-style-language/schema/raw/master/csl-citation.json"} </w:instrText>
            </w:r>
            <w:r>
              <w:fldChar w:fldCharType="separate"/>
            </w:r>
            <w:r w:rsidRPr="00E10C74">
              <w:rPr>
                <w:szCs w:val="24"/>
                <w:vertAlign w:val="superscript"/>
              </w:rPr>
              <w:t>33</w:t>
            </w:r>
            <w:r>
              <w:fldChar w:fldCharType="end"/>
            </w:r>
          </w:p>
        </w:tc>
      </w:tr>
      <w:tr w:rsidR="0067187B" w14:paraId="58D055B4" w14:textId="1966EF38" w:rsidTr="00634292">
        <w:tc>
          <w:tcPr>
            <w:tcW w:w="1051" w:type="dxa"/>
            <w:vAlign w:val="center"/>
          </w:tcPr>
          <w:p w14:paraId="20C6F22A" w14:textId="06CE3EF3"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0B44ED02" w14:textId="0A034A52" w:rsidR="0067187B" w:rsidRDefault="0067187B" w:rsidP="003E1047">
            <w:pPr>
              <w:pStyle w:val="ListParagraph"/>
              <w:spacing w:line="360" w:lineRule="auto"/>
              <w:ind w:left="0"/>
              <w:jc w:val="both"/>
            </w:pPr>
            <w:proofErr w:type="spellStart"/>
            <w:r>
              <w:rPr>
                <w:rFonts w:ascii="Cambria" w:hAnsi="Cambria"/>
                <w:color w:val="000000"/>
                <w:sz w:val="18"/>
                <w:lang w:val="en-US"/>
              </w:rPr>
              <w:t>MepcoTropicLeaf</w:t>
            </w:r>
            <w:proofErr w:type="spellEnd"/>
          </w:p>
        </w:tc>
        <w:tc>
          <w:tcPr>
            <w:tcW w:w="1395" w:type="dxa"/>
            <w:vAlign w:val="center"/>
          </w:tcPr>
          <w:p w14:paraId="6E451E98" w14:textId="626B7D5A"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6CB3A840" w14:textId="0E9A1F1C" w:rsidR="0067187B" w:rsidRDefault="0067187B" w:rsidP="003E1047">
            <w:pPr>
              <w:pStyle w:val="ListParagraph"/>
              <w:spacing w:line="360" w:lineRule="auto"/>
              <w:ind w:left="0"/>
              <w:jc w:val="both"/>
            </w:pPr>
            <w:r>
              <w:rPr>
                <w:rFonts w:ascii="Cambria" w:hAnsi="Cambria"/>
                <w:color w:val="000000"/>
                <w:sz w:val="18"/>
                <w:lang w:val="en-US"/>
              </w:rPr>
              <w:t>90.02</w:t>
            </w:r>
          </w:p>
        </w:tc>
        <w:tc>
          <w:tcPr>
            <w:tcW w:w="785" w:type="dxa"/>
            <w:vAlign w:val="center"/>
          </w:tcPr>
          <w:p w14:paraId="434A82FB" w14:textId="35456BF3"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CF40592" w14:textId="497BF211" w:rsidR="0067187B" w:rsidRDefault="0067187B" w:rsidP="00E10C74">
            <w:pPr>
              <w:pStyle w:val="ListParagraph"/>
              <w:spacing w:line="360" w:lineRule="auto"/>
              <w:ind w:left="0"/>
              <w:jc w:val="both"/>
            </w:pPr>
            <w:r>
              <w:fldChar w:fldCharType="begin"/>
            </w:r>
            <w:r>
              <w:instrText xml:space="preserve"> ADDIN ZOTERO_ITEM CSL_CITATION {"citationID":"dwqWzQIH","properties":{"formattedCitation":"\\super 33\\nosupersub{}","plainCitation":"33","noteIndex":0},"citationItems":[{"id":4323,"uris":["http://zotero.org/users/local/VDpoIWnQ/items/FFJIAP87"],"itemData":{"id":4323,"type":"article-journal","container-title":"Neural Computing and Applications","DOI":"10.1007/s00521-022-07521-w","ISSN":"1433-3058","issue":"21","note":"publisher: Springer Science and Business Media LLC","page":"19217–19237","title":"Leaf species and disease classification using multiscale parallel deep CNN architecture","volume":"34","author":[{"family":"Russel","given":"Newlin Shebiah"},{"family":"Selvaraj","given":"Arivazhagan"}],"issued":{"date-parts":[["2022",7]]}}}],"schema":"https://github.com/citation-style-language/schema/raw/master/csl-citation.json"} </w:instrText>
            </w:r>
            <w:r>
              <w:fldChar w:fldCharType="separate"/>
            </w:r>
            <w:r w:rsidRPr="00E10C74">
              <w:rPr>
                <w:szCs w:val="24"/>
                <w:vertAlign w:val="superscript"/>
              </w:rPr>
              <w:t>33</w:t>
            </w:r>
            <w:r>
              <w:fldChar w:fldCharType="end"/>
            </w:r>
          </w:p>
        </w:tc>
      </w:tr>
      <w:tr w:rsidR="0067187B" w14:paraId="7E19DFB5" w14:textId="58867DCA" w:rsidTr="00634292">
        <w:tc>
          <w:tcPr>
            <w:tcW w:w="1051" w:type="dxa"/>
            <w:vAlign w:val="center"/>
          </w:tcPr>
          <w:p w14:paraId="4B74C863" w14:textId="3151924C"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5A384A51" w14:textId="3B46F359"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C87E2C9" w14:textId="50B4C202"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44141F4C" w14:textId="49A83682" w:rsidR="0067187B" w:rsidRDefault="0067187B" w:rsidP="003E1047">
            <w:pPr>
              <w:pStyle w:val="ListParagraph"/>
              <w:spacing w:line="360" w:lineRule="auto"/>
              <w:ind w:left="0"/>
              <w:jc w:val="both"/>
            </w:pPr>
            <w:r>
              <w:rPr>
                <w:rFonts w:ascii="Cambria" w:hAnsi="Cambria"/>
                <w:color w:val="000000"/>
                <w:sz w:val="18"/>
                <w:lang w:val="en-US"/>
              </w:rPr>
              <w:t>86.85</w:t>
            </w:r>
          </w:p>
        </w:tc>
        <w:tc>
          <w:tcPr>
            <w:tcW w:w="785" w:type="dxa"/>
            <w:vAlign w:val="center"/>
          </w:tcPr>
          <w:p w14:paraId="53017E20" w14:textId="434B0778"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3A94A0B9" w14:textId="1775FBB3" w:rsidR="0067187B" w:rsidRDefault="0067187B" w:rsidP="00E10C74">
            <w:pPr>
              <w:pStyle w:val="ListParagraph"/>
              <w:spacing w:line="360" w:lineRule="auto"/>
              <w:ind w:left="0"/>
              <w:jc w:val="both"/>
            </w:pPr>
            <w:r>
              <w:fldChar w:fldCharType="begin"/>
            </w:r>
            <w:r>
              <w:instrText xml:space="preserve"> ADDIN ZOTERO_ITEM CSL_CITATION {"citationID":"JzUrJtPu","properties":{"formattedCitation":"\\super 34\\nosupersub{}","plainCitation":"34","noteIndex":0},"citationItems":[{"id":4324,"uris":["http://zotero.org/users/local/VDpoIWnQ/items/E2GR2E5P"],"itemData":{"id":4324,"type":"article-journal","container-title":"International Journal of Information Technology","DOI":"10.1007/s41870-022-00860-w","ISSN":"2511-2112","issue":"7","note":"publisher: Springer Science and Business Media LLC","page":"3815–3824","title":"Fungi affected fruit leaf disease classification using deep CNN architecture","volume":"14","author":[{"family":"Gaikwad","given":"Sukanya S."},{"family":"Rumma","given":"Shivanand S."},{"family":"Hangarge","given":"Mallikarjun"}],"issued":{"date-parts":[["2022",1]]}}}],"schema":"https://github.com/citation-style-language/schema/raw/master/csl-citation.json"} </w:instrText>
            </w:r>
            <w:r>
              <w:fldChar w:fldCharType="separate"/>
            </w:r>
            <w:r w:rsidRPr="00E10C74">
              <w:rPr>
                <w:szCs w:val="24"/>
                <w:vertAlign w:val="superscript"/>
              </w:rPr>
              <w:t>34</w:t>
            </w:r>
            <w:r>
              <w:fldChar w:fldCharType="end"/>
            </w:r>
          </w:p>
        </w:tc>
      </w:tr>
      <w:tr w:rsidR="0067187B" w14:paraId="1084C03F" w14:textId="72E6BA16" w:rsidTr="00634292">
        <w:tc>
          <w:tcPr>
            <w:tcW w:w="1051" w:type="dxa"/>
            <w:vAlign w:val="center"/>
          </w:tcPr>
          <w:p w14:paraId="41A81CE3" w14:textId="216632EC" w:rsidR="0067187B" w:rsidRDefault="0067187B" w:rsidP="003E1047">
            <w:pPr>
              <w:pStyle w:val="ListParagraph"/>
              <w:spacing w:line="360" w:lineRule="auto"/>
              <w:ind w:left="0"/>
              <w:jc w:val="both"/>
            </w:pPr>
            <w:r>
              <w:rPr>
                <w:rFonts w:ascii="Cambria" w:hAnsi="Cambria"/>
                <w:color w:val="000000"/>
                <w:w w:val="105"/>
                <w:sz w:val="18"/>
                <w:lang w:val="en-US"/>
              </w:rPr>
              <w:t>mango</w:t>
            </w:r>
          </w:p>
        </w:tc>
        <w:tc>
          <w:tcPr>
            <w:tcW w:w="1559" w:type="dxa"/>
            <w:vAlign w:val="center"/>
          </w:tcPr>
          <w:p w14:paraId="69690D4C" w14:textId="2BF262B8"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7E301ED5" w14:textId="4183982D" w:rsidR="0067187B" w:rsidRDefault="0067187B" w:rsidP="003E1047">
            <w:pPr>
              <w:pStyle w:val="ListParagraph"/>
              <w:spacing w:line="360" w:lineRule="auto"/>
              <w:ind w:left="0"/>
              <w:jc w:val="both"/>
            </w:pPr>
            <w:r>
              <w:rPr>
                <w:rFonts w:ascii="Cambria" w:hAnsi="Cambria"/>
                <w:color w:val="000000"/>
                <w:w w:val="105"/>
                <w:sz w:val="18"/>
                <w:lang w:val="en-US"/>
              </w:rPr>
              <w:t>MobilenetV2</w:t>
            </w:r>
          </w:p>
        </w:tc>
        <w:tc>
          <w:tcPr>
            <w:tcW w:w="1087" w:type="dxa"/>
            <w:vAlign w:val="center"/>
          </w:tcPr>
          <w:p w14:paraId="171BC5BF" w14:textId="5540020D" w:rsidR="0067187B" w:rsidRDefault="0067187B" w:rsidP="003E1047">
            <w:pPr>
              <w:pStyle w:val="ListParagraph"/>
              <w:spacing w:line="360" w:lineRule="auto"/>
              <w:ind w:left="0"/>
              <w:jc w:val="both"/>
            </w:pPr>
            <w:r>
              <w:rPr>
                <w:rFonts w:ascii="Cambria" w:hAnsi="Cambria"/>
                <w:color w:val="000000"/>
                <w:sz w:val="18"/>
                <w:lang w:val="en-US"/>
              </w:rPr>
              <w:t>99.43</w:t>
            </w:r>
          </w:p>
        </w:tc>
        <w:tc>
          <w:tcPr>
            <w:tcW w:w="785" w:type="dxa"/>
            <w:vAlign w:val="center"/>
          </w:tcPr>
          <w:p w14:paraId="1F7DE750" w14:textId="306A574B"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87DD8E1" w14:textId="1847E031" w:rsidR="0067187B" w:rsidRDefault="0067187B" w:rsidP="00E10C74">
            <w:pPr>
              <w:pStyle w:val="ListParagraph"/>
              <w:spacing w:line="360" w:lineRule="auto"/>
              <w:ind w:left="0"/>
              <w:jc w:val="both"/>
            </w:pPr>
            <w:r>
              <w:fldChar w:fldCharType="begin"/>
            </w:r>
            <w:r>
              <w:instrText xml:space="preserve"> ADDIN ZOTERO_ITEM CSL_CITATION {"citationID":"ikrpiuYL","properties":{"formattedCitation":"\\super 35\\nosupersub{}","plainCitation":"35","noteIndex":0},"citationItems":[{"id":4325,"uris":["http://zotero.org/users/local/VDpoIWnQ/items/6D842NKQ"],"itemData":{"id":4325,"type":"article-journal","container-title":"Neural Computing and Applications","DOI":"10.1007/s00521-021-06726-9","ISSN":"1433-3058","issue":"9","note":"publisher: Springer Science and Business Media LLC","page":"7311–7324","title":"Mango leaf disease identification and classification using a CNN architecture optimized by crossover-based levy flight distribution algorithm","volume":"34","author":[{"family":"Prabu","given":"M."},{"family":"Chelliah","given":"Balika J."}],"issued":{"date-parts":[["2022",1]]}}}],"schema":"https://github.com/citation-style-language/schema/raw/master/csl-citation.json"} </w:instrText>
            </w:r>
            <w:r>
              <w:fldChar w:fldCharType="separate"/>
            </w:r>
            <w:r w:rsidRPr="00E10C74">
              <w:rPr>
                <w:szCs w:val="24"/>
                <w:vertAlign w:val="superscript"/>
              </w:rPr>
              <w:t>35</w:t>
            </w:r>
            <w:r>
              <w:fldChar w:fldCharType="end"/>
            </w:r>
          </w:p>
        </w:tc>
      </w:tr>
      <w:tr w:rsidR="0067187B" w14:paraId="3A734D42" w14:textId="2EF5DF05" w:rsidTr="00634292">
        <w:tc>
          <w:tcPr>
            <w:tcW w:w="1051" w:type="dxa"/>
            <w:vAlign w:val="center"/>
          </w:tcPr>
          <w:p w14:paraId="4FCFF419" w14:textId="68BC3BE2" w:rsidR="0067187B" w:rsidRDefault="0067187B" w:rsidP="003E1047">
            <w:pPr>
              <w:pStyle w:val="ListParagraph"/>
              <w:spacing w:line="360" w:lineRule="auto"/>
              <w:ind w:left="0"/>
              <w:jc w:val="both"/>
            </w:pPr>
            <w:r>
              <w:rPr>
                <w:rFonts w:ascii="Cambria" w:hAnsi="Cambria"/>
                <w:color w:val="000000"/>
                <w:w w:val="105"/>
                <w:sz w:val="18"/>
                <w:lang w:val="en-US"/>
              </w:rPr>
              <w:t>pepper</w:t>
            </w:r>
          </w:p>
        </w:tc>
        <w:tc>
          <w:tcPr>
            <w:tcW w:w="1559" w:type="dxa"/>
            <w:vAlign w:val="center"/>
          </w:tcPr>
          <w:p w14:paraId="77D43A4C" w14:textId="0CC1E7F7"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3CD5FEF" w14:textId="7071BAD4"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18E62413" w14:textId="139B8AFC" w:rsidR="0067187B" w:rsidRDefault="0067187B" w:rsidP="003E1047">
            <w:pPr>
              <w:pStyle w:val="ListParagraph"/>
              <w:spacing w:line="360" w:lineRule="auto"/>
              <w:ind w:left="0"/>
              <w:jc w:val="both"/>
            </w:pPr>
            <w:r>
              <w:rPr>
                <w:rFonts w:ascii="Cambria" w:hAnsi="Cambria"/>
                <w:color w:val="000000"/>
                <w:sz w:val="18"/>
                <w:lang w:val="en-US"/>
              </w:rPr>
              <w:t>95.8</w:t>
            </w:r>
          </w:p>
        </w:tc>
        <w:tc>
          <w:tcPr>
            <w:tcW w:w="785" w:type="dxa"/>
            <w:vAlign w:val="center"/>
          </w:tcPr>
          <w:p w14:paraId="5002B4FC" w14:textId="7AA3A3C5"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29798DE5" w14:textId="41639604" w:rsidR="0067187B" w:rsidRDefault="0067187B" w:rsidP="00E10C74">
            <w:pPr>
              <w:pStyle w:val="ListParagraph"/>
              <w:spacing w:line="360" w:lineRule="auto"/>
              <w:ind w:left="0"/>
              <w:jc w:val="both"/>
            </w:pPr>
            <w:r>
              <w:fldChar w:fldCharType="begin"/>
            </w:r>
            <w:r>
              <w:instrText xml:space="preserve"> ADDIN ZOTERO_ITEM CSL_CITATION {"citationID":"kFSMLswg","properties":{"formattedCitation":"\\super 36\\nosupersub{}","plainCitation":"36","noteIndex":0},"citationItems":[{"id":4326,"uris":["http://zotero.org/users/local/VDpoIWnQ/items/9QX93VFX"],"itemData":{"id":4326,"type":"article-journal","container-title":"Multidimensional Systems and Signal Processing","DOI":"10.1007/s11045-022-00820-4","ISSN":"1573-0824","issue":"3","note":"publisher: Springer Science and Business Media LLC","page":"981–1000","title":"Deep CNN model for crops’ diseases detection using leaf images","volume":"33","author":[{"family":"Kurmi","given":"Yashwant"},{"family":"Saxena","given":"Prankur"},{"family":"Kirar","given":"Bhupendra Singh"},{"family":"Gangwar","given":"Suchi"},{"family":"Chaurasia","given":"Vijayshri"},{"family":"Goel","given":"Aditya"}],"issued":{"date-parts":[["2022",4]]}}}],"schema":"https://github.com/citation-style-language/schema/raw/master/csl-citation.json"} </w:instrText>
            </w:r>
            <w:r>
              <w:fldChar w:fldCharType="separate"/>
            </w:r>
            <w:r w:rsidRPr="00E10C74">
              <w:rPr>
                <w:szCs w:val="24"/>
                <w:vertAlign w:val="superscript"/>
              </w:rPr>
              <w:t>36</w:t>
            </w:r>
            <w:r>
              <w:fldChar w:fldCharType="end"/>
            </w:r>
          </w:p>
        </w:tc>
      </w:tr>
      <w:tr w:rsidR="0067187B" w14:paraId="4B988186" w14:textId="3745642E" w:rsidTr="00634292">
        <w:tc>
          <w:tcPr>
            <w:tcW w:w="1051" w:type="dxa"/>
            <w:vAlign w:val="center"/>
          </w:tcPr>
          <w:p w14:paraId="74679F5C" w14:textId="18523721" w:rsidR="0067187B" w:rsidRDefault="0067187B" w:rsidP="003E1047">
            <w:pPr>
              <w:pStyle w:val="ListParagraph"/>
              <w:spacing w:line="360" w:lineRule="auto"/>
              <w:ind w:left="0"/>
              <w:jc w:val="both"/>
            </w:pPr>
            <w:r>
              <w:rPr>
                <w:rFonts w:ascii="Cambria" w:hAnsi="Cambria"/>
                <w:color w:val="000000"/>
                <w:sz w:val="18"/>
                <w:lang w:val="en-US"/>
              </w:rPr>
              <w:t>potato</w:t>
            </w:r>
          </w:p>
        </w:tc>
        <w:tc>
          <w:tcPr>
            <w:tcW w:w="1559" w:type="dxa"/>
            <w:vAlign w:val="center"/>
          </w:tcPr>
          <w:p w14:paraId="46598A14" w14:textId="05ECAE46"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412EC44" w14:textId="561957F7"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14FEE617" w14:textId="512FAC5A" w:rsidR="0067187B" w:rsidRDefault="0067187B" w:rsidP="003E1047">
            <w:pPr>
              <w:pStyle w:val="ListParagraph"/>
              <w:spacing w:line="360" w:lineRule="auto"/>
              <w:ind w:left="0"/>
              <w:jc w:val="both"/>
            </w:pPr>
            <w:r>
              <w:rPr>
                <w:rFonts w:ascii="Cambria" w:hAnsi="Cambria"/>
                <w:color w:val="000000"/>
                <w:sz w:val="18"/>
                <w:lang w:val="en-US"/>
              </w:rPr>
              <w:t>94.1</w:t>
            </w:r>
          </w:p>
        </w:tc>
        <w:tc>
          <w:tcPr>
            <w:tcW w:w="785" w:type="dxa"/>
            <w:vAlign w:val="center"/>
          </w:tcPr>
          <w:p w14:paraId="11CDBDBA" w14:textId="72CEC05D"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C211851" w14:textId="53DE8970" w:rsidR="0067187B" w:rsidRDefault="0067187B" w:rsidP="00E10C74">
            <w:pPr>
              <w:pStyle w:val="ListParagraph"/>
              <w:spacing w:line="360" w:lineRule="auto"/>
              <w:ind w:left="0"/>
              <w:jc w:val="both"/>
            </w:pPr>
            <w:r>
              <w:fldChar w:fldCharType="begin"/>
            </w:r>
            <w:r>
              <w:instrText xml:space="preserve"> ADDIN ZOTERO_ITEM CSL_CITATION {"citationID":"98sxHKt1","properties":{"formattedCitation":"\\super 36\\nosupersub{}","plainCitation":"36","noteIndex":0},"citationItems":[{"id":4326,"uris":["http://zotero.org/users/local/VDpoIWnQ/items/9QX93VFX"],"itemData":{"id":4326,"type":"article-journal","container-title":"Multidimensional Systems and Signal Processing","DOI":"10.1007/s11045-022-00820-4","ISSN":"1573-0824","issue":"3","note":"publisher: Springer Science and Business Media LLC","page":"981–1000","title":"Deep CNN model for crops’ diseases detection using leaf images","volume":"33","author":[{"family":"Kurmi","given":"Yashwant"},{"family":"Saxena","given":"Prankur"},{"family":"Kirar","given":"Bhupendra Singh"},{"family":"Gangwar","given":"Suchi"},{"family":"Chaurasia","given":"Vijayshri"},{"family":"Goel","given":"Aditya"}],"issued":{"date-parts":[["2022",4]]}}}],"schema":"https://github.com/citation-style-language/schema/raw/master/csl-citation.json"} </w:instrText>
            </w:r>
            <w:r>
              <w:fldChar w:fldCharType="separate"/>
            </w:r>
            <w:r w:rsidRPr="00E10C74">
              <w:rPr>
                <w:szCs w:val="24"/>
                <w:vertAlign w:val="superscript"/>
              </w:rPr>
              <w:t>36</w:t>
            </w:r>
            <w:r>
              <w:fldChar w:fldCharType="end"/>
            </w:r>
          </w:p>
        </w:tc>
      </w:tr>
      <w:tr w:rsidR="0067187B" w14:paraId="45AA3E04" w14:textId="1CAED2F0" w:rsidTr="00634292">
        <w:tc>
          <w:tcPr>
            <w:tcW w:w="1051" w:type="dxa"/>
            <w:vAlign w:val="center"/>
          </w:tcPr>
          <w:p w14:paraId="34ADDF4D" w14:textId="2519A14A"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0D5C5CDA" w14:textId="63E6681A"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B62BC70" w14:textId="25508FCD"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5E3D2BB" w14:textId="2CF3EB7D" w:rsidR="0067187B" w:rsidRDefault="0067187B" w:rsidP="003E1047">
            <w:pPr>
              <w:pStyle w:val="ListParagraph"/>
              <w:spacing w:line="360" w:lineRule="auto"/>
              <w:ind w:left="0"/>
              <w:jc w:val="both"/>
            </w:pPr>
            <w:r>
              <w:rPr>
                <w:rFonts w:ascii="Cambria" w:hAnsi="Cambria"/>
                <w:color w:val="000000"/>
                <w:sz w:val="18"/>
                <w:lang w:val="en-US"/>
              </w:rPr>
              <w:t>92.6</w:t>
            </w:r>
          </w:p>
        </w:tc>
        <w:tc>
          <w:tcPr>
            <w:tcW w:w="785" w:type="dxa"/>
            <w:vAlign w:val="center"/>
          </w:tcPr>
          <w:p w14:paraId="101812B3" w14:textId="00B69D1C"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9DF103C" w14:textId="7D130A28" w:rsidR="0067187B" w:rsidRDefault="0067187B" w:rsidP="00E10C74">
            <w:pPr>
              <w:pStyle w:val="ListParagraph"/>
              <w:spacing w:line="360" w:lineRule="auto"/>
              <w:ind w:left="0"/>
              <w:jc w:val="both"/>
            </w:pPr>
            <w:r>
              <w:fldChar w:fldCharType="begin"/>
            </w:r>
            <w:r>
              <w:instrText xml:space="preserve"> ADDIN ZOTERO_ITEM CSL_CITATION {"citationID":"CJABlvvm","properties":{"formattedCitation":"\\super 36\\nosupersub{}","plainCitation":"36","noteIndex":0},"citationItems":[{"id":4326,"uris":["http://zotero.org/users/local/VDpoIWnQ/items/9QX93VFX"],"itemData":{"id":4326,"type":"article-journal","container-title":"Multidimensional Systems and Signal Processing","DOI":"10.1007/s11045-022-00820-4","ISSN":"1573-0824","issue":"3","note":"publisher: Springer Science and Business Media LLC","page":"981–1000","title":"Deep CNN model for crops’ diseases detection using leaf images","volume":"33","author":[{"family":"Kurmi","given":"Yashwant"},{"family":"Saxena","given":"Prankur"},{"family":"Kirar","given":"Bhupendra Singh"},{"family":"Gangwar","given":"Suchi"},{"family":"Chaurasia","given":"Vijayshri"},{"family":"Goel","given":"Aditya"}],"issued":{"date-parts":[["2022",4]]}}}],"schema":"https://github.com/citation-style-language/schema/raw/master/csl-citation.json"} </w:instrText>
            </w:r>
            <w:r>
              <w:fldChar w:fldCharType="separate"/>
            </w:r>
            <w:r w:rsidRPr="00E10C74">
              <w:rPr>
                <w:szCs w:val="24"/>
                <w:vertAlign w:val="superscript"/>
              </w:rPr>
              <w:t>36</w:t>
            </w:r>
            <w:r>
              <w:fldChar w:fldCharType="end"/>
            </w:r>
          </w:p>
        </w:tc>
      </w:tr>
      <w:tr w:rsidR="0067187B" w14:paraId="3ED5C34A" w14:textId="7D7EBFD6" w:rsidTr="00634292">
        <w:tc>
          <w:tcPr>
            <w:tcW w:w="1051" w:type="dxa"/>
            <w:vAlign w:val="center"/>
          </w:tcPr>
          <w:p w14:paraId="2F19F5B2" w14:textId="634D657A" w:rsidR="0067187B" w:rsidRDefault="0067187B" w:rsidP="003E1047">
            <w:pPr>
              <w:pStyle w:val="ListParagraph"/>
              <w:spacing w:line="360" w:lineRule="auto"/>
              <w:ind w:left="0"/>
              <w:jc w:val="both"/>
            </w:pPr>
            <w:r>
              <w:rPr>
                <w:rFonts w:ascii="Cambria" w:hAnsi="Cambria"/>
                <w:color w:val="000000"/>
                <w:w w:val="105"/>
                <w:sz w:val="18"/>
                <w:lang w:val="en-US"/>
              </w:rPr>
              <w:lastRenderedPageBreak/>
              <w:t>grape</w:t>
            </w:r>
          </w:p>
        </w:tc>
        <w:tc>
          <w:tcPr>
            <w:tcW w:w="1559" w:type="dxa"/>
            <w:vAlign w:val="center"/>
          </w:tcPr>
          <w:p w14:paraId="11F38A21" w14:textId="1934A1E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706CD02" w14:textId="1EA9629F"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6AF3A854" w14:textId="249DD861" w:rsidR="0067187B" w:rsidRDefault="0067187B" w:rsidP="003E1047">
            <w:pPr>
              <w:pStyle w:val="ListParagraph"/>
              <w:spacing w:line="360" w:lineRule="auto"/>
              <w:ind w:left="0"/>
              <w:jc w:val="both"/>
            </w:pPr>
            <w:r>
              <w:rPr>
                <w:rFonts w:ascii="Cambria" w:hAnsi="Cambria"/>
                <w:color w:val="000000"/>
                <w:sz w:val="18"/>
                <w:lang w:val="en-US"/>
              </w:rPr>
              <w:t>98.4</w:t>
            </w:r>
          </w:p>
        </w:tc>
        <w:tc>
          <w:tcPr>
            <w:tcW w:w="785" w:type="dxa"/>
            <w:vAlign w:val="center"/>
          </w:tcPr>
          <w:p w14:paraId="208DA038" w14:textId="78B5EF3E"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2926045" w14:textId="60E26229" w:rsidR="0067187B" w:rsidRDefault="0067187B" w:rsidP="00E10C74">
            <w:pPr>
              <w:pStyle w:val="ListParagraph"/>
              <w:spacing w:line="360" w:lineRule="auto"/>
              <w:ind w:left="0"/>
              <w:jc w:val="both"/>
            </w:pPr>
            <w:r>
              <w:fldChar w:fldCharType="begin"/>
            </w:r>
            <w:r>
              <w:instrText xml:space="preserve"> ADDIN ZOTERO_ITEM CSL_CITATION {"citationID":"Pgd8qdzh","properties":{"formattedCitation":"\\super 37\\nosupersub{}","plainCitation":"37","noteIndex":0},"citationItems":[{"id":4327,"uris":["http://zotero.org/users/local/VDpoIWnQ/items/9F462D9N"],"itemData":{"id":4327,"type":"article-journal","container-title":"Multimedia Tools and Applications","DOI":"10.1007/s11042-022-12662-0","ISSN":"1573-7721","issue":"18","note":"publisher: Springer Science and Business Media LLC","page":"24995–25006","title":"Deep convolutional neural network based disease identification in grapevine leaf images","volume":"81","author":[{"family":"Nagi","given":"Reva"},{"family":"Tripathy","given":"Sanjaya Shankar"}],"issued":{"date-parts":[["2022",3]]}}}],"schema":"https://github.com/citation-style-language/schema/raw/master/csl-citation.json"} </w:instrText>
            </w:r>
            <w:r>
              <w:fldChar w:fldCharType="separate"/>
            </w:r>
            <w:r w:rsidRPr="00E10C74">
              <w:rPr>
                <w:szCs w:val="24"/>
                <w:vertAlign w:val="superscript"/>
              </w:rPr>
              <w:t>37</w:t>
            </w:r>
            <w:r>
              <w:fldChar w:fldCharType="end"/>
            </w:r>
          </w:p>
        </w:tc>
      </w:tr>
      <w:tr w:rsidR="0067187B" w14:paraId="138E24FD" w14:textId="4483DD5B" w:rsidTr="00634292">
        <w:tc>
          <w:tcPr>
            <w:tcW w:w="1051" w:type="dxa"/>
            <w:vAlign w:val="center"/>
          </w:tcPr>
          <w:p w14:paraId="29B1CE3E" w14:textId="2B3AF21B"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2541EAA1" w14:textId="13333F49"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6CD2EE9D" w14:textId="63393B9C" w:rsidR="0067187B" w:rsidRDefault="0067187B" w:rsidP="003E1047">
            <w:pPr>
              <w:pStyle w:val="ListParagraph"/>
              <w:spacing w:line="360" w:lineRule="auto"/>
              <w:ind w:left="0"/>
              <w:jc w:val="both"/>
            </w:pPr>
            <w:r>
              <w:rPr>
                <w:rFonts w:ascii="Cambria" w:hAnsi="Cambria"/>
                <w:color w:val="000000"/>
                <w:w w:val="105"/>
                <w:sz w:val="18"/>
                <w:lang w:val="en-US"/>
              </w:rPr>
              <w:t>InceptionV3</w:t>
            </w:r>
          </w:p>
        </w:tc>
        <w:tc>
          <w:tcPr>
            <w:tcW w:w="1087" w:type="dxa"/>
            <w:vAlign w:val="center"/>
          </w:tcPr>
          <w:p w14:paraId="7318EBDA" w14:textId="5682BD08" w:rsidR="0067187B" w:rsidRDefault="0067187B" w:rsidP="003E1047">
            <w:pPr>
              <w:pStyle w:val="ListParagraph"/>
              <w:spacing w:line="360" w:lineRule="auto"/>
              <w:ind w:left="0"/>
              <w:jc w:val="both"/>
            </w:pPr>
            <w:r>
              <w:rPr>
                <w:rFonts w:ascii="Cambria" w:hAnsi="Cambria"/>
                <w:color w:val="000000"/>
                <w:sz w:val="18"/>
                <w:lang w:val="en-US"/>
              </w:rPr>
              <w:t>99.66</w:t>
            </w:r>
          </w:p>
        </w:tc>
        <w:tc>
          <w:tcPr>
            <w:tcW w:w="785" w:type="dxa"/>
            <w:vAlign w:val="center"/>
          </w:tcPr>
          <w:p w14:paraId="1E1CFCEA" w14:textId="76A826F1"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1CFBEEF" w14:textId="30F400C7" w:rsidR="0067187B" w:rsidRDefault="0067187B" w:rsidP="00E10C74">
            <w:pPr>
              <w:pStyle w:val="ListParagraph"/>
              <w:spacing w:line="360" w:lineRule="auto"/>
              <w:ind w:left="0"/>
              <w:jc w:val="both"/>
            </w:pPr>
            <w:r>
              <w:fldChar w:fldCharType="begin"/>
            </w:r>
            <w:r>
              <w:instrText xml:space="preserve"> ADDIN ZOTERO_ITEM CSL_CITATION {"citationID":"J8zMOaeL","properties":{"formattedCitation":"\\super 38\\nosupersub{}","plainCitation":"38","noteIndex":0},"citationItems":[{"id":4328,"uris":["http://zotero.org/users/local/VDpoIWnQ/items/I5HRTF26"],"itemData":{"id":4328,"type":"article-journal","container-title":"Neural Computing and Applications","DOI":"10.1007/s00521-022-07246-w","ISSN":"1433-3058","issue":"16","note":"publisher: Springer Science and Business Media LLC","page":"13951–13968","title":"On fine-tuning deep learning models using transfer learning and hyper-parameters optimization for disease identification in maize leaves","volume":"34","author":[{"family":"Subramanian","given":"Malliga"},{"family":"Shanmugavadivel","given":"Kogilavani"},{"family":"Nandhini","given":"P. S."}],"issued":{"date-parts":[["2022",4]]}}}],"schema":"https://github.com/citation-style-language/schema/raw/master/csl-citation.json"} </w:instrText>
            </w:r>
            <w:r>
              <w:fldChar w:fldCharType="separate"/>
            </w:r>
            <w:r w:rsidRPr="00E10C74">
              <w:rPr>
                <w:szCs w:val="24"/>
                <w:vertAlign w:val="superscript"/>
              </w:rPr>
              <w:t>38</w:t>
            </w:r>
            <w:r>
              <w:fldChar w:fldCharType="end"/>
            </w:r>
          </w:p>
        </w:tc>
      </w:tr>
      <w:tr w:rsidR="0067187B" w14:paraId="6B21C060" w14:textId="69DC9D41" w:rsidTr="00634292">
        <w:tc>
          <w:tcPr>
            <w:tcW w:w="1051" w:type="dxa"/>
            <w:vAlign w:val="center"/>
          </w:tcPr>
          <w:p w14:paraId="4F2DB7C1" w14:textId="0F66C828"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7EF49A5" w14:textId="300F8160"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1E91350" w14:textId="25B0C550"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596ABC6" w14:textId="709AB3CB" w:rsidR="0067187B" w:rsidRDefault="0067187B" w:rsidP="003E1047">
            <w:pPr>
              <w:pStyle w:val="ListParagraph"/>
              <w:spacing w:line="360" w:lineRule="auto"/>
              <w:ind w:left="0"/>
              <w:jc w:val="both"/>
            </w:pPr>
            <w:r>
              <w:rPr>
                <w:rFonts w:ascii="Cambria" w:hAnsi="Cambria"/>
                <w:color w:val="000000"/>
                <w:sz w:val="18"/>
                <w:lang w:val="en-US"/>
              </w:rPr>
              <w:t>96.88</w:t>
            </w:r>
          </w:p>
        </w:tc>
        <w:tc>
          <w:tcPr>
            <w:tcW w:w="785" w:type="dxa"/>
            <w:vAlign w:val="center"/>
          </w:tcPr>
          <w:p w14:paraId="004877E4" w14:textId="2BEAD5E0"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F89BCED" w14:textId="7C0739B1" w:rsidR="0067187B" w:rsidRDefault="0067187B" w:rsidP="00E10C74">
            <w:pPr>
              <w:pStyle w:val="ListParagraph"/>
              <w:spacing w:line="360" w:lineRule="auto"/>
              <w:ind w:left="0"/>
              <w:jc w:val="both"/>
            </w:pPr>
            <w:r>
              <w:fldChar w:fldCharType="begin"/>
            </w:r>
            <w:r>
              <w:instrText xml:space="preserve"> ADDIN ZOTERO_ITEM CSL_CITATION {"citationID":"co0Mvwqv","properties":{"formattedCitation":"\\super 39\\nosupersub{}","plainCitation":"39","noteIndex":0},"citationItems":[{"id":4329,"uris":["http://zotero.org/users/local/VDpoIWnQ/items/FMCZT8UU"],"itemData":{"id":4329,"type":"article-journal","container-title":"The Visual Computer","DOI":"10.1007/s00371-021-02164-9","ISSN":"1432-2315","issue":"8","note":"publisher: Springer Science and Business Media LLC","page":"2923–2938","title":"Real-time detection and identification of plant leaf diseases using convolutional neural networks on an embedded platform","volume":"38","author":[{"family":"Gajjar","given":"Ruchi"},{"family":"Gajjar","given":"Nagendra"},{"family":"Thakor","given":"Vaibhavkumar Jigneshkumar"},{"family":"Patel","given":"Nikhilkumar Pareshbhai"},{"family":"Ruparelia","given":"Stavan"}],"issued":{"date-parts":[["2021",6]]}}}],"schema":"https://github.com/citation-style-language/schema/raw/master/csl-citation.json"} </w:instrText>
            </w:r>
            <w:r>
              <w:fldChar w:fldCharType="separate"/>
            </w:r>
            <w:r w:rsidRPr="00E10C74">
              <w:rPr>
                <w:szCs w:val="24"/>
                <w:vertAlign w:val="superscript"/>
              </w:rPr>
              <w:t>39</w:t>
            </w:r>
            <w:r>
              <w:fldChar w:fldCharType="end"/>
            </w:r>
          </w:p>
        </w:tc>
      </w:tr>
      <w:tr w:rsidR="0067187B" w14:paraId="37B72C57" w14:textId="7221A2AA" w:rsidTr="00634292">
        <w:tc>
          <w:tcPr>
            <w:tcW w:w="1051" w:type="dxa"/>
            <w:vAlign w:val="center"/>
          </w:tcPr>
          <w:p w14:paraId="08DE0FC0" w14:textId="751971E8"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A0EE961" w14:textId="5DE32002"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91C03A8" w14:textId="098E4849"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2C52092" w14:textId="79F0756B" w:rsidR="0067187B" w:rsidRDefault="0067187B" w:rsidP="003E1047">
            <w:pPr>
              <w:pStyle w:val="ListParagraph"/>
              <w:spacing w:line="360" w:lineRule="auto"/>
              <w:ind w:left="0"/>
              <w:jc w:val="both"/>
            </w:pPr>
            <w:r>
              <w:rPr>
                <w:rFonts w:ascii="Cambria" w:hAnsi="Cambria"/>
                <w:color w:val="000000"/>
                <w:sz w:val="18"/>
                <w:lang w:val="en-US"/>
              </w:rPr>
              <w:t>99.86</w:t>
            </w:r>
          </w:p>
        </w:tc>
        <w:tc>
          <w:tcPr>
            <w:tcW w:w="785" w:type="dxa"/>
            <w:vAlign w:val="center"/>
          </w:tcPr>
          <w:p w14:paraId="5F7F4107" w14:textId="6B1BC29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F6A5A68" w14:textId="4DCBB142" w:rsidR="0067187B" w:rsidRDefault="0067187B" w:rsidP="00E10C74">
            <w:pPr>
              <w:pStyle w:val="ListParagraph"/>
              <w:spacing w:line="360" w:lineRule="auto"/>
              <w:ind w:left="0"/>
              <w:jc w:val="both"/>
            </w:pPr>
            <w:r>
              <w:fldChar w:fldCharType="begin"/>
            </w:r>
            <w:r>
              <w:instrText xml:space="preserve"> ADDIN ZOTERO_ITEM CSL_CITATION {"citationID":"JZyolY4S","properties":{"formattedCitation":"\\super 40\\nosupersub{}","plainCitation":"40","noteIndex":0},"citationItems":[{"id":4330,"uris":["http://zotero.org/users/local/VDpoIWnQ/items/C5K7T5KE"],"itemData":{"id":4330,"type":"article-journal","container-title":"Sustainability","DOI":"10.3390/su14148915","ISSN":"2071-1050","issue":"14","note":"publisher: MDPI AG","page":"8915","title":"HLNet Model and Application in Crop Leaf Diseases Identification","volume":"14","author":[{"family":"Xu","given":"Yanlei"},{"family":"Kong","given":"Shuolin"},{"family":"Gao","given":"Zongmei"},{"family":"Chen","given":"Qingyuan"},{"family":"Jiao","given":"Yubin"},{"family":"Li","given":"Chenxiao"}],"issued":{"date-parts":[["2022",7]]}}}],"schema":"https://github.com/citation-style-language/schema/raw/master/csl-citation.json"} </w:instrText>
            </w:r>
            <w:r>
              <w:fldChar w:fldCharType="separate"/>
            </w:r>
            <w:r w:rsidRPr="00E10C74">
              <w:rPr>
                <w:szCs w:val="24"/>
                <w:vertAlign w:val="superscript"/>
              </w:rPr>
              <w:t>40</w:t>
            </w:r>
            <w:r>
              <w:fldChar w:fldCharType="end"/>
            </w:r>
          </w:p>
        </w:tc>
      </w:tr>
      <w:tr w:rsidR="0067187B" w14:paraId="11825237" w14:textId="7E1B0AFD" w:rsidTr="00634292">
        <w:tc>
          <w:tcPr>
            <w:tcW w:w="1051" w:type="dxa"/>
            <w:vAlign w:val="center"/>
          </w:tcPr>
          <w:p w14:paraId="092CC5AC" w14:textId="6C33C724"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15A81694" w14:textId="6D4FC849"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C76DCFE" w14:textId="3277D12B"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2708E314" w14:textId="18D581AF" w:rsidR="0067187B" w:rsidRDefault="0067187B" w:rsidP="003E1047">
            <w:pPr>
              <w:pStyle w:val="ListParagraph"/>
              <w:spacing w:line="360" w:lineRule="auto"/>
              <w:ind w:left="0"/>
              <w:jc w:val="both"/>
            </w:pPr>
            <w:r>
              <w:rPr>
                <w:rFonts w:ascii="Cambria" w:hAnsi="Cambria"/>
                <w:color w:val="000000"/>
                <w:sz w:val="18"/>
                <w:lang w:val="en-US"/>
              </w:rPr>
              <w:t>99.16</w:t>
            </w:r>
          </w:p>
        </w:tc>
        <w:tc>
          <w:tcPr>
            <w:tcW w:w="785" w:type="dxa"/>
            <w:vAlign w:val="center"/>
          </w:tcPr>
          <w:p w14:paraId="1AFC31D6" w14:textId="23063C35"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E81897D" w14:textId="734282E6" w:rsidR="0067187B" w:rsidRDefault="0067187B" w:rsidP="00E10C74">
            <w:pPr>
              <w:pStyle w:val="ListParagraph"/>
              <w:spacing w:line="360" w:lineRule="auto"/>
              <w:ind w:left="0"/>
              <w:jc w:val="both"/>
            </w:pPr>
            <w:r>
              <w:fldChar w:fldCharType="begin"/>
            </w:r>
            <w:r>
              <w:instrText xml:space="preserve"> ADDIN ZOTERO_ITEM CSL_CITATION {"citationID":"1esvjmbj","properties":{"formattedCitation":"\\super 41\\nosupersub{}","plainCitation":"41","noteIndex":0},"citationItems":[{"id":4331,"uris":["http://zotero.org/users/local/VDpoIWnQ/items/J2ANSUKV"],"itemData":{"id":4331,"type":"article-journal","container-title":"Multimedia Tools and Applications","DOI":"10.1007/s11042-021-11763-6","ISSN":"1573-7721","issue":"5","note":"publisher: Springer Science and Business Media LLC","page":"6051–6067","title":"Deep transfer modeling for classification of Maize Plant Leaf Disease","volume":"81","author":[{"family":"Singh","given":"Rajeev Kumar"},{"family":"Tiwari","given":"Akhilesh"},{"family":"Gupta","given":"Rajendra Kumar"}],"issued":{"date-parts":[["2022",1]]}}}],"schema":"https://github.com/citation-style-language/schema/raw/master/csl-citation.json"} </w:instrText>
            </w:r>
            <w:r>
              <w:fldChar w:fldCharType="separate"/>
            </w:r>
            <w:r w:rsidRPr="00E10C74">
              <w:rPr>
                <w:szCs w:val="24"/>
                <w:vertAlign w:val="superscript"/>
              </w:rPr>
              <w:t>41</w:t>
            </w:r>
            <w:r>
              <w:fldChar w:fldCharType="end"/>
            </w:r>
          </w:p>
        </w:tc>
      </w:tr>
      <w:tr w:rsidR="0067187B" w14:paraId="420523D1" w14:textId="7A846ABB" w:rsidTr="00634292">
        <w:tc>
          <w:tcPr>
            <w:tcW w:w="1051" w:type="dxa"/>
            <w:vAlign w:val="center"/>
          </w:tcPr>
          <w:p w14:paraId="4F98B0AA" w14:textId="196BA5A5"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FBE5BCD" w14:textId="28C39760"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34D48C7C" w14:textId="39A01E63"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591E2FB0" w14:textId="51DCDB22" w:rsidR="0067187B" w:rsidRDefault="0067187B" w:rsidP="003E1047">
            <w:pPr>
              <w:pStyle w:val="ListParagraph"/>
              <w:spacing w:line="360" w:lineRule="auto"/>
              <w:ind w:left="0"/>
              <w:jc w:val="both"/>
            </w:pPr>
            <w:r>
              <w:rPr>
                <w:rFonts w:ascii="Cambria" w:hAnsi="Cambria"/>
                <w:color w:val="000000"/>
                <w:sz w:val="18"/>
                <w:lang w:val="en-US"/>
              </w:rPr>
              <w:t>99</w:t>
            </w:r>
          </w:p>
        </w:tc>
        <w:tc>
          <w:tcPr>
            <w:tcW w:w="785" w:type="dxa"/>
            <w:vAlign w:val="center"/>
          </w:tcPr>
          <w:p w14:paraId="76184714" w14:textId="41408D3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4FF7E8C" w14:textId="33424FA2" w:rsidR="0067187B" w:rsidRDefault="0067187B" w:rsidP="00E10C74">
            <w:pPr>
              <w:pStyle w:val="ListParagraph"/>
              <w:spacing w:line="360" w:lineRule="auto"/>
              <w:ind w:left="0"/>
              <w:jc w:val="both"/>
            </w:pPr>
            <w:r>
              <w:fldChar w:fldCharType="begin"/>
            </w:r>
            <w:r>
              <w:instrText xml:space="preserve"> ADDIN ZOTERO_ITEM CSL_CITATION {"citationID":"A7uVeO0a","properties":{"formattedCitation":"\\super 42\\nosupersub{}","plainCitation":"42","noteIndex":0},"citationItems":[{"id":4332,"uris":["http://zotero.org/users/local/VDpoIWnQ/items/CH8I2TQ8"],"itemData":{"id":4332,"type":"article-journal","container-title":"Neural Processing Letters","DOI":"10.1007/s11063-022-10880-z","ISSN":"1573-773X","issue":"6","note":"publisher: Springer Science and Business Media LLC","page":"5693–5709","title":"Meta-Heuristic Based Deep Learning Model for Leaf Diseases Detection","volume":"54","author":[{"family":"Ruth","given":"J. Anitha"},{"family":"Uma","given":"R."},{"family":"Meenakshi","given":"A."},{"family":"Ramkumar","given":"P."}],"issued":{"date-parts":[["2022",6]]}}}],"schema":"https://github.com/citation-style-language/schema/raw/master/csl-citation.json"} </w:instrText>
            </w:r>
            <w:r>
              <w:fldChar w:fldCharType="separate"/>
            </w:r>
            <w:r w:rsidRPr="00E10C74">
              <w:rPr>
                <w:szCs w:val="24"/>
                <w:vertAlign w:val="superscript"/>
              </w:rPr>
              <w:t>42</w:t>
            </w:r>
            <w:r>
              <w:fldChar w:fldCharType="end"/>
            </w:r>
          </w:p>
        </w:tc>
      </w:tr>
      <w:tr w:rsidR="0067187B" w14:paraId="52520FDF" w14:textId="18A68905" w:rsidTr="00634292">
        <w:tc>
          <w:tcPr>
            <w:tcW w:w="1051" w:type="dxa"/>
            <w:vAlign w:val="center"/>
          </w:tcPr>
          <w:p w14:paraId="5A3BF20D" w14:textId="51BE5E44"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8C1B07E" w14:textId="72930547"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99CAE76" w14:textId="4EBA858B"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1ADDB2CC" w14:textId="20CF88E9" w:rsidR="0067187B" w:rsidRDefault="0067187B" w:rsidP="003E1047">
            <w:pPr>
              <w:pStyle w:val="ListParagraph"/>
              <w:spacing w:line="360" w:lineRule="auto"/>
              <w:ind w:left="0"/>
              <w:jc w:val="both"/>
            </w:pPr>
            <w:r>
              <w:rPr>
                <w:rFonts w:ascii="Cambria" w:hAnsi="Cambria"/>
                <w:color w:val="000000"/>
                <w:sz w:val="18"/>
                <w:lang w:val="en-US"/>
              </w:rPr>
              <w:t>98.41</w:t>
            </w:r>
          </w:p>
        </w:tc>
        <w:tc>
          <w:tcPr>
            <w:tcW w:w="785" w:type="dxa"/>
            <w:vAlign w:val="center"/>
          </w:tcPr>
          <w:p w14:paraId="4620EBFD" w14:textId="6475D676"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7E33538" w14:textId="49493163" w:rsidR="0067187B" w:rsidRDefault="0067187B" w:rsidP="00E10C74">
            <w:pPr>
              <w:pStyle w:val="ListParagraph"/>
              <w:spacing w:line="360" w:lineRule="auto"/>
              <w:ind w:left="0"/>
              <w:jc w:val="both"/>
            </w:pPr>
            <w:r>
              <w:fldChar w:fldCharType="begin"/>
            </w:r>
            <w:r>
              <w:instrText xml:space="preserve"> ADDIN ZOTERO_ITEM CSL_CITATION {"citationID":"udcv7Gr5","properties":{"formattedCitation":"\\super 43\\nosupersub{}","plainCitation":"43","noteIndex":0},"citationItems":[{"id":4333,"uris":["http://zotero.org/users/local/VDpoIWnQ/items/WY75JHCS"],"itemData":{"id":4333,"type":"article-journal","container-title":"Electronics","DOI":"10.3390/electronics11081266","ISSN":"2079-9292","issue":"8","note":"publisher: MDPI AG","page":"1266","title":"A Five Convolutional Layer Deep Convolutional Neural Network for Plant Leaf Disease Detection","volume":"11","author":[{"family":"Pandian","given":"J. Arun"},{"family":"Kanchanadevi","given":"K."},{"family":"Kumar","given":"V. Dhilip"},{"family":"Jasińska","given":"Elżbieta"},{"family":"Goňo","given":"Radomír"},{"family":"Leonowicz","given":"Zbigniew"},{"family":"Jasiński","given":"Michał"}],"issued":{"date-parts":[["2022",4]]}}}],"schema":"https://github.com/citation-style-language/schema/raw/master/csl-citation.json"} </w:instrText>
            </w:r>
            <w:r>
              <w:fldChar w:fldCharType="separate"/>
            </w:r>
            <w:r w:rsidRPr="00E10C74">
              <w:rPr>
                <w:szCs w:val="24"/>
                <w:vertAlign w:val="superscript"/>
              </w:rPr>
              <w:t>43</w:t>
            </w:r>
            <w:r>
              <w:fldChar w:fldCharType="end"/>
            </w:r>
          </w:p>
        </w:tc>
      </w:tr>
      <w:tr w:rsidR="0067187B" w14:paraId="0E2CBC79" w14:textId="727D8C38" w:rsidTr="00634292">
        <w:tc>
          <w:tcPr>
            <w:tcW w:w="1051" w:type="dxa"/>
            <w:vAlign w:val="center"/>
          </w:tcPr>
          <w:p w14:paraId="3137C052" w14:textId="0F3340CE"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2D9C941" w14:textId="0D3E78F8"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80A96AF" w14:textId="64A20D92" w:rsidR="0067187B" w:rsidRDefault="0067187B" w:rsidP="003E1047">
            <w:pPr>
              <w:pStyle w:val="ListParagraph"/>
              <w:spacing w:line="360" w:lineRule="auto"/>
              <w:ind w:left="0"/>
              <w:jc w:val="both"/>
            </w:pPr>
            <w:r>
              <w:rPr>
                <w:rFonts w:ascii="Cambria" w:hAnsi="Cambria"/>
                <w:color w:val="000000"/>
                <w:w w:val="120"/>
                <w:sz w:val="18"/>
                <w:lang w:val="en-US"/>
              </w:rPr>
              <w:t>DCNN</w:t>
            </w:r>
          </w:p>
        </w:tc>
        <w:tc>
          <w:tcPr>
            <w:tcW w:w="1087" w:type="dxa"/>
            <w:vAlign w:val="center"/>
          </w:tcPr>
          <w:p w14:paraId="094389C6" w14:textId="54C41927" w:rsidR="0067187B" w:rsidRDefault="0067187B" w:rsidP="003E1047">
            <w:pPr>
              <w:pStyle w:val="ListParagraph"/>
              <w:spacing w:line="360" w:lineRule="auto"/>
              <w:ind w:left="0"/>
              <w:jc w:val="both"/>
            </w:pPr>
            <w:r>
              <w:rPr>
                <w:rFonts w:ascii="Cambria" w:hAnsi="Cambria"/>
                <w:color w:val="000000"/>
                <w:sz w:val="18"/>
                <w:lang w:val="en-US"/>
              </w:rPr>
              <w:t>99.79</w:t>
            </w:r>
          </w:p>
        </w:tc>
        <w:tc>
          <w:tcPr>
            <w:tcW w:w="785" w:type="dxa"/>
            <w:vAlign w:val="center"/>
          </w:tcPr>
          <w:p w14:paraId="7F092E5E" w14:textId="17B14D27"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579293E" w14:textId="3C218050" w:rsidR="0067187B" w:rsidRDefault="0067187B" w:rsidP="00E10C74">
            <w:pPr>
              <w:pStyle w:val="ListParagraph"/>
              <w:spacing w:line="360" w:lineRule="auto"/>
              <w:ind w:left="0"/>
              <w:jc w:val="both"/>
            </w:pPr>
            <w:r>
              <w:fldChar w:fldCharType="begin"/>
            </w:r>
            <w:r>
              <w:instrText xml:space="preserve"> ADDIN ZOTERO_ITEM CSL_CITATION {"citationID":"cFKTGpO5","properties":{"formattedCitation":"\\super 44\\nosupersub{}","plainCitation":"44","noteIndex":0},"citationItems":[{"id":4334,"uris":["http://zotero.org/users/local/VDpoIWnQ/items/ITMWII7D"],"itemData":{"id":4334,"type":"article-journal","container-title":"Applied Sciences","DOI":"10.3390/app12146982","ISSN":"2076-3417","issue":"14","note":"publisher: MDPI AG","page":"6982","title":"Plant Disease Detection Using Deep Convolutional Neural Network","volume":"12","author":[{"family":"Pandian","given":"J. Arun"},{"family":"Kumar","given":"V. Dhilip"},{"family":"Geman","given":"Oana"},{"family":"Hnatiuc","given":"Mihaela"},{"family":"Arif","given":"Muhammad"},{"family":"Kanchanadevi","given":"K."}],"issued":{"date-parts":[["2022",7]]}}}],"schema":"https://github.com/citation-style-language/schema/raw/master/csl-citation.json"} </w:instrText>
            </w:r>
            <w:r>
              <w:fldChar w:fldCharType="separate"/>
            </w:r>
            <w:r w:rsidRPr="00E10C74">
              <w:rPr>
                <w:szCs w:val="24"/>
                <w:vertAlign w:val="superscript"/>
              </w:rPr>
              <w:t>44</w:t>
            </w:r>
            <w:r>
              <w:fldChar w:fldCharType="end"/>
            </w:r>
          </w:p>
        </w:tc>
      </w:tr>
      <w:tr w:rsidR="0067187B" w14:paraId="2126514C" w14:textId="243014C1" w:rsidTr="00634292">
        <w:tc>
          <w:tcPr>
            <w:tcW w:w="1051" w:type="dxa"/>
            <w:vAlign w:val="center"/>
          </w:tcPr>
          <w:p w14:paraId="65472D92" w14:textId="3C49DA1B" w:rsidR="0067187B" w:rsidRDefault="0067187B" w:rsidP="003E1047">
            <w:pPr>
              <w:pStyle w:val="ListParagraph"/>
              <w:spacing w:line="360" w:lineRule="auto"/>
              <w:ind w:left="0"/>
              <w:jc w:val="both"/>
            </w:pPr>
            <w:r>
              <w:rPr>
                <w:rFonts w:ascii="Cambria" w:hAnsi="Cambria"/>
                <w:color w:val="000000"/>
                <w:w w:val="105"/>
                <w:sz w:val="18"/>
                <w:lang w:val="en-US"/>
              </w:rPr>
              <w:t>wheat</w:t>
            </w:r>
          </w:p>
        </w:tc>
        <w:tc>
          <w:tcPr>
            <w:tcW w:w="1559" w:type="dxa"/>
            <w:vAlign w:val="center"/>
          </w:tcPr>
          <w:p w14:paraId="76AC1C0B" w14:textId="30B38575"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3BCC250" w14:textId="37EF7F58" w:rsidR="0067187B" w:rsidRDefault="0067187B" w:rsidP="003E1047">
            <w:pPr>
              <w:pStyle w:val="ListParagraph"/>
              <w:spacing w:line="360" w:lineRule="auto"/>
              <w:ind w:left="0"/>
              <w:jc w:val="both"/>
            </w:pPr>
            <w:r>
              <w:rPr>
                <w:rFonts w:ascii="Cambria" w:hAnsi="Cambria"/>
                <w:color w:val="000000"/>
                <w:sz w:val="18"/>
                <w:lang w:val="en-US"/>
              </w:rPr>
              <w:t>ResNet152</w:t>
            </w:r>
          </w:p>
        </w:tc>
        <w:tc>
          <w:tcPr>
            <w:tcW w:w="1087" w:type="dxa"/>
            <w:vAlign w:val="center"/>
          </w:tcPr>
          <w:p w14:paraId="3B775BB1" w14:textId="0205C417" w:rsidR="0067187B" w:rsidRDefault="0067187B" w:rsidP="003E1047">
            <w:pPr>
              <w:pStyle w:val="ListParagraph"/>
              <w:spacing w:line="360" w:lineRule="auto"/>
              <w:ind w:left="0"/>
              <w:jc w:val="both"/>
            </w:pPr>
            <w:r>
              <w:rPr>
                <w:rFonts w:ascii="Cambria" w:hAnsi="Cambria"/>
                <w:color w:val="000000"/>
                <w:sz w:val="18"/>
                <w:lang w:val="en-US"/>
              </w:rPr>
              <w:t>95</w:t>
            </w:r>
          </w:p>
        </w:tc>
        <w:tc>
          <w:tcPr>
            <w:tcW w:w="785" w:type="dxa"/>
            <w:vAlign w:val="center"/>
          </w:tcPr>
          <w:p w14:paraId="6D056CF7" w14:textId="07E9944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398F2CC" w14:textId="567A89B9" w:rsidR="0067187B" w:rsidRDefault="0067187B" w:rsidP="00E10C74">
            <w:pPr>
              <w:pStyle w:val="ListParagraph"/>
              <w:spacing w:line="360" w:lineRule="auto"/>
              <w:ind w:left="0"/>
              <w:jc w:val="both"/>
            </w:pPr>
            <w:r>
              <w:fldChar w:fldCharType="begin"/>
            </w:r>
            <w:r>
              <w:instrText xml:space="preserve"> ADDIN ZOTERO_ITEM CSL_CITATION {"citationID":"6zmwI8oe","properties":{"formattedCitation":"\\super 45\\nosupersub{}","plainCitation":"45","noteIndex":0},"citationItems":[{"id":4335,"uris":["http://zotero.org/users/local/VDpoIWnQ/items/EBUWLZ63"],"itemData":{"id":4335,"type":"article-journal","container-title":"Scientific Reports","DOI":"10.1038/s41598-022-15163-0","ISSN":"2045-2322","issue":"1","note":"publisher: Springer Science and Business Media LLC","title":"A deep learning based approach for automated plant disease classification using vision transformer","URL":"http://dx.doi.org/10.1038/s41598-022-15163-0","volume":"12","author":[{"family":"Borhani","given":"Yasamin"},{"family":"Khoramdel","given":"Javad"},{"family":"Najafi","given":"Esmaeil"}],"issued":{"date-parts":[["2022",7]]}}}],"schema":"https://github.com/citation-style-language/schema/raw/master/csl-citation.json"} </w:instrText>
            </w:r>
            <w:r>
              <w:fldChar w:fldCharType="separate"/>
            </w:r>
            <w:r w:rsidRPr="00E10C74">
              <w:rPr>
                <w:szCs w:val="24"/>
                <w:vertAlign w:val="superscript"/>
              </w:rPr>
              <w:t>45</w:t>
            </w:r>
            <w:r>
              <w:fldChar w:fldCharType="end"/>
            </w:r>
          </w:p>
        </w:tc>
      </w:tr>
      <w:tr w:rsidR="0067187B" w14:paraId="0F5BA5D5" w14:textId="7DA76F45" w:rsidTr="00634292">
        <w:tc>
          <w:tcPr>
            <w:tcW w:w="1051" w:type="dxa"/>
            <w:vAlign w:val="center"/>
          </w:tcPr>
          <w:p w14:paraId="56098B47" w14:textId="78410B48" w:rsidR="0067187B" w:rsidRDefault="0067187B" w:rsidP="003E1047">
            <w:pPr>
              <w:pStyle w:val="ListParagraph"/>
              <w:spacing w:line="360" w:lineRule="auto"/>
              <w:ind w:left="0"/>
              <w:jc w:val="both"/>
            </w:pPr>
            <w:r>
              <w:rPr>
                <w:rFonts w:ascii="Cambria" w:hAnsi="Cambria"/>
                <w:color w:val="000000"/>
                <w:sz w:val="18"/>
                <w:lang w:val="en-US"/>
              </w:rPr>
              <w:t>rice</w:t>
            </w:r>
          </w:p>
        </w:tc>
        <w:tc>
          <w:tcPr>
            <w:tcW w:w="1559" w:type="dxa"/>
            <w:vAlign w:val="center"/>
          </w:tcPr>
          <w:p w14:paraId="47310540" w14:textId="7213984B"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EA335A7" w14:textId="79F51C9F"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164E1380" w14:textId="32404E71" w:rsidR="0067187B" w:rsidRDefault="0067187B" w:rsidP="003E1047">
            <w:pPr>
              <w:pStyle w:val="ListParagraph"/>
              <w:spacing w:line="360" w:lineRule="auto"/>
              <w:ind w:left="0"/>
              <w:jc w:val="both"/>
            </w:pPr>
            <w:r>
              <w:rPr>
                <w:rFonts w:ascii="Cambria" w:hAnsi="Cambria"/>
                <w:color w:val="000000"/>
                <w:sz w:val="18"/>
                <w:lang w:val="en-US"/>
              </w:rPr>
              <w:t>92.24</w:t>
            </w:r>
          </w:p>
        </w:tc>
        <w:tc>
          <w:tcPr>
            <w:tcW w:w="785" w:type="dxa"/>
            <w:vAlign w:val="center"/>
          </w:tcPr>
          <w:p w14:paraId="4C4EC215" w14:textId="26EB4496"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B64B13D" w14:textId="0EBBAF9E" w:rsidR="0067187B" w:rsidRDefault="0067187B" w:rsidP="00E10C74">
            <w:pPr>
              <w:pStyle w:val="ListParagraph"/>
              <w:spacing w:line="360" w:lineRule="auto"/>
              <w:ind w:left="0"/>
              <w:jc w:val="both"/>
            </w:pPr>
            <w:r>
              <w:fldChar w:fldCharType="begin"/>
            </w:r>
            <w:r>
              <w:instrText xml:space="preserve"> ADDIN ZOTERO_ITEM CSL_CITATION {"citationID":"mRNg8hlL","properties":{"formattedCitation":"\\super 46\\nosupersub{}","plainCitation":"46","noteIndex":0},"citationItems":[{"id":4336,"uris":["http://zotero.org/users/local/VDpoIWnQ/items/KKYU4TMP"],"itemData":{"id":4336,"type":"article-journal","container-title":"Journal of The Institution of Engineers (India): Series B","DOI":"10.1007/s40031-021-00704-4","ISSN":"2250-2114","issue":"4","note":"publisher: Springer Science and Business Media LLC","page":"1047–1059","title":"Classification of Rice Diseases using Convolutional Neural Network Models","volume":"103","author":[{"family":"Yakkundimath","given":"Rajesh"},{"family":"Saunshi","given":"Girish"},{"family":"Anami","given":"Basavaraj"},{"family":"Palaiah","given":"Surendra"}],"issued":{"date-parts":[["2022",2]]}}}],"schema":"https://github.com/citation-style-language/schema/raw/master/csl-citation.json"} </w:instrText>
            </w:r>
            <w:r>
              <w:fldChar w:fldCharType="separate"/>
            </w:r>
            <w:r w:rsidRPr="00E10C74">
              <w:rPr>
                <w:szCs w:val="24"/>
                <w:vertAlign w:val="superscript"/>
              </w:rPr>
              <w:t>46</w:t>
            </w:r>
            <w:r>
              <w:fldChar w:fldCharType="end"/>
            </w:r>
          </w:p>
        </w:tc>
      </w:tr>
      <w:tr w:rsidR="0067187B" w14:paraId="740D6BA9" w14:textId="00F03EB7" w:rsidTr="00634292">
        <w:tc>
          <w:tcPr>
            <w:tcW w:w="1051" w:type="dxa"/>
            <w:vAlign w:val="center"/>
          </w:tcPr>
          <w:p w14:paraId="49F592DA" w14:textId="725AC250" w:rsidR="0067187B" w:rsidRDefault="0067187B" w:rsidP="003E1047">
            <w:pPr>
              <w:pStyle w:val="ListParagraph"/>
              <w:spacing w:line="360" w:lineRule="auto"/>
              <w:ind w:left="0"/>
              <w:jc w:val="both"/>
            </w:pPr>
            <w:r>
              <w:rPr>
                <w:rFonts w:ascii="Cambria" w:hAnsi="Cambria"/>
                <w:color w:val="000000"/>
                <w:sz w:val="18"/>
                <w:lang w:val="en-US"/>
              </w:rPr>
              <w:t>potato</w:t>
            </w:r>
          </w:p>
        </w:tc>
        <w:tc>
          <w:tcPr>
            <w:tcW w:w="1559" w:type="dxa"/>
            <w:vAlign w:val="center"/>
          </w:tcPr>
          <w:p w14:paraId="6D0F910E" w14:textId="74C6575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93CBA74" w14:textId="4B57EECE" w:rsidR="0067187B" w:rsidRDefault="0067187B" w:rsidP="003E1047">
            <w:pPr>
              <w:pStyle w:val="ListParagraph"/>
              <w:spacing w:line="360" w:lineRule="auto"/>
              <w:ind w:left="0"/>
              <w:jc w:val="both"/>
            </w:pPr>
            <w:proofErr w:type="spellStart"/>
            <w:r>
              <w:rPr>
                <w:rFonts w:ascii="Cambria" w:hAnsi="Cambria"/>
                <w:color w:val="000000"/>
                <w:w w:val="105"/>
                <w:sz w:val="18"/>
                <w:lang w:val="en-US"/>
              </w:rPr>
              <w:t>MobileNet</w:t>
            </w:r>
            <w:proofErr w:type="spellEnd"/>
            <w:r>
              <w:rPr>
                <w:rFonts w:ascii="Cambria" w:hAnsi="Cambria"/>
                <w:color w:val="000000"/>
                <w:w w:val="105"/>
                <w:sz w:val="18"/>
                <w:lang w:val="en-US"/>
              </w:rPr>
              <w:t xml:space="preserve"> V2</w:t>
            </w:r>
          </w:p>
        </w:tc>
        <w:tc>
          <w:tcPr>
            <w:tcW w:w="1087" w:type="dxa"/>
            <w:vAlign w:val="center"/>
          </w:tcPr>
          <w:p w14:paraId="79C9AB0F" w14:textId="680E25B5" w:rsidR="0067187B" w:rsidRDefault="0067187B" w:rsidP="003E1047">
            <w:pPr>
              <w:pStyle w:val="ListParagraph"/>
              <w:spacing w:line="360" w:lineRule="auto"/>
              <w:ind w:left="0"/>
              <w:jc w:val="both"/>
            </w:pPr>
            <w:r>
              <w:rPr>
                <w:rFonts w:ascii="Cambria" w:hAnsi="Cambria"/>
                <w:color w:val="000000"/>
                <w:sz w:val="18"/>
                <w:lang w:val="en-US"/>
              </w:rPr>
              <w:t>97.73</w:t>
            </w:r>
          </w:p>
        </w:tc>
        <w:tc>
          <w:tcPr>
            <w:tcW w:w="785" w:type="dxa"/>
            <w:vAlign w:val="center"/>
          </w:tcPr>
          <w:p w14:paraId="48B4641F" w14:textId="2AB2F693"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1BA2A5E2" w14:textId="3D2263DF" w:rsidR="0067187B" w:rsidRDefault="0067187B" w:rsidP="00E10C74">
            <w:pPr>
              <w:pStyle w:val="ListParagraph"/>
              <w:spacing w:line="360" w:lineRule="auto"/>
              <w:ind w:left="0"/>
              <w:jc w:val="both"/>
            </w:pPr>
            <w:r>
              <w:fldChar w:fldCharType="begin"/>
            </w:r>
            <w:r>
              <w:instrText xml:space="preserve"> ADDIN ZOTERO_ITEM CSL_CITATION {"citationID":"IDv9mTuc","properties":{"formattedCitation":"\\super 47\\nosupersub{}","plainCitation":"47","noteIndex":0},"citationItems":[{"id":4337,"uris":["http://zotero.org/users/local/VDpoIWnQ/items/PENXGT92"],"itemData":{"id":4337,"type":"article-journal","container-title":"Multimedia Tools and Applications","DOI":"10.1007/s11042-022-12620-w","ISSN":"1573-7721","issue":"15","note":"publisher: Springer Science and Business Media LLC","page":"20797–20816","title":"Mobile convolution neural network for the recognition of potato leaf disease images","volume":"81","author":[{"family":"Chen","given":"Weirong"},{"family":"Chen","given":"Junde"},{"family":"Zeb","given":"Adnan"},{"family":"Yang","given":"Shuangyuan"},{"family":"Zhang","given":"Defu"}],"issued":{"date-parts":[["2022",3]]}}}],"schema":"https://github.com/citation-style-language/schema/raw/master/csl-citation.json"} </w:instrText>
            </w:r>
            <w:r>
              <w:fldChar w:fldCharType="separate"/>
            </w:r>
            <w:r w:rsidRPr="00E10C74">
              <w:rPr>
                <w:szCs w:val="24"/>
                <w:vertAlign w:val="superscript"/>
              </w:rPr>
              <w:t>47</w:t>
            </w:r>
            <w:r>
              <w:fldChar w:fldCharType="end"/>
            </w:r>
          </w:p>
        </w:tc>
      </w:tr>
      <w:tr w:rsidR="0067187B" w14:paraId="73F7C684" w14:textId="49C299CE" w:rsidTr="00634292">
        <w:tc>
          <w:tcPr>
            <w:tcW w:w="1051" w:type="dxa"/>
            <w:vAlign w:val="center"/>
          </w:tcPr>
          <w:p w14:paraId="41E82FF9" w14:textId="1EDD6C54" w:rsidR="0067187B" w:rsidRDefault="0067187B" w:rsidP="003E1047">
            <w:pPr>
              <w:pStyle w:val="ListParagraph"/>
              <w:spacing w:line="360" w:lineRule="auto"/>
              <w:ind w:left="0"/>
              <w:jc w:val="both"/>
            </w:pPr>
            <w:r>
              <w:rPr>
                <w:rFonts w:ascii="Cambria" w:hAnsi="Cambria"/>
                <w:color w:val="000000"/>
                <w:sz w:val="18"/>
                <w:lang w:val="en-US"/>
              </w:rPr>
              <w:t>cucumber</w:t>
            </w:r>
          </w:p>
        </w:tc>
        <w:tc>
          <w:tcPr>
            <w:tcW w:w="1559" w:type="dxa"/>
            <w:vAlign w:val="center"/>
          </w:tcPr>
          <w:p w14:paraId="03854DC9" w14:textId="7811028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C05C1D5" w14:textId="0771362C" w:rsidR="0067187B" w:rsidRDefault="0067187B" w:rsidP="003E1047">
            <w:pPr>
              <w:pStyle w:val="ListParagraph"/>
              <w:spacing w:line="360" w:lineRule="auto"/>
              <w:ind w:left="0"/>
              <w:jc w:val="both"/>
            </w:pPr>
            <w:r>
              <w:rPr>
                <w:rFonts w:ascii="Cambria" w:hAnsi="Cambria"/>
                <w:color w:val="000000"/>
                <w:w w:val="120"/>
                <w:sz w:val="18"/>
                <w:lang w:val="en-US"/>
              </w:rPr>
              <w:t>DCCNN</w:t>
            </w:r>
          </w:p>
        </w:tc>
        <w:tc>
          <w:tcPr>
            <w:tcW w:w="1087" w:type="dxa"/>
            <w:vAlign w:val="center"/>
          </w:tcPr>
          <w:p w14:paraId="73E9C97D" w14:textId="01C98DBD" w:rsidR="0067187B" w:rsidRDefault="0067187B" w:rsidP="003E1047">
            <w:pPr>
              <w:pStyle w:val="ListParagraph"/>
              <w:spacing w:line="360" w:lineRule="auto"/>
              <w:ind w:left="0"/>
              <w:jc w:val="both"/>
            </w:pPr>
            <w:r>
              <w:rPr>
                <w:rFonts w:ascii="Cambria" w:hAnsi="Cambria"/>
                <w:color w:val="000000"/>
                <w:sz w:val="18"/>
                <w:lang w:val="en-US"/>
              </w:rPr>
              <w:t>98.23</w:t>
            </w:r>
          </w:p>
        </w:tc>
        <w:tc>
          <w:tcPr>
            <w:tcW w:w="785" w:type="dxa"/>
            <w:vAlign w:val="center"/>
          </w:tcPr>
          <w:p w14:paraId="6AE3BAB1" w14:textId="2EAA353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9935CD9" w14:textId="47EB2757" w:rsidR="0067187B" w:rsidRDefault="0067187B" w:rsidP="00E10C74">
            <w:pPr>
              <w:pStyle w:val="ListParagraph"/>
              <w:spacing w:line="360" w:lineRule="auto"/>
              <w:ind w:left="0"/>
              <w:jc w:val="both"/>
            </w:pPr>
            <w:r>
              <w:fldChar w:fldCharType="begin"/>
            </w:r>
            <w:r>
              <w:instrText xml:space="preserve"> ADDIN ZOTERO_ITEM CSL_CITATION {"citationID":"VAlEkxwb","properties":{"formattedCitation":"\\super 48\\nosupersub{}","plainCitation":"48","noteIndex":0},"citationItems":[{"id":4338,"uris":["http://zotero.org/users/local/VDpoIWnQ/items/JY9CN736"],"itemData":{"id":4338,"type":"article-journal","container-title":"Multimedia Tools and Applications","DOI":"10.1007/s11042-022-13053-1","ISSN":"1573-7721","issue":"23","note":"publisher: Springer Science and Business Media LLC","page":"32791–32816","title":"An efficient densely connected convolutional neural network for identification of plant diseases","volume":"81","author":[{"family":"Yogeswararao","given":"G."},{"family":"Naresh","given":"V."},{"family":"Malmathanraj","given":"R."},{"family":"Palanisamy","given":"P."}],"issued":{"date-parts":[["2022",4]]}}}],"schema":"https://github.com/citation-style-language/schema/raw/master/csl-citation.json"} </w:instrText>
            </w:r>
            <w:r>
              <w:fldChar w:fldCharType="separate"/>
            </w:r>
            <w:r w:rsidRPr="00E10C74">
              <w:rPr>
                <w:szCs w:val="24"/>
                <w:vertAlign w:val="superscript"/>
              </w:rPr>
              <w:t>48</w:t>
            </w:r>
            <w:r>
              <w:fldChar w:fldCharType="end"/>
            </w:r>
          </w:p>
        </w:tc>
      </w:tr>
      <w:tr w:rsidR="0067187B" w14:paraId="0F62359C" w14:textId="355DCD4B" w:rsidTr="00634292">
        <w:tc>
          <w:tcPr>
            <w:tcW w:w="1051" w:type="dxa"/>
            <w:vAlign w:val="center"/>
          </w:tcPr>
          <w:p w14:paraId="0387AD9E" w14:textId="2F919055" w:rsidR="0067187B" w:rsidRDefault="0067187B" w:rsidP="003E1047">
            <w:pPr>
              <w:pStyle w:val="ListParagraph"/>
              <w:spacing w:line="360" w:lineRule="auto"/>
              <w:ind w:left="0"/>
              <w:jc w:val="both"/>
            </w:pPr>
            <w:proofErr w:type="spellStart"/>
            <w:r>
              <w:rPr>
                <w:rFonts w:ascii="Cambria" w:hAnsi="Cambria"/>
                <w:color w:val="000000"/>
                <w:w w:val="105"/>
                <w:sz w:val="18"/>
                <w:lang w:val="en-US"/>
              </w:rPr>
              <w:t>popato</w:t>
            </w:r>
            <w:proofErr w:type="spellEnd"/>
          </w:p>
        </w:tc>
        <w:tc>
          <w:tcPr>
            <w:tcW w:w="1559" w:type="dxa"/>
            <w:vAlign w:val="center"/>
          </w:tcPr>
          <w:p w14:paraId="071C3D06" w14:textId="3F9A4311"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15DD29D" w14:textId="1D37E797" w:rsidR="0067187B" w:rsidRDefault="0067187B" w:rsidP="003E1047">
            <w:pPr>
              <w:pStyle w:val="ListParagraph"/>
              <w:spacing w:line="360" w:lineRule="auto"/>
              <w:ind w:left="0"/>
              <w:jc w:val="both"/>
            </w:pPr>
            <w:r>
              <w:rPr>
                <w:rFonts w:ascii="Cambria" w:hAnsi="Cambria"/>
                <w:color w:val="000000"/>
                <w:w w:val="120"/>
                <w:sz w:val="18"/>
                <w:lang w:val="en-US"/>
              </w:rPr>
              <w:t>DCCNN</w:t>
            </w:r>
          </w:p>
        </w:tc>
        <w:tc>
          <w:tcPr>
            <w:tcW w:w="1087" w:type="dxa"/>
            <w:vAlign w:val="center"/>
          </w:tcPr>
          <w:p w14:paraId="6765BD28" w14:textId="2C4F3E3D" w:rsidR="0067187B" w:rsidRDefault="0067187B" w:rsidP="003E1047">
            <w:pPr>
              <w:pStyle w:val="ListParagraph"/>
              <w:spacing w:line="360" w:lineRule="auto"/>
              <w:ind w:left="0"/>
              <w:jc w:val="both"/>
            </w:pPr>
            <w:r>
              <w:rPr>
                <w:rFonts w:ascii="Cambria" w:hAnsi="Cambria"/>
                <w:color w:val="000000"/>
                <w:sz w:val="18"/>
                <w:lang w:val="en-US"/>
              </w:rPr>
              <w:t>99.83</w:t>
            </w:r>
          </w:p>
        </w:tc>
        <w:tc>
          <w:tcPr>
            <w:tcW w:w="785" w:type="dxa"/>
            <w:vAlign w:val="center"/>
          </w:tcPr>
          <w:p w14:paraId="4516857E" w14:textId="52C7D086"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A9995A1" w14:textId="4CFA8F76" w:rsidR="0067187B" w:rsidRDefault="0067187B" w:rsidP="00E10C74">
            <w:pPr>
              <w:pStyle w:val="ListParagraph"/>
              <w:spacing w:line="360" w:lineRule="auto"/>
              <w:ind w:left="0"/>
              <w:jc w:val="both"/>
            </w:pPr>
            <w:r>
              <w:fldChar w:fldCharType="begin"/>
            </w:r>
            <w:r>
              <w:instrText xml:space="preserve"> ADDIN ZOTERO_ITEM CSL_CITATION {"citationID":"rn0a7LLH","properties":{"formattedCitation":"\\super 48\\nosupersub{}","plainCitation":"48","noteIndex":0},"citationItems":[{"id":4338,"uris":["http://zotero.org/users/local/VDpoIWnQ/items/JY9CN736"],"itemData":{"id":4338,"type":"article-journal","container-title":"Multimedia Tools and Applications","DOI":"10.1007/s11042-022-13053-1","ISSN":"1573-7721","issue":"23","note":"publisher: Springer Science and Business Media LLC","page":"32791–32816","title":"An efficient densely connected convolutional neural network for identification of plant diseases","volume":"81","author":[{"family":"Yogeswararao","given":"G."},{"family":"Naresh","given":"V."},{"family":"Malmathanraj","given":"R."},{"family":"Palanisamy","given":"P."}],"issued":{"date-parts":[["2022",4]]}}}],"schema":"https://github.com/citation-style-language/schema/raw/master/csl-citation.json"} </w:instrText>
            </w:r>
            <w:r>
              <w:fldChar w:fldCharType="separate"/>
            </w:r>
            <w:r w:rsidRPr="00E10C74">
              <w:rPr>
                <w:szCs w:val="24"/>
                <w:vertAlign w:val="superscript"/>
              </w:rPr>
              <w:t>48</w:t>
            </w:r>
            <w:r>
              <w:fldChar w:fldCharType="end"/>
            </w:r>
          </w:p>
        </w:tc>
      </w:tr>
      <w:tr w:rsidR="0067187B" w14:paraId="5D74AF50" w14:textId="210E2419" w:rsidTr="00634292">
        <w:tc>
          <w:tcPr>
            <w:tcW w:w="1051" w:type="dxa"/>
            <w:vAlign w:val="center"/>
          </w:tcPr>
          <w:p w14:paraId="45AF6B8D" w14:textId="7E5AE118"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75BDDDCE" w14:textId="1C0BB72C"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FF32305" w14:textId="04BC48C7" w:rsidR="0067187B" w:rsidRDefault="0067187B" w:rsidP="003E1047">
            <w:pPr>
              <w:pStyle w:val="ListParagraph"/>
              <w:spacing w:line="360" w:lineRule="auto"/>
              <w:ind w:left="0"/>
              <w:jc w:val="both"/>
            </w:pPr>
            <w:r>
              <w:rPr>
                <w:rFonts w:ascii="Cambria" w:hAnsi="Cambria"/>
                <w:color w:val="000000"/>
                <w:w w:val="120"/>
                <w:sz w:val="18"/>
                <w:lang w:val="en-US"/>
              </w:rPr>
              <w:t>DCCNN</w:t>
            </w:r>
          </w:p>
        </w:tc>
        <w:tc>
          <w:tcPr>
            <w:tcW w:w="1087" w:type="dxa"/>
            <w:vAlign w:val="center"/>
          </w:tcPr>
          <w:p w14:paraId="7D9341F7" w14:textId="771374F0" w:rsidR="0067187B" w:rsidRDefault="0067187B" w:rsidP="003E1047">
            <w:pPr>
              <w:pStyle w:val="ListParagraph"/>
              <w:spacing w:line="360" w:lineRule="auto"/>
              <w:ind w:left="0"/>
              <w:jc w:val="both"/>
            </w:pPr>
            <w:r>
              <w:rPr>
                <w:rFonts w:ascii="Cambria" w:hAnsi="Cambria"/>
                <w:color w:val="000000"/>
                <w:sz w:val="18"/>
                <w:lang w:val="en-US"/>
              </w:rPr>
              <w:t>99.78</w:t>
            </w:r>
          </w:p>
        </w:tc>
        <w:tc>
          <w:tcPr>
            <w:tcW w:w="785" w:type="dxa"/>
            <w:vAlign w:val="center"/>
          </w:tcPr>
          <w:p w14:paraId="1556A80E" w14:textId="56978D34"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368B880F" w14:textId="12EB032C" w:rsidR="0067187B" w:rsidRDefault="0067187B" w:rsidP="00E10C74">
            <w:pPr>
              <w:pStyle w:val="ListParagraph"/>
              <w:spacing w:line="360" w:lineRule="auto"/>
              <w:ind w:left="0"/>
              <w:jc w:val="both"/>
            </w:pPr>
            <w:r>
              <w:fldChar w:fldCharType="begin"/>
            </w:r>
            <w:r>
              <w:instrText xml:space="preserve"> ADDIN ZOTERO_ITEM CSL_CITATION {"citationID":"lBwYpLzH","properties":{"formattedCitation":"\\super 48\\nosupersub{}","plainCitation":"48","noteIndex":0},"citationItems":[{"id":4338,"uris":["http://zotero.org/users/local/VDpoIWnQ/items/JY9CN736"],"itemData":{"id":4338,"type":"article-journal","container-title":"Multimedia Tools and Applications","DOI":"10.1007/s11042-022-13053-1","ISSN":"1573-7721","issue":"23","note":"publisher: Springer Science and Business Media LLC","page":"32791–32816","title":"An efficient densely connected convolutional neural network for identification of plant diseases","volume":"81","author":[{"family":"Yogeswararao","given":"G."},{"family":"Naresh","given":"V."},{"family":"Malmathanraj","given":"R."},{"family":"Palanisamy","given":"P."}],"issued":{"date-parts":[["2022",4]]}}}],"schema":"https://github.com/citation-style-language/schema/raw/master/csl-citation.json"} </w:instrText>
            </w:r>
            <w:r>
              <w:fldChar w:fldCharType="separate"/>
            </w:r>
            <w:r w:rsidRPr="00E10C74">
              <w:rPr>
                <w:szCs w:val="24"/>
                <w:vertAlign w:val="superscript"/>
              </w:rPr>
              <w:t>48</w:t>
            </w:r>
            <w:r>
              <w:fldChar w:fldCharType="end"/>
            </w:r>
          </w:p>
        </w:tc>
      </w:tr>
      <w:tr w:rsidR="0067187B" w14:paraId="00FCD241" w14:textId="21EF6B09" w:rsidTr="00634292">
        <w:tc>
          <w:tcPr>
            <w:tcW w:w="1051" w:type="dxa"/>
            <w:vAlign w:val="center"/>
          </w:tcPr>
          <w:p w14:paraId="60766747" w14:textId="7F7A5C36"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3964F91E" w14:textId="087EDE37"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1B5C412" w14:textId="4640A141" w:rsidR="0067187B" w:rsidRDefault="0067187B" w:rsidP="003E1047">
            <w:pPr>
              <w:pStyle w:val="ListParagraph"/>
              <w:spacing w:line="360" w:lineRule="auto"/>
              <w:ind w:left="0"/>
              <w:jc w:val="both"/>
            </w:pPr>
            <w:r>
              <w:rPr>
                <w:rFonts w:ascii="Cambria" w:hAnsi="Cambria"/>
                <w:color w:val="000000"/>
                <w:w w:val="120"/>
                <w:sz w:val="18"/>
                <w:lang w:val="en-US"/>
              </w:rPr>
              <w:t>DCCNN</w:t>
            </w:r>
          </w:p>
        </w:tc>
        <w:tc>
          <w:tcPr>
            <w:tcW w:w="1087" w:type="dxa"/>
            <w:vAlign w:val="center"/>
          </w:tcPr>
          <w:p w14:paraId="652FCE03" w14:textId="407A16AB" w:rsidR="0067187B" w:rsidRDefault="0067187B" w:rsidP="003E1047">
            <w:pPr>
              <w:pStyle w:val="ListParagraph"/>
              <w:spacing w:line="360" w:lineRule="auto"/>
              <w:ind w:left="0"/>
              <w:jc w:val="both"/>
            </w:pPr>
            <w:r>
              <w:rPr>
                <w:rFonts w:ascii="Cambria" w:hAnsi="Cambria"/>
                <w:color w:val="000000"/>
                <w:sz w:val="18"/>
                <w:lang w:val="en-US"/>
              </w:rPr>
              <w:t>99.78</w:t>
            </w:r>
          </w:p>
        </w:tc>
        <w:tc>
          <w:tcPr>
            <w:tcW w:w="785" w:type="dxa"/>
            <w:vAlign w:val="center"/>
          </w:tcPr>
          <w:p w14:paraId="75FF4372" w14:textId="0F10ECA5"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8EA0BF6" w14:textId="3DB9A58B" w:rsidR="0067187B" w:rsidRDefault="0067187B" w:rsidP="00E10C74">
            <w:pPr>
              <w:pStyle w:val="ListParagraph"/>
              <w:spacing w:line="360" w:lineRule="auto"/>
              <w:ind w:left="0"/>
              <w:jc w:val="both"/>
            </w:pPr>
            <w:r>
              <w:fldChar w:fldCharType="begin"/>
            </w:r>
            <w:r>
              <w:instrText xml:space="preserve"> ADDIN ZOTERO_ITEM CSL_CITATION {"citationID":"r7JPKNpx","properties":{"formattedCitation":"\\super 48\\nosupersub{}","plainCitation":"48","noteIndex":0},"citationItems":[{"id":4338,"uris":["http://zotero.org/users/local/VDpoIWnQ/items/JY9CN736"],"itemData":{"id":4338,"type":"article-journal","container-title":"Multimedia Tools and Applications","DOI":"10.1007/s11042-022-13053-1","ISSN":"1573-7721","issue":"23","note":"publisher: Springer Science and Business Media LLC","page":"32791–32816","title":"An efficient densely connected convolutional neural network for identification of plant diseases","volume":"81","author":[{"family":"Yogeswararao","given":"G."},{"family":"Naresh","given":"V."},{"family":"Malmathanraj","given":"R."},{"family":"Palanisamy","given":"P."}],"issued":{"date-parts":[["2022",4]]}}}],"schema":"https://github.com/citation-style-language/schema/raw/master/csl-citation.json"} </w:instrText>
            </w:r>
            <w:r>
              <w:fldChar w:fldCharType="separate"/>
            </w:r>
            <w:r w:rsidRPr="00E10C74">
              <w:rPr>
                <w:szCs w:val="24"/>
                <w:vertAlign w:val="superscript"/>
              </w:rPr>
              <w:t>48</w:t>
            </w:r>
            <w:r>
              <w:fldChar w:fldCharType="end"/>
            </w:r>
          </w:p>
        </w:tc>
      </w:tr>
      <w:tr w:rsidR="0067187B" w14:paraId="7EC8653B" w14:textId="45D9D873" w:rsidTr="00634292">
        <w:tc>
          <w:tcPr>
            <w:tcW w:w="1051" w:type="dxa"/>
            <w:vAlign w:val="center"/>
          </w:tcPr>
          <w:p w14:paraId="7E1AB325" w14:textId="1430859F"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61578C3C" w14:textId="061FA58C"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6ABB9C7" w14:textId="387725D6" w:rsidR="0067187B" w:rsidRDefault="0067187B" w:rsidP="003E1047">
            <w:pPr>
              <w:pStyle w:val="ListParagraph"/>
              <w:spacing w:line="360" w:lineRule="auto"/>
              <w:ind w:left="0"/>
              <w:jc w:val="both"/>
            </w:pPr>
            <w:r>
              <w:rPr>
                <w:rFonts w:ascii="Cambria" w:hAnsi="Cambria"/>
                <w:color w:val="000000"/>
                <w:w w:val="120"/>
                <w:sz w:val="18"/>
                <w:lang w:val="en-US"/>
              </w:rPr>
              <w:t>DCCNN</w:t>
            </w:r>
          </w:p>
        </w:tc>
        <w:tc>
          <w:tcPr>
            <w:tcW w:w="1087" w:type="dxa"/>
            <w:vAlign w:val="center"/>
          </w:tcPr>
          <w:p w14:paraId="3502FB48" w14:textId="26C48526" w:rsidR="0067187B" w:rsidRDefault="0067187B" w:rsidP="003E1047">
            <w:pPr>
              <w:pStyle w:val="ListParagraph"/>
              <w:spacing w:line="360" w:lineRule="auto"/>
              <w:ind w:left="0"/>
              <w:jc w:val="both"/>
            </w:pPr>
            <w:r>
              <w:rPr>
                <w:rFonts w:ascii="Cambria" w:hAnsi="Cambria"/>
                <w:color w:val="000000"/>
                <w:sz w:val="18"/>
                <w:lang w:val="en-US"/>
              </w:rPr>
              <w:t>98.85</w:t>
            </w:r>
          </w:p>
        </w:tc>
        <w:tc>
          <w:tcPr>
            <w:tcW w:w="785" w:type="dxa"/>
            <w:vAlign w:val="center"/>
          </w:tcPr>
          <w:p w14:paraId="4E6ED9E3" w14:textId="175326DF"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15185D3" w14:textId="54260CB8" w:rsidR="0067187B" w:rsidRDefault="0067187B" w:rsidP="00E10C74">
            <w:pPr>
              <w:pStyle w:val="ListParagraph"/>
              <w:spacing w:line="360" w:lineRule="auto"/>
              <w:ind w:left="0"/>
              <w:jc w:val="both"/>
            </w:pPr>
            <w:r>
              <w:fldChar w:fldCharType="begin"/>
            </w:r>
            <w:r>
              <w:instrText xml:space="preserve"> ADDIN ZOTERO_ITEM CSL_CITATION {"citationID":"KxY0z7o4","properties":{"formattedCitation":"\\super 48\\nosupersub{}","plainCitation":"48","noteIndex":0},"citationItems":[{"id":4338,"uris":["http://zotero.org/users/local/VDpoIWnQ/items/JY9CN736"],"itemData":{"id":4338,"type":"article-journal","container-title":"Multimedia Tools and Applications","DOI":"10.1007/s11042-022-13053-1","ISSN":"1573-7721","issue":"23","note":"publisher: Springer Science and Business Media LLC","page":"32791–32816","title":"An efficient densely connected convolutional neural network for identification of plant diseases","volume":"81","author":[{"family":"Yogeswararao","given":"G."},{"family":"Naresh","given":"V."},{"family":"Malmathanraj","given":"R."},{"family":"Palanisamy","given":"P."}],"issued":{"date-parts":[["2022",4]]}}}],"schema":"https://github.com/citation-style-language/schema/raw/master/csl-citation.json"} </w:instrText>
            </w:r>
            <w:r>
              <w:fldChar w:fldCharType="separate"/>
            </w:r>
            <w:r w:rsidRPr="00E10C74">
              <w:rPr>
                <w:szCs w:val="24"/>
                <w:vertAlign w:val="superscript"/>
              </w:rPr>
              <w:t>48</w:t>
            </w:r>
            <w:r>
              <w:fldChar w:fldCharType="end"/>
            </w:r>
          </w:p>
        </w:tc>
      </w:tr>
      <w:tr w:rsidR="0067187B" w14:paraId="4F4798C0" w14:textId="3F87C585" w:rsidTr="00634292">
        <w:tc>
          <w:tcPr>
            <w:tcW w:w="1051" w:type="dxa"/>
            <w:vAlign w:val="center"/>
          </w:tcPr>
          <w:p w14:paraId="68E08FD4" w14:textId="2482DDEF"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09FA9A8D" w14:textId="071E9CDE"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E07C13A" w14:textId="4DF359CF"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3A8CBC24" w14:textId="5C34D347" w:rsidR="0067187B" w:rsidRDefault="0067187B" w:rsidP="003E1047">
            <w:pPr>
              <w:pStyle w:val="ListParagraph"/>
              <w:spacing w:line="360" w:lineRule="auto"/>
              <w:ind w:left="0"/>
              <w:jc w:val="both"/>
            </w:pPr>
            <w:r>
              <w:rPr>
                <w:rFonts w:ascii="Cambria" w:hAnsi="Cambria"/>
                <w:color w:val="000000"/>
                <w:sz w:val="18"/>
                <w:lang w:val="en-US"/>
              </w:rPr>
              <w:t>98.4</w:t>
            </w:r>
          </w:p>
        </w:tc>
        <w:tc>
          <w:tcPr>
            <w:tcW w:w="785" w:type="dxa"/>
            <w:vAlign w:val="center"/>
          </w:tcPr>
          <w:p w14:paraId="441A8479" w14:textId="6C0703F0"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6B15F4C" w14:textId="3DAE810F" w:rsidR="0067187B" w:rsidRDefault="0067187B" w:rsidP="00E10C74">
            <w:pPr>
              <w:pStyle w:val="ListParagraph"/>
              <w:spacing w:line="360" w:lineRule="auto"/>
              <w:ind w:left="0"/>
              <w:jc w:val="both"/>
            </w:pPr>
            <w:r>
              <w:fldChar w:fldCharType="begin"/>
            </w:r>
            <w:r>
              <w:instrText xml:space="preserve"> ADDIN ZOTERO_ITEM CSL_CITATION {"citationID":"ecM7xctd","properties":{"formattedCitation":"\\super 49\\nosupersub{}","plainCitation":"49","noteIndex":0},"citationItems":[{"id":4339,"uris":["http://zotero.org/users/local/VDpoIWnQ/items/CI86LLUF"],"itemData":{"id":4339,"type":"article-journal","container-title":"Artificial Intelligence in Agriculture","DOI":"10.1016/j.aiia.2021.12.002","ISSN":"2589-7217","note":"publisher: Elsevier BV","page":"23–33","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fldChar w:fldCharType="separate"/>
            </w:r>
            <w:r w:rsidRPr="00E10C74">
              <w:rPr>
                <w:szCs w:val="24"/>
                <w:vertAlign w:val="superscript"/>
              </w:rPr>
              <w:t>49</w:t>
            </w:r>
            <w:r>
              <w:fldChar w:fldCharType="end"/>
            </w:r>
          </w:p>
        </w:tc>
      </w:tr>
      <w:tr w:rsidR="0067187B" w14:paraId="37F3EFBC" w14:textId="6DA1DA99" w:rsidTr="00634292">
        <w:tc>
          <w:tcPr>
            <w:tcW w:w="1051" w:type="dxa"/>
            <w:vAlign w:val="center"/>
          </w:tcPr>
          <w:p w14:paraId="08BBEBD3" w14:textId="4B88E401"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2C52AA9C" w14:textId="3C749C2F"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A67FBE9" w14:textId="0BC93697"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0238004D" w14:textId="719A27C7" w:rsidR="0067187B" w:rsidRDefault="0067187B" w:rsidP="003E1047">
            <w:pPr>
              <w:pStyle w:val="ListParagraph"/>
              <w:spacing w:line="360" w:lineRule="auto"/>
              <w:ind w:left="0"/>
              <w:jc w:val="both"/>
            </w:pPr>
            <w:r>
              <w:rPr>
                <w:rFonts w:ascii="Cambria" w:hAnsi="Cambria"/>
                <w:color w:val="000000"/>
                <w:sz w:val="18"/>
                <w:lang w:val="en-US"/>
              </w:rPr>
              <w:t>95.71</w:t>
            </w:r>
          </w:p>
        </w:tc>
        <w:tc>
          <w:tcPr>
            <w:tcW w:w="785" w:type="dxa"/>
            <w:vAlign w:val="center"/>
          </w:tcPr>
          <w:p w14:paraId="397037C1" w14:textId="642F009A"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754C0050" w14:textId="55578710" w:rsidR="0067187B" w:rsidRDefault="0067187B" w:rsidP="00E10C74">
            <w:pPr>
              <w:pStyle w:val="ListParagraph"/>
              <w:spacing w:line="360" w:lineRule="auto"/>
              <w:ind w:left="0"/>
              <w:jc w:val="both"/>
            </w:pPr>
            <w:r>
              <w:fldChar w:fldCharType="begin"/>
            </w:r>
            <w:r>
              <w:instrText xml:space="preserve"> ADDIN ZOTERO_ITEM CSL_CITATION {"citationID":"1VOR2wZK","properties":{"formattedCitation":"\\super 49\\nosupersub{}","plainCitation":"49","noteIndex":0},"citationItems":[{"id":4339,"uris":["http://zotero.org/users/local/VDpoIWnQ/items/CI86LLUF"],"itemData":{"id":4339,"type":"article-journal","container-title":"Artificial Intelligence in Agriculture","DOI":"10.1016/j.aiia.2021.12.002","ISSN":"2589-7217","note":"publisher: Elsevier BV","page":"23–33","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fldChar w:fldCharType="separate"/>
            </w:r>
            <w:r w:rsidRPr="00E10C74">
              <w:rPr>
                <w:szCs w:val="24"/>
                <w:vertAlign w:val="superscript"/>
              </w:rPr>
              <w:t>49</w:t>
            </w:r>
            <w:r>
              <w:fldChar w:fldCharType="end"/>
            </w:r>
          </w:p>
        </w:tc>
      </w:tr>
      <w:tr w:rsidR="0067187B" w14:paraId="1B7D7004" w14:textId="7FB4EA14" w:rsidTr="00634292">
        <w:tc>
          <w:tcPr>
            <w:tcW w:w="1051" w:type="dxa"/>
            <w:vAlign w:val="center"/>
          </w:tcPr>
          <w:p w14:paraId="2440CAFA" w14:textId="5D9FCD75"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64B79DD4" w14:textId="60987F01"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32EB304" w14:textId="413FF0E8" w:rsidR="0067187B" w:rsidRDefault="0067187B" w:rsidP="003E1047">
            <w:pPr>
              <w:pStyle w:val="ListParagraph"/>
              <w:spacing w:line="360" w:lineRule="auto"/>
              <w:ind w:left="0"/>
              <w:jc w:val="both"/>
            </w:pPr>
            <w:r>
              <w:rPr>
                <w:rFonts w:ascii="Cambria" w:hAnsi="Cambria"/>
                <w:color w:val="000000"/>
                <w:w w:val="120"/>
                <w:sz w:val="18"/>
                <w:lang w:val="en-US"/>
              </w:rPr>
              <w:t>VGG-ICNN</w:t>
            </w:r>
          </w:p>
        </w:tc>
        <w:tc>
          <w:tcPr>
            <w:tcW w:w="1087" w:type="dxa"/>
            <w:vAlign w:val="center"/>
          </w:tcPr>
          <w:p w14:paraId="61969AF6" w14:textId="41F4E718" w:rsidR="0067187B" w:rsidRDefault="0067187B" w:rsidP="003E1047">
            <w:pPr>
              <w:pStyle w:val="ListParagraph"/>
              <w:spacing w:line="360" w:lineRule="auto"/>
              <w:ind w:left="0"/>
              <w:jc w:val="both"/>
            </w:pPr>
            <w:r>
              <w:rPr>
                <w:rFonts w:ascii="Cambria" w:hAnsi="Cambria"/>
                <w:color w:val="000000"/>
                <w:sz w:val="18"/>
                <w:lang w:val="en-US"/>
              </w:rPr>
              <w:t>99.16</w:t>
            </w:r>
          </w:p>
        </w:tc>
        <w:tc>
          <w:tcPr>
            <w:tcW w:w="785" w:type="dxa"/>
            <w:vAlign w:val="center"/>
          </w:tcPr>
          <w:p w14:paraId="69C3A89B" w14:textId="7A36FBDE"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5A850C8E" w14:textId="401088F0" w:rsidR="0067187B" w:rsidRDefault="0067187B" w:rsidP="00E10C74">
            <w:pPr>
              <w:pStyle w:val="ListParagraph"/>
              <w:spacing w:line="360" w:lineRule="auto"/>
              <w:ind w:left="0"/>
              <w:jc w:val="both"/>
            </w:pPr>
            <w:r>
              <w:fldChar w:fldCharType="begin"/>
            </w:r>
            <w:r>
              <w:instrText xml:space="preserve"> ADDIN ZOTERO_ITEM CSL_CITATION {"citationID":"YtGJkBpA","properties":{"formattedCitation":"\\super 50\\nosupersub{}","plainCitation":"50","noteIndex":0},"citationItems":[{"id":4340,"uris":["http://zotero.org/users/local/VDpoIWnQ/items/67KXSC7Y"],"itemData":{"id":4340,"type":"article-journal","container-title":"Multimedia Tools and Applications","DOI":"10.1007/s11042-022-13144-z","ISSN":"1573-7721","note":"publisher: Springer Science and Business Media LLC","title":"VGG-ICNN: A Lightweight CNN model for crop disease identification","URL":"http://dx.doi.org/10.1007/s11042-022-13144-z","author":[{"family":"Thakur","given":"Poornima Singh"},{"family":"Sheorey","given":"Tanuja"},{"family":"Ojha","given":"Aparajita"}],"issued":{"date-parts":[["2022",6]]}}}],"schema":"https://github.com/citation-style-language/schema/raw/master/csl-citation.json"} </w:instrText>
            </w:r>
            <w:r>
              <w:fldChar w:fldCharType="separate"/>
            </w:r>
            <w:r w:rsidRPr="00E10C74">
              <w:rPr>
                <w:szCs w:val="24"/>
                <w:vertAlign w:val="superscript"/>
              </w:rPr>
              <w:t>50</w:t>
            </w:r>
            <w:r>
              <w:fldChar w:fldCharType="end"/>
            </w:r>
          </w:p>
        </w:tc>
      </w:tr>
      <w:tr w:rsidR="0067187B" w14:paraId="71AB5C78" w14:textId="3D3F9733" w:rsidTr="00634292">
        <w:tc>
          <w:tcPr>
            <w:tcW w:w="1051" w:type="dxa"/>
            <w:vAlign w:val="center"/>
          </w:tcPr>
          <w:p w14:paraId="363F0B04" w14:textId="5699EC33"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2B966FD2" w14:textId="554D3196"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54C9D30" w14:textId="4D09DB02" w:rsidR="0067187B" w:rsidRDefault="0067187B" w:rsidP="003E1047">
            <w:pPr>
              <w:pStyle w:val="ListParagraph"/>
              <w:spacing w:line="360" w:lineRule="auto"/>
              <w:ind w:left="0"/>
              <w:jc w:val="both"/>
            </w:pPr>
            <w:r>
              <w:rPr>
                <w:rFonts w:ascii="Cambria" w:hAnsi="Cambria"/>
                <w:color w:val="000000"/>
                <w:w w:val="120"/>
                <w:sz w:val="18"/>
                <w:lang w:val="en-US"/>
              </w:rPr>
              <w:t>VGG-ICNN</w:t>
            </w:r>
          </w:p>
        </w:tc>
        <w:tc>
          <w:tcPr>
            <w:tcW w:w="1087" w:type="dxa"/>
            <w:vAlign w:val="center"/>
          </w:tcPr>
          <w:p w14:paraId="2737025F" w14:textId="6B52497A" w:rsidR="0067187B" w:rsidRDefault="0067187B" w:rsidP="003E1047">
            <w:pPr>
              <w:pStyle w:val="ListParagraph"/>
              <w:spacing w:line="360" w:lineRule="auto"/>
              <w:ind w:left="0"/>
              <w:jc w:val="both"/>
            </w:pPr>
            <w:r>
              <w:rPr>
                <w:rFonts w:ascii="Cambria" w:hAnsi="Cambria"/>
                <w:color w:val="000000"/>
                <w:sz w:val="18"/>
                <w:lang w:val="en-US"/>
              </w:rPr>
              <w:t>94.24</w:t>
            </w:r>
          </w:p>
        </w:tc>
        <w:tc>
          <w:tcPr>
            <w:tcW w:w="785" w:type="dxa"/>
            <w:vAlign w:val="center"/>
          </w:tcPr>
          <w:p w14:paraId="0462B861" w14:textId="2A697161"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4B9863C8" w14:textId="0AD26AE4" w:rsidR="0067187B" w:rsidRDefault="0067187B" w:rsidP="00E10C74">
            <w:pPr>
              <w:pStyle w:val="ListParagraph"/>
              <w:spacing w:line="360" w:lineRule="auto"/>
              <w:ind w:left="0"/>
              <w:jc w:val="both"/>
            </w:pPr>
            <w:r>
              <w:fldChar w:fldCharType="begin"/>
            </w:r>
            <w:r>
              <w:instrText xml:space="preserve"> ADDIN ZOTERO_ITEM CSL_CITATION {"citationID":"9JnYyruW","properties":{"formattedCitation":"\\super 50\\nosupersub{}","plainCitation":"50","noteIndex":0},"citationItems":[{"id":4340,"uris":["http://zotero.org/users/local/VDpoIWnQ/items/67KXSC7Y"],"itemData":{"id":4340,"type":"article-journal","container-title":"Multimedia Tools and Applications","DOI":"10.1007/s11042-022-13144-z","ISSN":"1573-7721","note":"publisher: Springer Science and Business Media LLC","title":"VGG-ICNN: A Lightweight CNN model for crop disease identification","URL":"http://dx.doi.org/10.1007/s11042-022-13144-z","author":[{"family":"Thakur","given":"Poornima Singh"},{"family":"Sheorey","given":"Tanuja"},{"family":"Ojha","given":"Aparajita"}],"issued":{"date-parts":[["2022",6]]}}}],"schema":"https://github.com/citation-style-language/schema/raw/master/csl-citation.json"} </w:instrText>
            </w:r>
            <w:r>
              <w:fldChar w:fldCharType="separate"/>
            </w:r>
            <w:r w:rsidRPr="00E10C74">
              <w:rPr>
                <w:szCs w:val="24"/>
                <w:vertAlign w:val="superscript"/>
              </w:rPr>
              <w:t>50</w:t>
            </w:r>
            <w:r>
              <w:fldChar w:fldCharType="end"/>
            </w:r>
          </w:p>
        </w:tc>
      </w:tr>
      <w:tr w:rsidR="0067187B" w14:paraId="7B7AD7AA" w14:textId="3038CAD8" w:rsidTr="00634292">
        <w:tc>
          <w:tcPr>
            <w:tcW w:w="1051" w:type="dxa"/>
            <w:vAlign w:val="center"/>
          </w:tcPr>
          <w:p w14:paraId="56076818" w14:textId="6A07538A"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75314E56" w14:textId="0D743ABC"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F972F7A" w14:textId="0E23B6B1" w:rsidR="0067187B" w:rsidRDefault="0067187B" w:rsidP="003E1047">
            <w:pPr>
              <w:pStyle w:val="ListParagraph"/>
              <w:spacing w:line="360" w:lineRule="auto"/>
              <w:ind w:left="0"/>
              <w:jc w:val="both"/>
            </w:pPr>
            <w:r>
              <w:rPr>
                <w:rFonts w:ascii="Cambria" w:hAnsi="Cambria"/>
                <w:color w:val="000000"/>
                <w:w w:val="120"/>
                <w:sz w:val="18"/>
                <w:lang w:val="en-US"/>
              </w:rPr>
              <w:t>VGG-ICNN</w:t>
            </w:r>
          </w:p>
        </w:tc>
        <w:tc>
          <w:tcPr>
            <w:tcW w:w="1087" w:type="dxa"/>
            <w:vAlign w:val="center"/>
          </w:tcPr>
          <w:p w14:paraId="66054D6F" w14:textId="4ED9AB48" w:rsidR="0067187B" w:rsidRDefault="0067187B" w:rsidP="003E1047">
            <w:pPr>
              <w:pStyle w:val="ListParagraph"/>
              <w:spacing w:line="360" w:lineRule="auto"/>
              <w:ind w:left="0"/>
              <w:jc w:val="both"/>
            </w:pPr>
            <w:r>
              <w:rPr>
                <w:rFonts w:ascii="Cambria" w:hAnsi="Cambria"/>
                <w:color w:val="000000"/>
                <w:sz w:val="18"/>
                <w:lang w:val="en-US"/>
              </w:rPr>
              <w:t>91.36</w:t>
            </w:r>
          </w:p>
        </w:tc>
        <w:tc>
          <w:tcPr>
            <w:tcW w:w="785" w:type="dxa"/>
            <w:vAlign w:val="center"/>
          </w:tcPr>
          <w:p w14:paraId="74788DBD" w14:textId="2A2F6849"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DCA9C7C" w14:textId="668576B9" w:rsidR="0067187B" w:rsidRDefault="0067187B" w:rsidP="00E10C74">
            <w:pPr>
              <w:pStyle w:val="ListParagraph"/>
              <w:spacing w:line="360" w:lineRule="auto"/>
              <w:ind w:left="0"/>
              <w:jc w:val="both"/>
            </w:pPr>
            <w:r>
              <w:fldChar w:fldCharType="begin"/>
            </w:r>
            <w:r>
              <w:instrText xml:space="preserve"> ADDIN ZOTERO_ITEM CSL_CITATION {"citationID":"85lERcBi","properties":{"formattedCitation":"\\super 50\\nosupersub{}","plainCitation":"50","noteIndex":0},"citationItems":[{"id":4340,"uris":["http://zotero.org/users/local/VDpoIWnQ/items/67KXSC7Y"],"itemData":{"id":4340,"type":"article-journal","container-title":"Multimedia Tools and Applications","DOI":"10.1007/s11042-022-13144-z","ISSN":"1573-7721","note":"publisher: Springer Science and Business Media LLC","title":"VGG-ICNN: A Lightweight CNN model for crop disease identification","URL":"http://dx.doi.org/10.1007/s11042-022-13144-z","author":[{"family":"Thakur","given":"Poornima Singh"},{"family":"Sheorey","given":"Tanuja"},{"family":"Ojha","given":"Aparajita"}],"issued":{"date-parts":[["2022",6]]}}}],"schema":"https://github.com/citation-style-language/schema/raw/master/csl-citation.json"} </w:instrText>
            </w:r>
            <w:r>
              <w:fldChar w:fldCharType="separate"/>
            </w:r>
            <w:r w:rsidRPr="00E10C74">
              <w:rPr>
                <w:szCs w:val="24"/>
                <w:vertAlign w:val="superscript"/>
              </w:rPr>
              <w:t>50</w:t>
            </w:r>
            <w:r>
              <w:fldChar w:fldCharType="end"/>
            </w:r>
          </w:p>
        </w:tc>
      </w:tr>
      <w:tr w:rsidR="0067187B" w14:paraId="4F5FB7BE" w14:textId="30E1F69F" w:rsidTr="00634292">
        <w:tc>
          <w:tcPr>
            <w:tcW w:w="1051" w:type="dxa"/>
            <w:vAlign w:val="center"/>
          </w:tcPr>
          <w:p w14:paraId="32B0A0CD" w14:textId="361CCE5E" w:rsidR="0067187B" w:rsidRDefault="0067187B" w:rsidP="003E1047">
            <w:pPr>
              <w:pStyle w:val="ListParagraph"/>
              <w:spacing w:line="360" w:lineRule="auto"/>
              <w:ind w:left="0"/>
              <w:jc w:val="both"/>
            </w:pPr>
            <w:r>
              <w:rPr>
                <w:rFonts w:ascii="Cambria" w:hAnsi="Cambria"/>
                <w:color w:val="000000"/>
                <w:sz w:val="18"/>
                <w:lang w:val="en-US"/>
              </w:rPr>
              <w:t>rice</w:t>
            </w:r>
          </w:p>
        </w:tc>
        <w:tc>
          <w:tcPr>
            <w:tcW w:w="1559" w:type="dxa"/>
            <w:vAlign w:val="center"/>
          </w:tcPr>
          <w:p w14:paraId="3D159EAE" w14:textId="3EFDFFB6"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1755A9F" w14:textId="0B246B69" w:rsidR="0067187B" w:rsidRDefault="0067187B" w:rsidP="003E1047">
            <w:pPr>
              <w:pStyle w:val="ListParagraph"/>
              <w:spacing w:line="360" w:lineRule="auto"/>
              <w:ind w:left="0"/>
              <w:jc w:val="both"/>
            </w:pPr>
            <w:r>
              <w:rPr>
                <w:rFonts w:ascii="Cambria" w:hAnsi="Cambria"/>
                <w:color w:val="000000"/>
                <w:w w:val="120"/>
                <w:sz w:val="18"/>
                <w:lang w:val="en-US"/>
              </w:rPr>
              <w:t>VGG-ICNN</w:t>
            </w:r>
          </w:p>
        </w:tc>
        <w:tc>
          <w:tcPr>
            <w:tcW w:w="1087" w:type="dxa"/>
            <w:vAlign w:val="center"/>
          </w:tcPr>
          <w:p w14:paraId="0E223E56" w14:textId="0F8CBA9B" w:rsidR="0067187B" w:rsidRDefault="0067187B" w:rsidP="003E1047">
            <w:pPr>
              <w:pStyle w:val="ListParagraph"/>
              <w:spacing w:line="360" w:lineRule="auto"/>
              <w:ind w:left="0"/>
              <w:jc w:val="both"/>
            </w:pPr>
            <w:r>
              <w:rPr>
                <w:rFonts w:ascii="Cambria" w:hAnsi="Cambria"/>
                <w:color w:val="000000"/>
                <w:sz w:val="18"/>
                <w:lang w:val="en-US"/>
              </w:rPr>
              <w:t>96.67</w:t>
            </w:r>
          </w:p>
        </w:tc>
        <w:tc>
          <w:tcPr>
            <w:tcW w:w="785" w:type="dxa"/>
            <w:vAlign w:val="center"/>
          </w:tcPr>
          <w:p w14:paraId="52BE220A" w14:textId="77C08E62"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67BF06BA" w14:textId="0CD102BA" w:rsidR="0067187B" w:rsidRDefault="0067187B" w:rsidP="00E10C74">
            <w:pPr>
              <w:pStyle w:val="ListParagraph"/>
              <w:spacing w:line="360" w:lineRule="auto"/>
              <w:ind w:left="0"/>
              <w:jc w:val="both"/>
            </w:pPr>
            <w:r>
              <w:fldChar w:fldCharType="begin"/>
            </w:r>
            <w:r>
              <w:instrText xml:space="preserve"> ADDIN ZOTERO_ITEM CSL_CITATION {"citationID":"ooJ1ziQD","properties":{"formattedCitation":"\\super 50\\nosupersub{}","plainCitation":"50","noteIndex":0},"citationItems":[{"id":4340,"uris":["http://zotero.org/users/local/VDpoIWnQ/items/67KXSC7Y"],"itemData":{"id":4340,"type":"article-journal","container-title":"Multimedia Tools and Applications","DOI":"10.1007/s11042-022-13144-z","ISSN":"1573-7721","note":"publisher: Springer Science and Business Media LLC","title":"VGG-ICNN: A Lightweight CNN model for crop disease identification","URL":"http://dx.doi.org/10.1007/s11042-022-13144-z","author":[{"family":"Thakur","given":"Poornima Singh"},{"family":"Sheorey","given":"Tanuja"},{"family":"Ojha","given":"Aparajita"}],"issued":{"date-parts":[["2022",6]]}}}],"schema":"https://github.com/citation-style-language/schema/raw/master/csl-citation.json"} </w:instrText>
            </w:r>
            <w:r>
              <w:fldChar w:fldCharType="separate"/>
            </w:r>
            <w:r w:rsidRPr="00E10C74">
              <w:rPr>
                <w:szCs w:val="24"/>
                <w:vertAlign w:val="superscript"/>
              </w:rPr>
              <w:t>50</w:t>
            </w:r>
            <w:r>
              <w:fldChar w:fldCharType="end"/>
            </w:r>
          </w:p>
        </w:tc>
      </w:tr>
      <w:tr w:rsidR="0067187B" w14:paraId="0BE63428" w14:textId="26720D06" w:rsidTr="00634292">
        <w:tc>
          <w:tcPr>
            <w:tcW w:w="1051" w:type="dxa"/>
            <w:vAlign w:val="center"/>
          </w:tcPr>
          <w:p w14:paraId="2618D030" w14:textId="0A25C1F2"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20F784F3" w14:textId="3147B28C"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52B42B01" w14:textId="0F395D16"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64E29F33" w14:textId="24DF90CC" w:rsidR="0067187B" w:rsidRDefault="0067187B" w:rsidP="003E1047">
            <w:pPr>
              <w:pStyle w:val="ListParagraph"/>
              <w:spacing w:line="360" w:lineRule="auto"/>
              <w:ind w:left="0"/>
              <w:jc w:val="both"/>
            </w:pPr>
            <w:r>
              <w:rPr>
                <w:rFonts w:ascii="Cambria" w:hAnsi="Cambria"/>
                <w:color w:val="000000"/>
                <w:sz w:val="18"/>
                <w:lang w:val="en-US"/>
              </w:rPr>
              <w:t>99.34</w:t>
            </w:r>
          </w:p>
        </w:tc>
        <w:tc>
          <w:tcPr>
            <w:tcW w:w="785" w:type="dxa"/>
            <w:vAlign w:val="center"/>
          </w:tcPr>
          <w:p w14:paraId="65025F8F" w14:textId="31234BF3"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06A77E6" w14:textId="3827A885" w:rsidR="0067187B" w:rsidRDefault="0067187B" w:rsidP="00E10C74">
            <w:pPr>
              <w:pStyle w:val="ListParagraph"/>
              <w:spacing w:line="360" w:lineRule="auto"/>
              <w:ind w:left="0"/>
              <w:jc w:val="both"/>
            </w:pPr>
            <w:r>
              <w:fldChar w:fldCharType="begin"/>
            </w:r>
            <w:r>
              <w:instrText xml:space="preserve"> ADDIN ZOTERO_ITEM CSL_CITATION {"citationID":"MrGHzxOU","properties":{"formattedCitation":"\\super 51\\nosupersub{}","plainCitation":"51","noteIndex":0},"citationItems":[{"id":4341,"uris":["http://zotero.org/users/local/VDpoIWnQ/items/DJYIPWV3"],"itemData":{"id":4341,"type":"article-journal","container-title":"Journal of Plant Diseases and Protection","DOI":"10.1007/s41348-022-00589-5","ISSN":"1861-3837","issue":"3","note":"publisher: Springer Science and Business Media LLC","page":"521–532","title":"Early detection and identification of grape diseases using convolutional neural networks","volume":"129","author":[{"family":"Math","given":"RajinderKumar M."},{"family":"Dharwadkar","given":"Nagaraj V."}],"issued":{"date-parts":[["2022",3]]}}}],"schema":"https://github.com/citation-style-language/schema/raw/master/csl-citation.json"} </w:instrText>
            </w:r>
            <w:r>
              <w:fldChar w:fldCharType="separate"/>
            </w:r>
            <w:r w:rsidRPr="00E10C74">
              <w:rPr>
                <w:szCs w:val="24"/>
                <w:vertAlign w:val="superscript"/>
              </w:rPr>
              <w:t>51</w:t>
            </w:r>
            <w:r>
              <w:fldChar w:fldCharType="end"/>
            </w:r>
          </w:p>
        </w:tc>
      </w:tr>
      <w:tr w:rsidR="0067187B" w14:paraId="6C9873ED" w14:textId="0F86686E" w:rsidTr="00634292">
        <w:tc>
          <w:tcPr>
            <w:tcW w:w="1051" w:type="dxa"/>
            <w:vAlign w:val="center"/>
          </w:tcPr>
          <w:p w14:paraId="196B8826" w14:textId="658E1390"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4D52EB51" w14:textId="26997F00"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11A6500" w14:textId="26B4C27A" w:rsidR="0067187B" w:rsidRDefault="0067187B" w:rsidP="003E1047">
            <w:pPr>
              <w:pStyle w:val="ListParagraph"/>
              <w:spacing w:line="360" w:lineRule="auto"/>
              <w:ind w:left="0"/>
              <w:jc w:val="both"/>
            </w:pPr>
            <w:proofErr w:type="spellStart"/>
            <w:r>
              <w:rPr>
                <w:rFonts w:ascii="Cambria" w:hAnsi="Cambria"/>
                <w:color w:val="000000"/>
                <w:w w:val="105"/>
                <w:sz w:val="18"/>
                <w:lang w:val="en-US"/>
              </w:rPr>
              <w:t>MobileNet</w:t>
            </w:r>
            <w:proofErr w:type="spellEnd"/>
          </w:p>
        </w:tc>
        <w:tc>
          <w:tcPr>
            <w:tcW w:w="1087" w:type="dxa"/>
            <w:vAlign w:val="center"/>
          </w:tcPr>
          <w:p w14:paraId="6CA14F45" w14:textId="2FC29656" w:rsidR="0067187B" w:rsidRDefault="0067187B" w:rsidP="003E1047">
            <w:pPr>
              <w:pStyle w:val="ListParagraph"/>
              <w:spacing w:line="360" w:lineRule="auto"/>
              <w:ind w:left="0"/>
              <w:jc w:val="both"/>
            </w:pPr>
            <w:r>
              <w:rPr>
                <w:rFonts w:ascii="Cambria" w:hAnsi="Cambria"/>
                <w:color w:val="000000"/>
                <w:sz w:val="18"/>
                <w:lang w:val="en-US"/>
              </w:rPr>
              <w:t>98.34</w:t>
            </w:r>
          </w:p>
        </w:tc>
        <w:tc>
          <w:tcPr>
            <w:tcW w:w="785" w:type="dxa"/>
            <w:vAlign w:val="center"/>
          </w:tcPr>
          <w:p w14:paraId="036AF299" w14:textId="322576FB"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32610E71" w14:textId="0453FE56" w:rsidR="0067187B" w:rsidRDefault="0067187B" w:rsidP="00E10C74">
            <w:pPr>
              <w:pStyle w:val="ListParagraph"/>
              <w:spacing w:line="360" w:lineRule="auto"/>
              <w:ind w:left="0"/>
              <w:jc w:val="both"/>
            </w:pPr>
            <w:r>
              <w:fldChar w:fldCharType="begin"/>
            </w:r>
            <w:r>
              <w:instrText xml:space="preserve"> ADDIN ZOTERO_ITEM CSL_CITATION {"citationID":"njCQjpXF","properties":{"formattedCitation":"\\super 52\\nosupersub{}","plainCitation":"52","noteIndex":0},"citationItems":[{"id":4365,"uris":["http://zotero.org/users/local/VDpoIWnQ/items/FXL8VSP7"],"itemData":{"id":4365,"type":"article-journal","abstract":"Convolutional neural network has a huge partake and is still a dominating tool in the field of computer vision. In this study, we introduce a model with depthwise separable convolution architecture for plant disease detection based on images of leaves. We present two versions of depthwise separable convolution comprising two varieties of building blocks. Training and testing of the models were performed on a subset of publicly available PlantVillage dataset of 82,161 images containing 55 distinct classes of healthy and diseased plants. These depthwise separable convolutions achieved less accuracy and high gain in convergence speed. Several models were trained and tested, of which Reduced MobileNet achieved a classification accuracy of 98.34% with 29 times fewer parameters compared to VGG and 6 times lesser than that of MobileNet. However, MobileNet outperformed existing models with 36.03% accuracy when testing the model on a set of images taken under conditions different from those of the images used for training. Thin models were also introduced, which showed effective trade-off between latency and accuracy. The satisfactory accuracy and small size of this model makes it suitable for real-time crop diagnosis in resource constrained mobile devices.","container-title":"Computers and Electronics in Agriculture","DOI":"10.1016/j.compag.2019.104948","ISSN":"0168-1699","journalAbbreviation":"Computers and Electronics in Agriculture","language":"en","page":"104948","source":"ScienceDirect","title":"Depthwise separable convolution architectures for plant disease classification","volume":"165","author":[{"family":"Kc","given":"Kamal"},{"family":"Yin","given":"Zhendong"},{"family":"Wu","given":"Mingyang"},{"family":"Wu","given":"Zhilu"}],"issued":{"date-parts":[["2019",10,1]]}}}],"schema":"https://github.com/citation-style-language/schema/raw/master/csl-citation.json"} </w:instrText>
            </w:r>
            <w:r>
              <w:fldChar w:fldCharType="separate"/>
            </w:r>
            <w:r w:rsidRPr="00E10C74">
              <w:rPr>
                <w:szCs w:val="24"/>
                <w:vertAlign w:val="superscript"/>
              </w:rPr>
              <w:t>52</w:t>
            </w:r>
            <w:r>
              <w:fldChar w:fldCharType="end"/>
            </w:r>
          </w:p>
        </w:tc>
      </w:tr>
      <w:tr w:rsidR="0067187B" w14:paraId="41C80F19" w14:textId="5073D928" w:rsidTr="00634292">
        <w:tc>
          <w:tcPr>
            <w:tcW w:w="1051" w:type="dxa"/>
            <w:vAlign w:val="center"/>
          </w:tcPr>
          <w:p w14:paraId="2FA42AEF" w14:textId="1691736D" w:rsidR="0067187B" w:rsidRDefault="0067187B" w:rsidP="003E1047">
            <w:pPr>
              <w:pStyle w:val="ListParagraph"/>
              <w:spacing w:line="360" w:lineRule="auto"/>
              <w:ind w:left="0"/>
              <w:jc w:val="both"/>
            </w:pPr>
            <w:r>
              <w:rPr>
                <w:rFonts w:ascii="Cambria" w:hAnsi="Cambria"/>
                <w:color w:val="000000"/>
                <w:sz w:val="18"/>
                <w:lang w:val="en-US"/>
              </w:rPr>
              <w:t>bean</w:t>
            </w:r>
          </w:p>
        </w:tc>
        <w:tc>
          <w:tcPr>
            <w:tcW w:w="1559" w:type="dxa"/>
            <w:vAlign w:val="center"/>
          </w:tcPr>
          <w:p w14:paraId="480FD297" w14:textId="69A9EA2E"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220EB470" w14:textId="7F957F9C" w:rsidR="0067187B" w:rsidRDefault="0067187B" w:rsidP="003E1047">
            <w:pPr>
              <w:pStyle w:val="ListParagraph"/>
              <w:spacing w:line="360" w:lineRule="auto"/>
              <w:ind w:left="0"/>
              <w:jc w:val="both"/>
            </w:pPr>
            <w:proofErr w:type="spellStart"/>
            <w:r>
              <w:rPr>
                <w:rFonts w:ascii="Cambria" w:hAnsi="Cambria"/>
                <w:color w:val="000000"/>
                <w:w w:val="105"/>
                <w:sz w:val="18"/>
                <w:lang w:val="en-US"/>
              </w:rPr>
              <w:t>MobileNet</w:t>
            </w:r>
            <w:proofErr w:type="spellEnd"/>
          </w:p>
        </w:tc>
        <w:tc>
          <w:tcPr>
            <w:tcW w:w="1087" w:type="dxa"/>
            <w:vAlign w:val="center"/>
          </w:tcPr>
          <w:p w14:paraId="292CEE67" w14:textId="570E2BDF" w:rsidR="0067187B" w:rsidRDefault="0067187B" w:rsidP="003E1047">
            <w:pPr>
              <w:pStyle w:val="ListParagraph"/>
              <w:spacing w:line="360" w:lineRule="auto"/>
              <w:ind w:left="0"/>
              <w:jc w:val="both"/>
            </w:pPr>
            <w:r>
              <w:rPr>
                <w:rFonts w:ascii="Cambria" w:hAnsi="Cambria"/>
                <w:color w:val="000000"/>
                <w:sz w:val="18"/>
                <w:lang w:val="en-US"/>
              </w:rPr>
              <w:t>97</w:t>
            </w:r>
          </w:p>
        </w:tc>
        <w:tc>
          <w:tcPr>
            <w:tcW w:w="785" w:type="dxa"/>
            <w:vAlign w:val="center"/>
          </w:tcPr>
          <w:p w14:paraId="3BC2A45C" w14:textId="62523C85" w:rsidR="0067187B" w:rsidRDefault="0067187B" w:rsidP="003E1047">
            <w:pPr>
              <w:pStyle w:val="ListParagraph"/>
              <w:spacing w:line="360" w:lineRule="auto"/>
              <w:ind w:left="0"/>
              <w:jc w:val="both"/>
            </w:pPr>
            <w:r>
              <w:rPr>
                <w:rFonts w:ascii="Cambria" w:hAnsi="Cambria"/>
                <w:color w:val="000000"/>
                <w:sz w:val="18"/>
                <w:lang w:val="en-US"/>
              </w:rPr>
              <w:t>2022</w:t>
            </w:r>
          </w:p>
        </w:tc>
        <w:tc>
          <w:tcPr>
            <w:tcW w:w="1167" w:type="dxa"/>
          </w:tcPr>
          <w:p w14:paraId="075EBC66" w14:textId="563CD3B1" w:rsidR="0067187B" w:rsidRDefault="0067187B" w:rsidP="00E10C74">
            <w:pPr>
              <w:pStyle w:val="ListParagraph"/>
              <w:spacing w:line="360" w:lineRule="auto"/>
              <w:ind w:left="0"/>
              <w:jc w:val="both"/>
            </w:pPr>
            <w:r>
              <w:fldChar w:fldCharType="begin"/>
            </w:r>
            <w:r>
              <w:instrText xml:space="preserve"> ADDIN ZOTERO_ITEM CSL_CITATION {"citationID":"JsPDmeqK","properties":{"formattedCitation":"\\super 53\\nosupersub{}","plainCitation":"53","noteIndex":0},"citationItems":[{"id":4342,"uris":["http://zotero.org/users/local/VDpoIWnQ/items/C7BLCQ57"],"itemData":{"id":4342,"type":"article-journal","container-title":"IEEE Access","DOI":"10.1109/access.2022.3142817","ISSN":"2169-3536","note":"publisher: Institute of Electrical and Electronics Engineers (IEEE)","page":"9471–9482","title":"Beans Leaf Diseases Classification Using MobileNet Models","volume":"10","author":[{"family":"Elfatimi","given":"Elhoucine"},{"family":"Eryigit","given":"Recep"},{"family":"Elfatimi","given":"Lahcen"}],"issued":{"date-parts":[["2022"]]}}}],"schema":"https://github.com/citation-style-language/schema/raw/master/csl-citation.json"} </w:instrText>
            </w:r>
            <w:r>
              <w:fldChar w:fldCharType="separate"/>
            </w:r>
            <w:r w:rsidRPr="00E10C74">
              <w:rPr>
                <w:szCs w:val="24"/>
                <w:vertAlign w:val="superscript"/>
              </w:rPr>
              <w:t>53</w:t>
            </w:r>
            <w:r>
              <w:fldChar w:fldCharType="end"/>
            </w:r>
          </w:p>
        </w:tc>
      </w:tr>
      <w:tr w:rsidR="0067187B" w14:paraId="054D23BB" w14:textId="586E3D37" w:rsidTr="00634292">
        <w:tc>
          <w:tcPr>
            <w:tcW w:w="1051" w:type="dxa"/>
            <w:vAlign w:val="center"/>
          </w:tcPr>
          <w:p w14:paraId="32F7FC1D" w14:textId="6505D697" w:rsidR="0067187B" w:rsidRDefault="0067187B" w:rsidP="003E1047">
            <w:pPr>
              <w:pStyle w:val="ListParagraph"/>
              <w:spacing w:line="360" w:lineRule="auto"/>
              <w:ind w:left="0"/>
              <w:jc w:val="both"/>
            </w:pPr>
            <w:r>
              <w:rPr>
                <w:rFonts w:ascii="Cambria" w:hAnsi="Cambria"/>
                <w:color w:val="000000"/>
                <w:sz w:val="18"/>
                <w:lang w:val="en-US"/>
              </w:rPr>
              <w:t>cucumber</w:t>
            </w:r>
          </w:p>
        </w:tc>
        <w:tc>
          <w:tcPr>
            <w:tcW w:w="1559" w:type="dxa"/>
            <w:vAlign w:val="center"/>
          </w:tcPr>
          <w:p w14:paraId="6E8FA9B1" w14:textId="3689D5FB"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86DDE3E" w14:textId="254D73D7" w:rsidR="0067187B" w:rsidRDefault="0067187B" w:rsidP="003E1047">
            <w:pPr>
              <w:pStyle w:val="ListParagraph"/>
              <w:spacing w:line="360" w:lineRule="auto"/>
              <w:ind w:left="0"/>
              <w:jc w:val="both"/>
            </w:pPr>
            <w:r>
              <w:rPr>
                <w:rFonts w:ascii="Cambria" w:hAnsi="Cambria"/>
                <w:color w:val="000000"/>
                <w:sz w:val="18"/>
                <w:lang w:val="en-US"/>
              </w:rPr>
              <w:t>Efficient-B5-SwinT</w:t>
            </w:r>
          </w:p>
        </w:tc>
        <w:tc>
          <w:tcPr>
            <w:tcW w:w="1087" w:type="dxa"/>
            <w:vAlign w:val="center"/>
          </w:tcPr>
          <w:p w14:paraId="49F3BC93" w14:textId="55B5E08E" w:rsidR="0067187B" w:rsidRDefault="0067187B" w:rsidP="003E1047">
            <w:pPr>
              <w:pStyle w:val="ListParagraph"/>
              <w:spacing w:line="360" w:lineRule="auto"/>
              <w:ind w:left="0"/>
              <w:jc w:val="both"/>
            </w:pPr>
            <w:r>
              <w:rPr>
                <w:rFonts w:ascii="Cambria" w:hAnsi="Cambria"/>
                <w:color w:val="000000"/>
                <w:sz w:val="18"/>
                <w:lang w:val="en-US"/>
              </w:rPr>
              <w:t>99.25</w:t>
            </w:r>
          </w:p>
        </w:tc>
        <w:tc>
          <w:tcPr>
            <w:tcW w:w="785" w:type="dxa"/>
            <w:vAlign w:val="center"/>
          </w:tcPr>
          <w:p w14:paraId="26963B41" w14:textId="07E8A325"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182F4E9C" w14:textId="3EFE5040" w:rsidR="0067187B" w:rsidRDefault="0067187B" w:rsidP="00E10C74">
            <w:pPr>
              <w:pStyle w:val="ListParagraph"/>
              <w:spacing w:line="360" w:lineRule="auto"/>
              <w:ind w:left="0"/>
              <w:jc w:val="both"/>
            </w:pPr>
            <w:r>
              <w:fldChar w:fldCharType="begin"/>
            </w:r>
            <w:r>
              <w:instrText xml:space="preserve"> ADDIN ZOTERO_ITEM CSL_CITATION {"citationID":"IRgFJo2D","properties":{"formattedCitation":"\\super 54\\nosupersub{}","plainCitation":"54","noteIndex":0},"citationItems":[{"id":4301,"uris":["http://zotero.org/users/local/VDpoIWnQ/items/JQFGGUFC"],"itemData":{"id":4301,"type":"article-journal","container-title":"Computers and Electronics in Agriculture","DOI":"10.1016/j.compag.2022.107163","ISSN":"0168-1699","note":"publisher: Elsevier BV","page":"107163","title":"Practical cucumber leaf disease recognition using improved Swin Transformer and small sample size","volume":"199","author":[{"family":"Wang","given":"Fengyi"},{"family":"Rao","given":"Yuan"},{"family":"Luo","given":"Qing"},{"family":"Jin","given":"Xiu"},{"family":"Jiang","given":"Zhaohui"},{"family":"Zhang","given":"Wu"},{"family":"Li","given":"Shaowen"}],"issued":{"date-parts":[["2022",8]]}}}],"schema":"https://github.com/citation-style-language/schema/raw/master/csl-citation.json"} </w:instrText>
            </w:r>
            <w:r>
              <w:fldChar w:fldCharType="separate"/>
            </w:r>
            <w:r w:rsidRPr="00E10C74">
              <w:rPr>
                <w:szCs w:val="24"/>
                <w:vertAlign w:val="superscript"/>
              </w:rPr>
              <w:t>54</w:t>
            </w:r>
            <w:r>
              <w:fldChar w:fldCharType="end"/>
            </w:r>
          </w:p>
        </w:tc>
      </w:tr>
      <w:tr w:rsidR="0067187B" w14:paraId="1D12808D" w14:textId="69E7722A" w:rsidTr="00634292">
        <w:tc>
          <w:tcPr>
            <w:tcW w:w="1051" w:type="dxa"/>
            <w:vAlign w:val="center"/>
          </w:tcPr>
          <w:p w14:paraId="7B608250" w14:textId="2C064F53" w:rsidR="0067187B" w:rsidRDefault="0067187B" w:rsidP="003E1047">
            <w:pPr>
              <w:pStyle w:val="ListParagraph"/>
              <w:spacing w:line="360" w:lineRule="auto"/>
              <w:ind w:left="0"/>
              <w:jc w:val="both"/>
            </w:pPr>
            <w:r>
              <w:rPr>
                <w:rFonts w:ascii="Cambria" w:hAnsi="Cambria"/>
                <w:color w:val="000000"/>
                <w:sz w:val="18"/>
                <w:lang w:val="en-US"/>
              </w:rPr>
              <w:t>bean</w:t>
            </w:r>
          </w:p>
        </w:tc>
        <w:tc>
          <w:tcPr>
            <w:tcW w:w="1559" w:type="dxa"/>
            <w:vAlign w:val="center"/>
          </w:tcPr>
          <w:p w14:paraId="40743EE8" w14:textId="60E2CDE8"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469E3042" w14:textId="2761D5CD" w:rsidR="0067187B" w:rsidRDefault="0067187B" w:rsidP="003E1047">
            <w:pPr>
              <w:pStyle w:val="ListParagraph"/>
              <w:spacing w:line="360" w:lineRule="auto"/>
              <w:ind w:left="0"/>
              <w:jc w:val="both"/>
            </w:pPr>
            <w:proofErr w:type="spellStart"/>
            <w:r>
              <w:rPr>
                <w:rFonts w:ascii="Cambria" w:hAnsi="Cambria"/>
                <w:color w:val="000000"/>
                <w:w w:val="110"/>
                <w:sz w:val="18"/>
                <w:lang w:val="en-US"/>
              </w:rPr>
              <w:t>GoogleNet</w:t>
            </w:r>
            <w:proofErr w:type="spellEnd"/>
          </w:p>
        </w:tc>
        <w:tc>
          <w:tcPr>
            <w:tcW w:w="1087" w:type="dxa"/>
            <w:vAlign w:val="center"/>
          </w:tcPr>
          <w:p w14:paraId="3DAE35FC" w14:textId="3D74798F" w:rsidR="0067187B" w:rsidRDefault="0067187B" w:rsidP="003E1047">
            <w:pPr>
              <w:pStyle w:val="ListParagraph"/>
              <w:spacing w:line="360" w:lineRule="auto"/>
              <w:ind w:left="0"/>
              <w:jc w:val="both"/>
            </w:pPr>
            <w:r>
              <w:rPr>
                <w:rFonts w:ascii="Cambria" w:hAnsi="Cambria"/>
                <w:color w:val="000000"/>
                <w:sz w:val="18"/>
                <w:lang w:val="en-US"/>
              </w:rPr>
              <w:t>93.75</w:t>
            </w:r>
          </w:p>
        </w:tc>
        <w:tc>
          <w:tcPr>
            <w:tcW w:w="785" w:type="dxa"/>
            <w:vAlign w:val="center"/>
          </w:tcPr>
          <w:p w14:paraId="5F59CE80" w14:textId="02C77A58"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6F1397A3" w14:textId="7EA800F6" w:rsidR="0067187B" w:rsidRDefault="0067187B" w:rsidP="00E10C74">
            <w:pPr>
              <w:pStyle w:val="ListParagraph"/>
              <w:spacing w:line="360" w:lineRule="auto"/>
              <w:ind w:left="0"/>
              <w:jc w:val="both"/>
            </w:pPr>
            <w:r>
              <w:fldChar w:fldCharType="begin"/>
            </w:r>
            <w:r>
              <w:instrText xml:space="preserve"> ADDIN ZOTERO_ITEM CSL_CITATION {"citationID":"oaband5v","properties":{"formattedCitation":"\\super 55\\nosupersub{}","plainCitation":"55","noteIndex":0},"citationItems":[{"id":4347,"uris":["http://zotero.org/users/local/VDpoIWnQ/items/CC3U69CI"],"itemData":{"id":4347,"type":"article-journal","abstract":"Crop diseases highly inhibit their growth. It may cause a critical loss of yield in crops; thus, respective crop quality or quantity gets affected. This is the reason why the detection of the disease in crops plays a significant role in the field of agriculture. Detection of crop diseases using some automatic techniques is helpful as it minimizes a massive work of supervision in big fields of production. It identifies the early symptoms of diseases in crops, i.e., as when they start to become visible on the plant leaves. In this study, beans crop leaf images were used in training for the classification, with a total of 1296 leaf images. Two Deep Learning models, namely, GoogleNet and VGG16 have been used to automatically extract the features from the images fed to the trained network. For training, bean crop leaves were classified into three different categories (classes), namely, Angular Leaf Spot, Beans Rust, and Healthy. Experimental results show that GoogleNet performs better than VGG16 with an accuracy of 95.31%. Visualization approaches, namely, Visualization of Intermediate layer activations, Visualization of the CNN filter, and Visualization of Heat Maps were used for analyzing, understanding the symptoms, and localization of diseased regions in the leaves. Moreover, it helps the naïve users to understand how a convolutional neural network works internally \"instead of a black box\" to identify and classify the diseased regions in an image.","container-title":"International Journal of Modern Agriculture","ISSN":"2305-7246","issue":"1","language":"en","license":"Copyright (c) 2021","note":"number: 1","page":"796-812","source":"modern-journals.com","title":"Deep Learning Models for Beans Crop Diseases: Classification and Visualization Techniques","title-short":"Deep Learning Models for Beans Crop Diseases","volume":"10","author":[{"family":"Sahu","given":"Priyanka"},{"family":"Chug","given":"Anuradha"},{"family":"Singh","given":"Amit Prakash"},{"family":"Singh","given":"Dinesh"},{"family":"Singh","given":"Ravinder Pal"}],"issued":{"date-parts":[["2021",3,30]]}}}],"schema":"https://github.com/citation-style-language/schema/raw/master/csl-citation.json"} </w:instrText>
            </w:r>
            <w:r>
              <w:fldChar w:fldCharType="separate"/>
            </w:r>
            <w:r w:rsidRPr="00E10C74">
              <w:rPr>
                <w:szCs w:val="24"/>
                <w:vertAlign w:val="superscript"/>
              </w:rPr>
              <w:t>55</w:t>
            </w:r>
            <w:r>
              <w:fldChar w:fldCharType="end"/>
            </w:r>
          </w:p>
        </w:tc>
      </w:tr>
      <w:tr w:rsidR="0067187B" w14:paraId="6F22EA09" w14:textId="5DAD3502" w:rsidTr="00634292">
        <w:tc>
          <w:tcPr>
            <w:tcW w:w="1051" w:type="dxa"/>
            <w:vAlign w:val="center"/>
          </w:tcPr>
          <w:p w14:paraId="69DA584B" w14:textId="091DEF48"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787A227D" w14:textId="7802214F" w:rsidR="0067187B" w:rsidRDefault="0067187B" w:rsidP="003E1047">
            <w:pPr>
              <w:pStyle w:val="ListParagraph"/>
              <w:spacing w:line="360" w:lineRule="auto"/>
              <w:ind w:left="0"/>
              <w:jc w:val="both"/>
            </w:pPr>
            <w:proofErr w:type="spellStart"/>
            <w:r>
              <w:rPr>
                <w:rFonts w:ascii="Cambria" w:hAnsi="Cambria"/>
                <w:color w:val="000000"/>
                <w:w w:val="105"/>
                <w:sz w:val="18"/>
                <w:lang w:val="en-US"/>
              </w:rPr>
              <w:t>kaggle</w:t>
            </w:r>
            <w:proofErr w:type="spellEnd"/>
          </w:p>
        </w:tc>
        <w:tc>
          <w:tcPr>
            <w:tcW w:w="1395" w:type="dxa"/>
            <w:vAlign w:val="center"/>
          </w:tcPr>
          <w:p w14:paraId="008A0F2C" w14:textId="6F53D304" w:rsidR="0067187B" w:rsidRDefault="0067187B" w:rsidP="003E1047">
            <w:pPr>
              <w:pStyle w:val="ListParagraph"/>
              <w:spacing w:line="360" w:lineRule="auto"/>
              <w:ind w:left="0"/>
              <w:jc w:val="both"/>
            </w:pPr>
            <w:r>
              <w:rPr>
                <w:rFonts w:ascii="Cambria" w:hAnsi="Cambria"/>
                <w:color w:val="000000"/>
                <w:w w:val="110"/>
                <w:sz w:val="18"/>
                <w:lang w:val="en-US"/>
              </w:rPr>
              <w:t>VGG19</w:t>
            </w:r>
          </w:p>
        </w:tc>
        <w:tc>
          <w:tcPr>
            <w:tcW w:w="1087" w:type="dxa"/>
            <w:vAlign w:val="center"/>
          </w:tcPr>
          <w:p w14:paraId="4B74C4E7" w14:textId="386831D9" w:rsidR="0067187B" w:rsidRDefault="0067187B" w:rsidP="003E1047">
            <w:pPr>
              <w:pStyle w:val="ListParagraph"/>
              <w:spacing w:line="360" w:lineRule="auto"/>
              <w:ind w:left="0"/>
              <w:jc w:val="both"/>
            </w:pPr>
            <w:r>
              <w:rPr>
                <w:rFonts w:ascii="Cambria" w:hAnsi="Cambria"/>
                <w:color w:val="000000"/>
                <w:sz w:val="18"/>
                <w:lang w:val="en-US"/>
              </w:rPr>
              <w:t>87.7</w:t>
            </w:r>
          </w:p>
        </w:tc>
        <w:tc>
          <w:tcPr>
            <w:tcW w:w="785" w:type="dxa"/>
            <w:vAlign w:val="center"/>
          </w:tcPr>
          <w:p w14:paraId="59B2BB6B" w14:textId="39AD226A"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58D7840A" w14:textId="1D7EDE86" w:rsidR="0067187B" w:rsidRDefault="0067187B" w:rsidP="00E10C74">
            <w:pPr>
              <w:pStyle w:val="ListParagraph"/>
              <w:spacing w:line="360" w:lineRule="auto"/>
              <w:ind w:left="0"/>
              <w:jc w:val="both"/>
            </w:pPr>
            <w:r>
              <w:fldChar w:fldCharType="begin"/>
            </w:r>
            <w:r>
              <w:instrText xml:space="preserve"> ADDIN ZOTERO_ITEM CSL_CITATION {"citationID":"mbSXgUtm","properties":{"formattedCitation":"\\super 56\\nosupersub{}","plainCitation":"56","noteIndex":0},"citationItems":[{"id":4302,"uris":["http://zotero.org/users/local/VDpoIWnQ/items/4ZCVEV92"],"itemData":{"id":4302,"type":"article-journal","container-title":"Materials Today: Proceedings","DOI":"10.1016/j.matpr.2020.11.993","ISSN":"2214-7853","note":"publisher: Elsevier BV","title":"WITHDRAWN: A comparative analysis on plant pathology classification using deep learning architecture – Resnet and VGG19","URL":"http://dx.doi.org/10.1016/j.matpr.2020.11.993","author":[{"family":"T.","given":"Subetha"},{"family":"Khilar","given":"Rashmita"},{"family":"Subaja Christo","given":"Mary"}],"issued":{"date-parts":[["2021",1]]}}}],"schema":"https://github.com/citation-style-language/schema/raw/master/csl-citation.json"} </w:instrText>
            </w:r>
            <w:r>
              <w:fldChar w:fldCharType="separate"/>
            </w:r>
            <w:r w:rsidRPr="00E10C74">
              <w:rPr>
                <w:szCs w:val="24"/>
                <w:vertAlign w:val="superscript"/>
              </w:rPr>
              <w:t>56</w:t>
            </w:r>
            <w:r>
              <w:fldChar w:fldCharType="end"/>
            </w:r>
          </w:p>
        </w:tc>
      </w:tr>
      <w:tr w:rsidR="0067187B" w14:paraId="00DD81CC" w14:textId="5EF14634" w:rsidTr="00634292">
        <w:tc>
          <w:tcPr>
            <w:tcW w:w="1051" w:type="dxa"/>
            <w:vAlign w:val="center"/>
          </w:tcPr>
          <w:p w14:paraId="2979593A" w14:textId="5C71659C"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2F60C696" w14:textId="04C4C059"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EAF2B08" w14:textId="7DD32D78"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111290C6" w14:textId="104D35F1" w:rsidR="0067187B" w:rsidRDefault="0067187B" w:rsidP="003E1047">
            <w:pPr>
              <w:pStyle w:val="ListParagraph"/>
              <w:spacing w:line="360" w:lineRule="auto"/>
              <w:ind w:left="0"/>
              <w:jc w:val="both"/>
            </w:pPr>
            <w:r>
              <w:rPr>
                <w:rFonts w:ascii="Cambria" w:hAnsi="Cambria"/>
                <w:color w:val="000000"/>
                <w:sz w:val="18"/>
                <w:lang w:val="en-US"/>
              </w:rPr>
              <w:t>99.86</w:t>
            </w:r>
          </w:p>
        </w:tc>
        <w:tc>
          <w:tcPr>
            <w:tcW w:w="785" w:type="dxa"/>
            <w:vAlign w:val="center"/>
          </w:tcPr>
          <w:p w14:paraId="1048BE9E" w14:textId="420E08F0"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691F192C" w14:textId="69E05937" w:rsidR="0067187B" w:rsidRDefault="0067187B" w:rsidP="00E10C74">
            <w:pPr>
              <w:pStyle w:val="ListParagraph"/>
              <w:spacing w:line="360" w:lineRule="auto"/>
              <w:ind w:left="0"/>
              <w:jc w:val="both"/>
            </w:pPr>
            <w:r>
              <w:fldChar w:fldCharType="begin"/>
            </w:r>
            <w:r>
              <w:instrText xml:space="preserve"> ADDIN ZOTERO_ITEM CSL_CITATION {"citationID":"ptp9IbVc","properties":{"formattedCitation":"\\super 57\\nosupersub{}","plainCitation":"57","noteIndex":0},"citationItems":[{"id":4303,"uris":["http://zotero.org/users/local/VDpoIWnQ/items/C7JRFVUI"],"itemData":{"id":4303,"type":"article-journal","container-title":"Journal of Plant Diseases and Protection","DOI":"10.1007/s41348-021-00528-w","ISSN":"1861-3837","issue":"3","note":"publisher: Springer Science and Business Media LLC","page":"559–578","title":"Crossover-based wind-driven optimized convolutional neural network model for tomato leaf disease classification","volume":"129","author":[{"family":"Thanammal Indu","given":"V."},{"family":"Suja Priyadharsini","given":"S."}],"issued":{"date-parts":[["2021",10]]}}}],"schema":"https://github.com/citation-style-language/schema/raw/master/csl-citation.json"} </w:instrText>
            </w:r>
            <w:r>
              <w:fldChar w:fldCharType="separate"/>
            </w:r>
            <w:r w:rsidRPr="00E10C74">
              <w:rPr>
                <w:szCs w:val="24"/>
                <w:vertAlign w:val="superscript"/>
              </w:rPr>
              <w:t>57</w:t>
            </w:r>
            <w:r>
              <w:fldChar w:fldCharType="end"/>
            </w:r>
          </w:p>
        </w:tc>
      </w:tr>
      <w:tr w:rsidR="0067187B" w14:paraId="04E269D7" w14:textId="6915967B" w:rsidTr="00634292">
        <w:tc>
          <w:tcPr>
            <w:tcW w:w="1051" w:type="dxa"/>
            <w:vAlign w:val="center"/>
          </w:tcPr>
          <w:p w14:paraId="4CC92282" w14:textId="05540451"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5B3DC64B" w14:textId="0B13D87F"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6BED1438" w14:textId="29845FE3"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12D948B" w14:textId="7D1B056F" w:rsidR="0067187B" w:rsidRDefault="0067187B" w:rsidP="003E1047">
            <w:pPr>
              <w:pStyle w:val="ListParagraph"/>
              <w:spacing w:line="360" w:lineRule="auto"/>
              <w:ind w:left="0"/>
              <w:jc w:val="both"/>
            </w:pPr>
            <w:r>
              <w:rPr>
                <w:rFonts w:ascii="Cambria" w:hAnsi="Cambria"/>
                <w:color w:val="000000"/>
                <w:sz w:val="18"/>
                <w:lang w:val="en-US"/>
              </w:rPr>
              <w:t>100</w:t>
            </w:r>
          </w:p>
        </w:tc>
        <w:tc>
          <w:tcPr>
            <w:tcW w:w="785" w:type="dxa"/>
            <w:vAlign w:val="center"/>
          </w:tcPr>
          <w:p w14:paraId="4CA85710" w14:textId="2F79B428"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7C3AE34B" w14:textId="7FEAB8D6" w:rsidR="0067187B" w:rsidRDefault="0067187B" w:rsidP="00E10C74">
            <w:pPr>
              <w:pStyle w:val="ListParagraph"/>
              <w:spacing w:line="360" w:lineRule="auto"/>
              <w:ind w:left="0"/>
              <w:jc w:val="both"/>
            </w:pPr>
            <w:r>
              <w:fldChar w:fldCharType="begin"/>
            </w:r>
            <w:r>
              <w:instrText xml:space="preserve"> ADDIN ZOTERO_ITEM CSL_CITATION {"citationID":"vS3sDNG0","properties":{"formattedCitation":"\\super 58\\nosupersub{}","plainCitation":"58","noteIndex":0},"citationItems":[{"id":4304,"uris":["http://zotero.org/users/local/VDpoIWnQ/items/9ZVULCIG"],"itemData":{"id":4304,"type":"article-journal","container-title":"Journal of Plant Diseases and Protection","DOI":"10.1007/s41348-021-00465-8","ISSN":"1861-3837","issue":"3","note":"publisher: Springer Science and Business Media LLC","page":"545–558","title":"Transfer learning-based deep ensemble neural network for plant leaf disease detection","volume":"129","author":[{"family":"Vallabhajosyula","given":"Sasikala"},{"family":"Sistla","given":"Venkatramaphanikumar"},{"family":"Kolli","given":"Venkata Krishna Kishore"}],"issued":{"date-parts":[["2021",5]]}}}],"schema":"https://github.com/citation-style-language/schema/raw/master/csl-citation.json"} </w:instrText>
            </w:r>
            <w:r>
              <w:fldChar w:fldCharType="separate"/>
            </w:r>
            <w:r w:rsidRPr="00E10C74">
              <w:rPr>
                <w:szCs w:val="24"/>
                <w:vertAlign w:val="superscript"/>
              </w:rPr>
              <w:t>58</w:t>
            </w:r>
            <w:r>
              <w:fldChar w:fldCharType="end"/>
            </w:r>
          </w:p>
        </w:tc>
      </w:tr>
      <w:tr w:rsidR="0067187B" w14:paraId="3756271B" w14:textId="7A2EA2B0" w:rsidTr="00634292">
        <w:tc>
          <w:tcPr>
            <w:tcW w:w="1051" w:type="dxa"/>
            <w:vAlign w:val="center"/>
          </w:tcPr>
          <w:p w14:paraId="7D030F9B" w14:textId="03364775"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797A977B" w14:textId="13654287"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F12325B" w14:textId="565F54B7" w:rsidR="0067187B" w:rsidRDefault="0067187B" w:rsidP="003E1047">
            <w:pPr>
              <w:pStyle w:val="ListParagraph"/>
              <w:spacing w:line="360" w:lineRule="auto"/>
              <w:ind w:left="0"/>
              <w:jc w:val="both"/>
            </w:pPr>
            <w:r>
              <w:rPr>
                <w:rFonts w:ascii="Cambria" w:hAnsi="Cambria"/>
                <w:color w:val="000000"/>
                <w:w w:val="105"/>
                <w:sz w:val="18"/>
                <w:lang w:val="en-US"/>
              </w:rPr>
              <w:t>EfficientNetB0</w:t>
            </w:r>
          </w:p>
        </w:tc>
        <w:tc>
          <w:tcPr>
            <w:tcW w:w="1087" w:type="dxa"/>
            <w:vAlign w:val="center"/>
          </w:tcPr>
          <w:p w14:paraId="2822C3D2" w14:textId="10AC7DF2" w:rsidR="0067187B" w:rsidRDefault="0067187B" w:rsidP="003E1047">
            <w:pPr>
              <w:pStyle w:val="ListParagraph"/>
              <w:spacing w:line="360" w:lineRule="auto"/>
              <w:ind w:left="0"/>
              <w:jc w:val="both"/>
            </w:pPr>
            <w:r>
              <w:rPr>
                <w:rFonts w:ascii="Cambria" w:hAnsi="Cambria"/>
                <w:color w:val="000000"/>
                <w:sz w:val="18"/>
                <w:lang w:val="en-US"/>
              </w:rPr>
              <w:t>99.56</w:t>
            </w:r>
          </w:p>
        </w:tc>
        <w:tc>
          <w:tcPr>
            <w:tcW w:w="785" w:type="dxa"/>
            <w:vAlign w:val="center"/>
          </w:tcPr>
          <w:p w14:paraId="58BF2561" w14:textId="6B013B9E"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6A24303F" w14:textId="1B022AE8" w:rsidR="0067187B" w:rsidRDefault="0067187B" w:rsidP="00E10C74">
            <w:pPr>
              <w:pStyle w:val="ListParagraph"/>
              <w:spacing w:line="360" w:lineRule="auto"/>
              <w:ind w:left="0"/>
              <w:jc w:val="both"/>
            </w:pPr>
            <w:r>
              <w:fldChar w:fldCharType="begin"/>
            </w:r>
            <w:r>
              <w:instrText xml:space="preserve"> ADDIN ZOTERO_ITEM CSL_CITATION {"citationID":"cHYVV4BH","properties":{"formattedCitation":"\\super 59\\nosupersub{}","plainCitation":"59","noteIndex":0},"citationItems":[{"id":4305,"uris":["http://zotero.org/users/local/VDpoIWnQ/items/G2EEXZYD"],"itemData":{"id":4305,"type":"article-journal","container-title":"Electronics","DOI":"10.3390/electronics10121388","ISSN":"2079-9292","issue":"12","note":"publisher: MDPI AG","page":"1388","title":"Identification of Plant-Leaf Diseases Using CNN and Transfer-Learning Approach","volume":"10","author":[{"family":"Hassan","given":"Sk Mahmudul"},{"family":"Maji","given":"Arnab Kumar"},{"family":"Jasiński","given":"Michał"},{"family":"Leonowicz","given":"Zbigniew"},{"family":"Jasińska","given":"Elżbieta"}],"issued":{"date-parts":[["2021",6]]}}}],"schema":"https://github.com/citation-style-language/schema/raw/master/csl-citation.json"} </w:instrText>
            </w:r>
            <w:r>
              <w:fldChar w:fldCharType="separate"/>
            </w:r>
            <w:r w:rsidRPr="00E10C74">
              <w:rPr>
                <w:szCs w:val="24"/>
                <w:vertAlign w:val="superscript"/>
              </w:rPr>
              <w:t>59</w:t>
            </w:r>
            <w:r>
              <w:fldChar w:fldCharType="end"/>
            </w:r>
          </w:p>
        </w:tc>
      </w:tr>
      <w:tr w:rsidR="0067187B" w14:paraId="532EA5EA" w14:textId="095BD9E6" w:rsidTr="00634292">
        <w:tc>
          <w:tcPr>
            <w:tcW w:w="1051" w:type="dxa"/>
            <w:vAlign w:val="center"/>
          </w:tcPr>
          <w:p w14:paraId="7F271956" w14:textId="5460178A" w:rsidR="0067187B" w:rsidRDefault="0067187B" w:rsidP="003E1047">
            <w:pPr>
              <w:pStyle w:val="ListParagraph"/>
              <w:spacing w:line="360" w:lineRule="auto"/>
              <w:ind w:left="0"/>
              <w:jc w:val="both"/>
            </w:pPr>
            <w:r>
              <w:rPr>
                <w:rFonts w:ascii="Cambria" w:hAnsi="Cambria"/>
                <w:color w:val="000000"/>
                <w:w w:val="105"/>
                <w:sz w:val="18"/>
                <w:lang w:val="en-US"/>
              </w:rPr>
              <w:t>peach</w:t>
            </w:r>
          </w:p>
        </w:tc>
        <w:tc>
          <w:tcPr>
            <w:tcW w:w="1559" w:type="dxa"/>
            <w:vAlign w:val="center"/>
          </w:tcPr>
          <w:p w14:paraId="1A03F2FA" w14:textId="2EB5E5F9"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48D28AE" w14:textId="2241D4BD"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565E561B" w14:textId="446861E3" w:rsidR="0067187B" w:rsidRDefault="0067187B" w:rsidP="003E1047">
            <w:pPr>
              <w:pStyle w:val="ListParagraph"/>
              <w:spacing w:line="360" w:lineRule="auto"/>
              <w:ind w:left="0"/>
              <w:jc w:val="both"/>
            </w:pPr>
            <w:r>
              <w:rPr>
                <w:rFonts w:ascii="Cambria" w:hAnsi="Cambria"/>
                <w:color w:val="000000"/>
                <w:sz w:val="18"/>
                <w:lang w:val="en-US"/>
              </w:rPr>
              <w:t>98.75</w:t>
            </w:r>
          </w:p>
        </w:tc>
        <w:tc>
          <w:tcPr>
            <w:tcW w:w="785" w:type="dxa"/>
            <w:vAlign w:val="center"/>
          </w:tcPr>
          <w:p w14:paraId="7C1A1ACE" w14:textId="29591B7B"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23C30D72" w14:textId="7B61E170" w:rsidR="0067187B" w:rsidRDefault="0067187B" w:rsidP="00E10C74">
            <w:pPr>
              <w:pStyle w:val="ListParagraph"/>
              <w:spacing w:line="360" w:lineRule="auto"/>
              <w:ind w:left="0"/>
              <w:jc w:val="both"/>
            </w:pPr>
            <w:r>
              <w:fldChar w:fldCharType="begin"/>
            </w:r>
            <w:r>
              <w:instrText xml:space="preserve"> ADDIN ZOTERO_ITEM CSL_CITATION {"citationID":"uQrLYSv4","properties":{"formattedCitation":"\\super 60\\nosupersub{}","plainCitation":"60","noteIndex":0},"citationItems":[{"id":4306,"uris":["http://zotero.org/users/local/VDpoIWnQ/items/V4ZKKVLK"],"itemData":{"id":4306,"type":"article-journal","container-title":"Ecological Informatics","DOI":"10.1016/j.ecoinf.2021.101247","ISSN":"1574-9541","note":"publisher: Elsevier BV","page":"101247","title":"Identification of disease using deep learning and evaluation of bacteriosis in peach leaf","volume":"61","author":[{"family":"Yadav","given":"Saumya"},{"family":"Sengar","given":"Neha"},{"family":"Singh","given":"Akriti"},{"family":"Singh","given":"Anushikha"},{"family":"Dutta","given":"Malay Kishore"}],"issued":{"date-parts":[["2021",3]]}}}],"schema":"https://github.com/citation-style-language/schema/raw/master/csl-citation.json"} </w:instrText>
            </w:r>
            <w:r>
              <w:fldChar w:fldCharType="separate"/>
            </w:r>
            <w:r w:rsidRPr="00E10C74">
              <w:rPr>
                <w:szCs w:val="24"/>
                <w:vertAlign w:val="superscript"/>
              </w:rPr>
              <w:t>60</w:t>
            </w:r>
            <w:r>
              <w:fldChar w:fldCharType="end"/>
            </w:r>
          </w:p>
        </w:tc>
      </w:tr>
      <w:tr w:rsidR="0067187B" w14:paraId="6398C846" w14:textId="0CE78D6F" w:rsidTr="00634292">
        <w:tc>
          <w:tcPr>
            <w:tcW w:w="1051" w:type="dxa"/>
            <w:vAlign w:val="center"/>
          </w:tcPr>
          <w:p w14:paraId="3F9FEDAE" w14:textId="0573E048"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756E06B9" w14:textId="13444C63"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1904D13C" w14:textId="528B0B7C" w:rsidR="0067187B" w:rsidRDefault="0067187B" w:rsidP="003E1047">
            <w:pPr>
              <w:pStyle w:val="ListParagraph"/>
              <w:spacing w:line="360" w:lineRule="auto"/>
              <w:ind w:left="0"/>
              <w:jc w:val="both"/>
            </w:pPr>
            <w:proofErr w:type="spellStart"/>
            <w:r>
              <w:rPr>
                <w:rFonts w:ascii="Cambria" w:hAnsi="Cambria"/>
                <w:color w:val="000000"/>
                <w:w w:val="105"/>
                <w:sz w:val="18"/>
                <w:lang w:val="en-US"/>
              </w:rPr>
              <w:t>EfficientNet</w:t>
            </w:r>
            <w:proofErr w:type="spellEnd"/>
          </w:p>
        </w:tc>
        <w:tc>
          <w:tcPr>
            <w:tcW w:w="1087" w:type="dxa"/>
            <w:vAlign w:val="center"/>
          </w:tcPr>
          <w:p w14:paraId="68DB9F2B" w14:textId="73802B69" w:rsidR="0067187B" w:rsidRDefault="0067187B" w:rsidP="003E1047">
            <w:pPr>
              <w:pStyle w:val="ListParagraph"/>
              <w:spacing w:line="360" w:lineRule="auto"/>
              <w:ind w:left="0"/>
              <w:jc w:val="both"/>
            </w:pPr>
            <w:r>
              <w:rPr>
                <w:rFonts w:ascii="Cambria" w:hAnsi="Cambria"/>
                <w:color w:val="000000"/>
                <w:sz w:val="18"/>
                <w:lang w:val="en-US"/>
              </w:rPr>
              <w:t>98.42</w:t>
            </w:r>
          </w:p>
        </w:tc>
        <w:tc>
          <w:tcPr>
            <w:tcW w:w="785" w:type="dxa"/>
            <w:vAlign w:val="center"/>
          </w:tcPr>
          <w:p w14:paraId="4C76338D" w14:textId="5A7FF38E"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2A298596" w14:textId="04E4E972" w:rsidR="0067187B" w:rsidRDefault="0067187B" w:rsidP="00E10C74">
            <w:pPr>
              <w:pStyle w:val="ListParagraph"/>
              <w:spacing w:line="360" w:lineRule="auto"/>
              <w:ind w:left="0"/>
              <w:jc w:val="both"/>
            </w:pPr>
            <w:r>
              <w:fldChar w:fldCharType="begin"/>
            </w:r>
            <w:r>
              <w:instrText xml:space="preserve"> ADDIN ZOTERO_ITEM CSL_CITATION {"citationID":"B6K5JqKA","properties":{"formattedCitation":"\\super 61\\nosupersub{}","plainCitation":"61","noteIndex":0},"citationItems":[{"id":4307,"uris":["http://zotero.org/users/local/VDpoIWnQ/items/UXXSBABZ"],"itemData":{"id":4307,"type":"article-journal","container-title":"Ecological Informatics","DOI":"10.1016/j.ecoinf.2020.101182","ISSN":"1574-9541","note":"publisher: Elsevier BV","page":"101182","title":"Plant leaf disease classification using EfficientNet deep learning model","volume":"61","author":[{"family":"Atila","given":"Ümit"},{"family":"Uçar","given":"Murat"},{"family":"Akyol","given":"Kemal"},{"family":"Uçar","given":"Emine"}],"issued":{"date-parts":[["2021",3]]}}}],"schema":"https://github.com/citation-style-language/schema/raw/master/csl-citation.json"} </w:instrText>
            </w:r>
            <w:r>
              <w:fldChar w:fldCharType="separate"/>
            </w:r>
            <w:r w:rsidRPr="00E10C74">
              <w:rPr>
                <w:szCs w:val="24"/>
                <w:vertAlign w:val="superscript"/>
              </w:rPr>
              <w:t>61</w:t>
            </w:r>
            <w:r>
              <w:fldChar w:fldCharType="end"/>
            </w:r>
          </w:p>
        </w:tc>
      </w:tr>
      <w:tr w:rsidR="0067187B" w14:paraId="599A4B1A" w14:textId="15F6900E" w:rsidTr="00634292">
        <w:tc>
          <w:tcPr>
            <w:tcW w:w="1051" w:type="dxa"/>
            <w:vAlign w:val="center"/>
          </w:tcPr>
          <w:p w14:paraId="774806AF" w14:textId="496FD7CA" w:rsidR="0067187B" w:rsidRDefault="0067187B" w:rsidP="003E1047">
            <w:pPr>
              <w:pStyle w:val="ListParagraph"/>
              <w:spacing w:line="360" w:lineRule="auto"/>
              <w:ind w:left="0"/>
              <w:jc w:val="both"/>
            </w:pPr>
            <w:r>
              <w:rPr>
                <w:rFonts w:ascii="Cambria" w:hAnsi="Cambria"/>
                <w:color w:val="000000"/>
                <w:sz w:val="18"/>
                <w:lang w:val="en-US"/>
              </w:rPr>
              <w:lastRenderedPageBreak/>
              <w:t>tomato</w:t>
            </w:r>
          </w:p>
        </w:tc>
        <w:tc>
          <w:tcPr>
            <w:tcW w:w="1559" w:type="dxa"/>
            <w:vAlign w:val="center"/>
          </w:tcPr>
          <w:p w14:paraId="21355EF0" w14:textId="3E333E04"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787DE4E" w14:textId="3B44700F" w:rsidR="0067187B" w:rsidRDefault="0067187B" w:rsidP="003E1047">
            <w:pPr>
              <w:pStyle w:val="ListParagraph"/>
              <w:spacing w:line="360" w:lineRule="auto"/>
              <w:ind w:left="0"/>
              <w:jc w:val="both"/>
            </w:pPr>
            <w:r>
              <w:rPr>
                <w:rFonts w:ascii="Cambria" w:hAnsi="Cambria"/>
                <w:color w:val="000000"/>
                <w:sz w:val="18"/>
                <w:lang w:val="en-US"/>
              </w:rPr>
              <w:t>Inception v3</w:t>
            </w:r>
          </w:p>
        </w:tc>
        <w:tc>
          <w:tcPr>
            <w:tcW w:w="1087" w:type="dxa"/>
            <w:vAlign w:val="center"/>
          </w:tcPr>
          <w:p w14:paraId="526803E4" w14:textId="170E5535" w:rsidR="0067187B" w:rsidRDefault="0067187B" w:rsidP="003E1047">
            <w:pPr>
              <w:pStyle w:val="ListParagraph"/>
              <w:spacing w:line="360" w:lineRule="auto"/>
              <w:ind w:left="0"/>
              <w:jc w:val="both"/>
            </w:pPr>
            <w:r>
              <w:rPr>
                <w:rFonts w:ascii="Cambria" w:hAnsi="Cambria"/>
                <w:color w:val="000000"/>
                <w:sz w:val="18"/>
                <w:lang w:val="en-US"/>
              </w:rPr>
              <w:t>99.6</w:t>
            </w:r>
          </w:p>
        </w:tc>
        <w:tc>
          <w:tcPr>
            <w:tcW w:w="785" w:type="dxa"/>
            <w:vAlign w:val="center"/>
          </w:tcPr>
          <w:p w14:paraId="7B6A2C73" w14:textId="79AF7F6D" w:rsidR="0067187B" w:rsidRDefault="0067187B" w:rsidP="003E1047">
            <w:pPr>
              <w:pStyle w:val="ListParagraph"/>
              <w:spacing w:line="360" w:lineRule="auto"/>
              <w:ind w:left="0"/>
              <w:jc w:val="both"/>
            </w:pPr>
            <w:r>
              <w:rPr>
                <w:rFonts w:ascii="Cambria" w:hAnsi="Cambria"/>
                <w:color w:val="000000"/>
                <w:sz w:val="18"/>
                <w:lang w:val="en-US"/>
              </w:rPr>
              <w:t>2021</w:t>
            </w:r>
          </w:p>
        </w:tc>
        <w:tc>
          <w:tcPr>
            <w:tcW w:w="1167" w:type="dxa"/>
          </w:tcPr>
          <w:p w14:paraId="2F012448" w14:textId="44A36BAC" w:rsidR="0067187B" w:rsidRDefault="0067187B" w:rsidP="00E10C74">
            <w:pPr>
              <w:pStyle w:val="ListParagraph"/>
              <w:spacing w:line="360" w:lineRule="auto"/>
              <w:ind w:left="0"/>
              <w:jc w:val="both"/>
            </w:pPr>
            <w:r>
              <w:fldChar w:fldCharType="begin"/>
            </w:r>
            <w:r>
              <w:instrText xml:space="preserve"> ADDIN ZOTERO_ITEM CSL_CITATION {"citationID":"tVXNkPrj","properties":{"formattedCitation":"\\super 62\\nosupersub{}","plainCitation":"62","noteIndex":0},"citationItems":[{"id":4308,"uris":["http://zotero.org/users/local/VDpoIWnQ/items/PSM77ZII"],"itemData":{"id":4308,"type":"article-journal","container-title":"Complexity","DOI":"10.1155/2020/8812019","ISSN":"1099-0526","note":"publisher: Hindawi Limited","page":"1–6","title":"Optimizing Pretrained Convolutional Neural Networks for Tomato Leaf Disease Detection","volume":"2020","author":[{"family":"Ahmad","given":"Iftikhar"},{"family":"Hamid","given":"Muhammad"},{"family":"Yousaf","given":"Suhail"},{"family":"Shah","given":"Syed Tanveer"},{"family":"Ahmad","given":"Muhammad Ovais"}],"issued":{"date-parts":[["2020",9]]}}}],"schema":"https://github.com/citation-style-language/schema/raw/master/csl-citation.json"} </w:instrText>
            </w:r>
            <w:r>
              <w:fldChar w:fldCharType="separate"/>
            </w:r>
            <w:r w:rsidRPr="00E10C74">
              <w:rPr>
                <w:szCs w:val="24"/>
                <w:vertAlign w:val="superscript"/>
              </w:rPr>
              <w:t>62</w:t>
            </w:r>
            <w:r>
              <w:fldChar w:fldCharType="end"/>
            </w:r>
          </w:p>
        </w:tc>
      </w:tr>
      <w:tr w:rsidR="0067187B" w14:paraId="7CA09428" w14:textId="59D9A4AA" w:rsidTr="00634292">
        <w:tc>
          <w:tcPr>
            <w:tcW w:w="1051" w:type="dxa"/>
            <w:vAlign w:val="center"/>
          </w:tcPr>
          <w:p w14:paraId="0F3FF8BE" w14:textId="62B62B9C"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43651C3" w14:textId="4EDF074E"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52EB7D48" w14:textId="4B8BCB63" w:rsidR="0067187B" w:rsidRDefault="0067187B" w:rsidP="003E1047">
            <w:pPr>
              <w:pStyle w:val="ListParagraph"/>
              <w:spacing w:line="360" w:lineRule="auto"/>
              <w:ind w:left="0"/>
              <w:jc w:val="both"/>
            </w:pPr>
            <w:r>
              <w:rPr>
                <w:rFonts w:ascii="Cambria" w:hAnsi="Cambria"/>
                <w:color w:val="000000"/>
                <w:sz w:val="18"/>
                <w:lang w:val="en-US"/>
              </w:rPr>
              <w:t>ResNet-50</w:t>
            </w:r>
          </w:p>
        </w:tc>
        <w:tc>
          <w:tcPr>
            <w:tcW w:w="1087" w:type="dxa"/>
            <w:vAlign w:val="center"/>
          </w:tcPr>
          <w:p w14:paraId="2F320C06" w14:textId="1BE781B0" w:rsidR="0067187B" w:rsidRDefault="0067187B" w:rsidP="003E1047">
            <w:pPr>
              <w:pStyle w:val="ListParagraph"/>
              <w:spacing w:line="360" w:lineRule="auto"/>
              <w:ind w:left="0"/>
              <w:jc w:val="both"/>
            </w:pPr>
            <w:r>
              <w:rPr>
                <w:rFonts w:ascii="Cambria" w:hAnsi="Cambria"/>
                <w:color w:val="000000"/>
                <w:sz w:val="18"/>
                <w:lang w:val="en-US"/>
              </w:rPr>
              <w:t>95.61</w:t>
            </w:r>
          </w:p>
        </w:tc>
        <w:tc>
          <w:tcPr>
            <w:tcW w:w="785" w:type="dxa"/>
            <w:vAlign w:val="center"/>
          </w:tcPr>
          <w:p w14:paraId="2E0405FE" w14:textId="5CB86791"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0D8EE4AE" w14:textId="1295A664" w:rsidR="0067187B" w:rsidRDefault="0067187B" w:rsidP="00E10C74">
            <w:pPr>
              <w:pStyle w:val="ListParagraph"/>
              <w:spacing w:line="360" w:lineRule="auto"/>
              <w:ind w:left="0"/>
              <w:jc w:val="both"/>
            </w:pPr>
            <w:r>
              <w:fldChar w:fldCharType="begin"/>
            </w:r>
            <w:r>
              <w:instrText xml:space="preserve"> ADDIN ZOTERO_ITEM CSL_CITATION {"citationID":"kluDVy9N","properties":{"formattedCitation":"\\super 63\\nosupersub{}","plainCitation":"63","noteIndex":0},"citationItems":[{"id":4293,"uris":["http://zotero.org/users/local/VDpoIWnQ/items/WV36SJBG"],"itemData":{"id":4293,"type":"article-journal","container-title":"Journal of Electronic Imaging","DOI":"10.1117/1.jei.29.1.013004","ISSN":"1017-9909","issue":"01","note":"publisher: SPIE-Intl Soc Optical Eng","page":"1","title":"Crop leaf disease grade identification based on an improved convolutional neural network","volume":"29","author":[{"family":"Fang","given":"Tao"},{"family":"Chen","given":"Peng"},{"family":"Zhang","given":"Jun"},{"family":"Wang","given":"Bing"}],"issued":{"date-parts":[["2020",1]]}}}],"schema":"https://github.com/citation-style-language/schema/raw/master/csl-citation.json"} </w:instrText>
            </w:r>
            <w:r>
              <w:fldChar w:fldCharType="separate"/>
            </w:r>
            <w:r w:rsidRPr="00E10C74">
              <w:rPr>
                <w:szCs w:val="24"/>
                <w:vertAlign w:val="superscript"/>
              </w:rPr>
              <w:t>63</w:t>
            </w:r>
            <w:r>
              <w:fldChar w:fldCharType="end"/>
            </w:r>
          </w:p>
        </w:tc>
      </w:tr>
      <w:tr w:rsidR="0067187B" w14:paraId="13F288E9" w14:textId="3DE78F4C" w:rsidTr="00634292">
        <w:tc>
          <w:tcPr>
            <w:tcW w:w="1051" w:type="dxa"/>
            <w:vAlign w:val="center"/>
          </w:tcPr>
          <w:p w14:paraId="3760BB2B" w14:textId="01B3E79A"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14F9252F" w14:textId="5D280BBC" w:rsidR="0067187B" w:rsidRDefault="0067187B" w:rsidP="003E1047">
            <w:pPr>
              <w:pStyle w:val="ListParagraph"/>
              <w:spacing w:line="360" w:lineRule="auto"/>
              <w:ind w:left="0"/>
              <w:jc w:val="both"/>
            </w:pPr>
            <w:r>
              <w:rPr>
                <w:rFonts w:ascii="Cambria" w:hAnsi="Cambria"/>
                <w:color w:val="000000"/>
                <w:w w:val="110"/>
                <w:sz w:val="18"/>
                <w:lang w:val="en-US"/>
              </w:rPr>
              <w:t>Kaggle</w:t>
            </w:r>
          </w:p>
        </w:tc>
        <w:tc>
          <w:tcPr>
            <w:tcW w:w="1395" w:type="dxa"/>
            <w:vAlign w:val="center"/>
          </w:tcPr>
          <w:p w14:paraId="35143745" w14:textId="4D0669EF"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63991892" w14:textId="1B66EF97" w:rsidR="0067187B" w:rsidRDefault="0067187B" w:rsidP="003E1047">
            <w:pPr>
              <w:pStyle w:val="ListParagraph"/>
              <w:spacing w:line="360" w:lineRule="auto"/>
              <w:ind w:left="0"/>
              <w:jc w:val="both"/>
            </w:pPr>
            <w:r>
              <w:rPr>
                <w:rFonts w:ascii="Cambria" w:hAnsi="Cambria"/>
                <w:color w:val="000000"/>
                <w:sz w:val="18"/>
                <w:lang w:val="en-US"/>
              </w:rPr>
              <w:t>98.2</w:t>
            </w:r>
          </w:p>
        </w:tc>
        <w:tc>
          <w:tcPr>
            <w:tcW w:w="785" w:type="dxa"/>
            <w:vAlign w:val="center"/>
          </w:tcPr>
          <w:p w14:paraId="03509653" w14:textId="2969FFF7"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77713744" w14:textId="3ED19983" w:rsidR="0067187B" w:rsidRDefault="0067187B" w:rsidP="00E10C74">
            <w:pPr>
              <w:pStyle w:val="ListParagraph"/>
              <w:spacing w:line="360" w:lineRule="auto"/>
              <w:ind w:left="0"/>
              <w:jc w:val="both"/>
            </w:pPr>
            <w:r>
              <w:fldChar w:fldCharType="begin"/>
            </w:r>
            <w:r>
              <w:instrText xml:space="preserve"> ADDIN ZOTERO_ITEM CSL_CITATION {"citationID":"gLg96X7O","properties":{"formattedCitation":"\\super 64\\nosupersub{}","plainCitation":"64","noteIndex":0},"citationItems":[{"id":4279,"uris":["http://zotero.org/users/local/VDpoIWnQ/items/JUGC2K5G"],"itemData":{"id":4279,"type":"article-journal","container-title":"Swarm and Evolutionary Computation","DOI":"10.1016/j.swevo.2019.100616","ISSN":"2210-6502","note":"publisher: Elsevier BV","page":"100616","title":"An optimized model based on convolutional neural networks and orthogonal learning particle swarm optimization algorithm for plant diseases diagnosis","volume":"52","author":[{"family":"Darwish","given":"Ashraf"},{"family":"Ezzat","given":"Dalia"},{"family":"Hassanien","given":"Aboul Ella"}],"issued":{"date-parts":[["2020",2]]}}}],"schema":"https://github.com/citation-style-language/schema/raw/master/csl-citation.json"} </w:instrText>
            </w:r>
            <w:r>
              <w:fldChar w:fldCharType="separate"/>
            </w:r>
            <w:r w:rsidRPr="00E10C74">
              <w:rPr>
                <w:szCs w:val="24"/>
                <w:vertAlign w:val="superscript"/>
              </w:rPr>
              <w:t>64</w:t>
            </w:r>
            <w:r>
              <w:fldChar w:fldCharType="end"/>
            </w:r>
          </w:p>
        </w:tc>
      </w:tr>
      <w:tr w:rsidR="0067187B" w14:paraId="3EAF23DF" w14:textId="4D6211AE" w:rsidTr="00634292">
        <w:tc>
          <w:tcPr>
            <w:tcW w:w="1051" w:type="dxa"/>
            <w:vAlign w:val="center"/>
          </w:tcPr>
          <w:p w14:paraId="5A7B0538" w14:textId="6DC8AFF2"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3C84267C" w14:textId="64570150"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4C54787" w14:textId="0A1ACEEB" w:rsidR="0067187B" w:rsidRDefault="0067187B" w:rsidP="003E1047">
            <w:pPr>
              <w:pStyle w:val="ListParagraph"/>
              <w:spacing w:line="360" w:lineRule="auto"/>
              <w:ind w:left="0"/>
              <w:jc w:val="both"/>
            </w:pPr>
            <w:r>
              <w:rPr>
                <w:rFonts w:ascii="Cambria" w:hAnsi="Cambria"/>
                <w:color w:val="000000"/>
                <w:w w:val="120"/>
                <w:sz w:val="18"/>
                <w:lang w:val="en-US"/>
              </w:rPr>
              <w:t>DCNN</w:t>
            </w:r>
          </w:p>
        </w:tc>
        <w:tc>
          <w:tcPr>
            <w:tcW w:w="1087" w:type="dxa"/>
            <w:vAlign w:val="center"/>
          </w:tcPr>
          <w:p w14:paraId="0F55CFC7" w14:textId="5702459A" w:rsidR="0067187B" w:rsidRDefault="0067187B" w:rsidP="003E1047">
            <w:pPr>
              <w:pStyle w:val="ListParagraph"/>
              <w:spacing w:line="360" w:lineRule="auto"/>
              <w:ind w:left="0"/>
              <w:jc w:val="both"/>
            </w:pPr>
            <w:r>
              <w:rPr>
                <w:rFonts w:ascii="Cambria" w:hAnsi="Cambria"/>
                <w:color w:val="000000"/>
                <w:sz w:val="18"/>
                <w:lang w:val="en-US"/>
              </w:rPr>
              <w:t>88.46</w:t>
            </w:r>
          </w:p>
        </w:tc>
        <w:tc>
          <w:tcPr>
            <w:tcW w:w="785" w:type="dxa"/>
            <w:vAlign w:val="center"/>
          </w:tcPr>
          <w:p w14:paraId="6A10AE94" w14:textId="628D7BD9"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464D224B" w14:textId="1B409C5A" w:rsidR="0067187B" w:rsidRDefault="0067187B" w:rsidP="00E10C74">
            <w:pPr>
              <w:pStyle w:val="ListParagraph"/>
              <w:spacing w:line="360" w:lineRule="auto"/>
              <w:ind w:left="0"/>
              <w:jc w:val="both"/>
            </w:pPr>
            <w:r>
              <w:fldChar w:fldCharType="begin"/>
            </w:r>
            <w:r>
              <w:instrText xml:space="preserve"> ADDIN ZOTERO_ITEM CSL_CITATION {"citationID":"kvZne0Qw","properties":{"formattedCitation":"\\super 65\\nosupersub{}","plainCitation":"65","noteIndex":0},"citationItems":[{"id":4294,"uris":["http://zotero.org/users/local/VDpoIWnQ/items/WPMNBNRJ"],"itemData":{"id":4294,"type":"article-journal","container-title":"Procedia Computer Science","DOI":"10.1016/j.procs.2020.03.236","ISSN":"1877-0509","note":"publisher: Elsevier BV","page":"2003–2010","title":"Deep Convolutional Neural Network based Detection System for Real-time Corn Plant Disease Recognition","volume":"167","author":[{"family":"Mishra","given":"Sumita"},{"family":"Sachan","given":"Rishabh"},{"family":"Rajpal","given":"Diksha"}],"issued":{"date-parts":[["2020"]]}}}],"schema":"https://github.com/citation-style-language/schema/raw/master/csl-citation.json"} </w:instrText>
            </w:r>
            <w:r>
              <w:fldChar w:fldCharType="separate"/>
            </w:r>
            <w:r w:rsidRPr="00E10C74">
              <w:rPr>
                <w:szCs w:val="24"/>
                <w:vertAlign w:val="superscript"/>
              </w:rPr>
              <w:t>65</w:t>
            </w:r>
            <w:r>
              <w:fldChar w:fldCharType="end"/>
            </w:r>
          </w:p>
        </w:tc>
      </w:tr>
      <w:tr w:rsidR="0067187B" w14:paraId="2DF57B0C" w14:textId="1829682C" w:rsidTr="00634292">
        <w:tc>
          <w:tcPr>
            <w:tcW w:w="1051" w:type="dxa"/>
            <w:vAlign w:val="center"/>
          </w:tcPr>
          <w:p w14:paraId="60000058" w14:textId="4712CF2D"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7B1A241B" w14:textId="78DA47FB"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4E80E7B" w14:textId="4180BFB9"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45804319" w14:textId="0D35054E" w:rsidR="0067187B" w:rsidRDefault="0067187B" w:rsidP="003E1047">
            <w:pPr>
              <w:pStyle w:val="ListParagraph"/>
              <w:spacing w:line="360" w:lineRule="auto"/>
              <w:ind w:left="0"/>
              <w:jc w:val="both"/>
            </w:pPr>
            <w:r>
              <w:rPr>
                <w:rFonts w:ascii="Cambria" w:hAnsi="Cambria"/>
                <w:color w:val="000000"/>
                <w:sz w:val="18"/>
                <w:lang w:val="en-US"/>
              </w:rPr>
              <w:t>91.9</w:t>
            </w:r>
          </w:p>
        </w:tc>
        <w:tc>
          <w:tcPr>
            <w:tcW w:w="785" w:type="dxa"/>
            <w:vAlign w:val="center"/>
          </w:tcPr>
          <w:p w14:paraId="649AFBAF" w14:textId="68D51ADB"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078E1A0F" w14:textId="6E3F0437" w:rsidR="0067187B" w:rsidRDefault="0067187B" w:rsidP="00E10C74">
            <w:pPr>
              <w:pStyle w:val="ListParagraph"/>
              <w:spacing w:line="360" w:lineRule="auto"/>
              <w:ind w:left="0"/>
              <w:jc w:val="both"/>
            </w:pPr>
            <w:r>
              <w:fldChar w:fldCharType="begin"/>
            </w:r>
            <w:r>
              <w:instrText xml:space="preserve"> ADDIN ZOTERO_ITEM CSL_CITATION {"citationID":"tpxkNvay","properties":{"formattedCitation":"\\super 66\\nosupersub{}","plainCitation":"66","noteIndex":0},"citationItems":[{"id":4295,"uris":["http://zotero.org/users/local/VDpoIWnQ/items/I7UPVSEE"],"itemData":{"id":4295,"type":"article-journal","container-title":"Scientific African","DOI":"10.1016/j.sciaf.2020.e00590","ISSN":"2468-2276","note":"publisher: Elsevier BV","page":"e00590","title":"Early identification of Tuta absoluta in tomato plants using deep learning","volume":"10","author":[{"family":"Mkonyi","given":"Lilian"},{"family":"Rubanga","given":"Denis"},{"family":"Richard","given":"Mgaya"},{"family":"Zekeya","given":"Never"},{"family":"Sawahiko","given":"Shimada"},{"family":"Maiseli","given":"Baraka"},{"family":"Machuve","given":"Dina"}],"issued":{"date-parts":[["2020",11]]}}}],"schema":"https://github.com/citation-style-language/schema/raw/master/csl-citation.json"} </w:instrText>
            </w:r>
            <w:r>
              <w:fldChar w:fldCharType="separate"/>
            </w:r>
            <w:r w:rsidRPr="00E10C74">
              <w:rPr>
                <w:szCs w:val="24"/>
                <w:vertAlign w:val="superscript"/>
              </w:rPr>
              <w:t>66</w:t>
            </w:r>
            <w:r>
              <w:fldChar w:fldCharType="end"/>
            </w:r>
          </w:p>
        </w:tc>
      </w:tr>
      <w:tr w:rsidR="0067187B" w14:paraId="5BCE5977" w14:textId="718A5C28" w:rsidTr="00634292">
        <w:tc>
          <w:tcPr>
            <w:tcW w:w="1051" w:type="dxa"/>
            <w:vAlign w:val="center"/>
          </w:tcPr>
          <w:p w14:paraId="3D7E3761" w14:textId="37A2D048" w:rsidR="0067187B" w:rsidRDefault="0067187B" w:rsidP="003E1047">
            <w:pPr>
              <w:pStyle w:val="ListParagraph"/>
              <w:spacing w:line="360" w:lineRule="auto"/>
              <w:ind w:left="0"/>
              <w:jc w:val="both"/>
            </w:pPr>
            <w:r>
              <w:rPr>
                <w:rFonts w:ascii="Cambria" w:hAnsi="Cambria"/>
                <w:color w:val="000000"/>
                <w:sz w:val="18"/>
                <w:lang w:val="en-US"/>
              </w:rPr>
              <w:t>soybean</w:t>
            </w:r>
          </w:p>
        </w:tc>
        <w:tc>
          <w:tcPr>
            <w:tcW w:w="1559" w:type="dxa"/>
            <w:vAlign w:val="center"/>
          </w:tcPr>
          <w:p w14:paraId="2E1F4AAC" w14:textId="690853EE"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01807870" w14:textId="0347F873"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38990CE5" w14:textId="46194B71" w:rsidR="0067187B" w:rsidRDefault="0067187B" w:rsidP="003E1047">
            <w:pPr>
              <w:pStyle w:val="ListParagraph"/>
              <w:spacing w:line="360" w:lineRule="auto"/>
              <w:ind w:left="0"/>
              <w:jc w:val="both"/>
            </w:pPr>
            <w:r>
              <w:rPr>
                <w:rFonts w:ascii="Cambria" w:hAnsi="Cambria"/>
                <w:color w:val="000000"/>
                <w:sz w:val="18"/>
                <w:lang w:val="en-US"/>
              </w:rPr>
              <w:t>98.14</w:t>
            </w:r>
          </w:p>
        </w:tc>
        <w:tc>
          <w:tcPr>
            <w:tcW w:w="785" w:type="dxa"/>
            <w:vAlign w:val="center"/>
          </w:tcPr>
          <w:p w14:paraId="62908D79" w14:textId="52743A65"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63FE58E6" w14:textId="419AC36D" w:rsidR="0067187B" w:rsidRDefault="0067187B" w:rsidP="00E10C74">
            <w:pPr>
              <w:pStyle w:val="ListParagraph"/>
              <w:spacing w:line="360" w:lineRule="auto"/>
              <w:ind w:left="0"/>
              <w:jc w:val="both"/>
            </w:pPr>
            <w:r>
              <w:fldChar w:fldCharType="begin"/>
            </w:r>
            <w:r>
              <w:instrText xml:space="preserve"> ADDIN ZOTERO_ITEM CSL_CITATION {"citationID":"fQSCywof","properties":{"formattedCitation":"\\super 67\\nosupersub{}","plainCitation":"67","noteIndex":0},"citationItems":[{"id":4296,"uris":["http://zotero.org/users/local/VDpoIWnQ/items/R6RRGGZ4"],"itemData":{"id":4296,"type":"article-journal","container-title":"Computers and Electronics in Agriculture","DOI":"10.1016/j.compag.2020.105342","ISSN":"0168-1699","note":"publisher: Elsevier BV","page":"105342","title":"SoyNet: Soybean leaf diseases classification","volume":"172","author":[{"family":"Karlekar","given":"Aditya"},{"family":"Seal","given":"Ayan"}],"issued":{"date-parts":[["2020",5]]}}}],"schema":"https://github.com/citation-style-language/schema/raw/master/csl-citation.json"} </w:instrText>
            </w:r>
            <w:r>
              <w:fldChar w:fldCharType="separate"/>
            </w:r>
            <w:r w:rsidRPr="00E10C74">
              <w:rPr>
                <w:szCs w:val="24"/>
                <w:vertAlign w:val="superscript"/>
              </w:rPr>
              <w:t>67</w:t>
            </w:r>
            <w:r>
              <w:fldChar w:fldCharType="end"/>
            </w:r>
          </w:p>
        </w:tc>
      </w:tr>
      <w:tr w:rsidR="0067187B" w14:paraId="23A272BC" w14:textId="2FA55ED3" w:rsidTr="00634292">
        <w:tc>
          <w:tcPr>
            <w:tcW w:w="1051" w:type="dxa"/>
            <w:vAlign w:val="center"/>
          </w:tcPr>
          <w:p w14:paraId="164B0CFD" w14:textId="7C1D3950" w:rsidR="0067187B" w:rsidRDefault="0067187B" w:rsidP="003E1047">
            <w:pPr>
              <w:pStyle w:val="ListParagraph"/>
              <w:spacing w:line="360" w:lineRule="auto"/>
              <w:ind w:left="0"/>
              <w:jc w:val="both"/>
            </w:pPr>
            <w:r>
              <w:rPr>
                <w:rFonts w:ascii="Cambria" w:hAnsi="Cambria"/>
                <w:color w:val="000000"/>
                <w:w w:val="105"/>
                <w:sz w:val="18"/>
                <w:lang w:val="en-US"/>
              </w:rPr>
              <w:t>grape</w:t>
            </w:r>
          </w:p>
        </w:tc>
        <w:tc>
          <w:tcPr>
            <w:tcW w:w="1559" w:type="dxa"/>
            <w:vAlign w:val="center"/>
          </w:tcPr>
          <w:p w14:paraId="583E08D2" w14:textId="7F88B317"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5EE541FE" w14:textId="7B12F7E4" w:rsidR="0067187B" w:rsidRDefault="0067187B" w:rsidP="003E1047">
            <w:pPr>
              <w:pStyle w:val="ListParagraph"/>
              <w:spacing w:line="360" w:lineRule="auto"/>
              <w:ind w:left="0"/>
              <w:jc w:val="both"/>
            </w:pPr>
            <w:r>
              <w:rPr>
                <w:rFonts w:ascii="Cambria" w:hAnsi="Cambria"/>
                <w:color w:val="000000"/>
                <w:w w:val="120"/>
                <w:sz w:val="18"/>
                <w:lang w:val="en-US"/>
              </w:rPr>
              <w:t>DICNN</w:t>
            </w:r>
          </w:p>
        </w:tc>
        <w:tc>
          <w:tcPr>
            <w:tcW w:w="1087" w:type="dxa"/>
            <w:vAlign w:val="center"/>
          </w:tcPr>
          <w:p w14:paraId="1C21A815" w14:textId="536FFA2D" w:rsidR="0067187B" w:rsidRDefault="0067187B" w:rsidP="003E1047">
            <w:pPr>
              <w:pStyle w:val="ListParagraph"/>
              <w:spacing w:line="360" w:lineRule="auto"/>
              <w:ind w:left="0"/>
              <w:jc w:val="both"/>
            </w:pPr>
            <w:r>
              <w:rPr>
                <w:rFonts w:ascii="Cambria" w:hAnsi="Cambria"/>
                <w:color w:val="000000"/>
                <w:sz w:val="18"/>
                <w:lang w:val="en-US"/>
              </w:rPr>
              <w:t>97.22</w:t>
            </w:r>
          </w:p>
        </w:tc>
        <w:tc>
          <w:tcPr>
            <w:tcW w:w="785" w:type="dxa"/>
            <w:vAlign w:val="center"/>
          </w:tcPr>
          <w:p w14:paraId="5239FC4E" w14:textId="4FF111AD"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76339460" w14:textId="32827651" w:rsidR="0067187B" w:rsidRDefault="0067187B" w:rsidP="00E10C74">
            <w:pPr>
              <w:pStyle w:val="ListParagraph"/>
              <w:spacing w:line="360" w:lineRule="auto"/>
              <w:ind w:left="0"/>
              <w:jc w:val="both"/>
            </w:pPr>
            <w:r>
              <w:fldChar w:fldCharType="begin"/>
            </w:r>
            <w:r>
              <w:instrText xml:space="preserve"> ADDIN ZOTERO_ITEM CSL_CITATION {"citationID":"8Rfrxu8r","properties":{"formattedCitation":"\\super 68\\nosupersub{}","plainCitation":"68","noteIndex":0},"citationItems":[{"id":4297,"uris":["http://zotero.org/users/local/VDpoIWnQ/items/KC57FGFS"],"itemData":{"id":4297,"type":"article-journal","container-title":"Frontiers in Plant Science","DOI":"10.3389/fpls.2020.01082","ISSN":"1664-462X","note":"publisher: Frontiers Media SA","title":"Grape Leaf Disease Identification Using Improved Deep Convolutional Neural Networks","URL":"http://dx.doi.org/10.3389/fpls.2020.01082","volume":"11","author":[{"family":"Liu","given":"Bin"},{"family":"Ding","given":"Zefeng"},{"family":"Tian","given":"Liangliang"},{"family":"He","given":"Dongjian"},{"family":"Li","given":"Shuqin"},{"family":"Wang","given":"Hongyan"}],"issued":{"date-parts":[["2020",7]]}}}],"schema":"https://github.com/citation-style-language/schema/raw/master/csl-citation.json"} </w:instrText>
            </w:r>
            <w:r>
              <w:fldChar w:fldCharType="separate"/>
            </w:r>
            <w:r w:rsidRPr="00E10C74">
              <w:rPr>
                <w:szCs w:val="24"/>
                <w:vertAlign w:val="superscript"/>
              </w:rPr>
              <w:t>68</w:t>
            </w:r>
            <w:r>
              <w:fldChar w:fldCharType="end"/>
            </w:r>
          </w:p>
        </w:tc>
      </w:tr>
      <w:tr w:rsidR="0067187B" w14:paraId="44029698" w14:textId="33D00AE8" w:rsidTr="00634292">
        <w:tc>
          <w:tcPr>
            <w:tcW w:w="1051" w:type="dxa"/>
            <w:vAlign w:val="center"/>
          </w:tcPr>
          <w:p w14:paraId="2A1855C3" w14:textId="082CA621" w:rsidR="0067187B" w:rsidRDefault="0067187B" w:rsidP="003E1047">
            <w:pPr>
              <w:pStyle w:val="ListParagraph"/>
              <w:spacing w:line="360" w:lineRule="auto"/>
              <w:ind w:left="0"/>
              <w:jc w:val="both"/>
            </w:pPr>
            <w:r>
              <w:rPr>
                <w:rFonts w:ascii="Cambria" w:hAnsi="Cambria"/>
                <w:color w:val="000000"/>
                <w:w w:val="105"/>
                <w:sz w:val="18"/>
                <w:lang w:val="en-US"/>
              </w:rPr>
              <w:t>plum</w:t>
            </w:r>
          </w:p>
        </w:tc>
        <w:tc>
          <w:tcPr>
            <w:tcW w:w="1559" w:type="dxa"/>
            <w:vAlign w:val="center"/>
          </w:tcPr>
          <w:p w14:paraId="029EEDEA" w14:textId="3A4B6D32"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619D5D8" w14:textId="21BCD4CD" w:rsidR="0067187B" w:rsidRDefault="0067187B" w:rsidP="003E1047">
            <w:pPr>
              <w:pStyle w:val="ListParagraph"/>
              <w:spacing w:line="360" w:lineRule="auto"/>
              <w:ind w:left="0"/>
              <w:jc w:val="both"/>
            </w:pPr>
            <w:r>
              <w:rPr>
                <w:rFonts w:ascii="Cambria" w:hAnsi="Cambria"/>
                <w:color w:val="000000"/>
                <w:sz w:val="18"/>
                <w:lang w:val="en-US"/>
              </w:rPr>
              <w:t>Inception-v3</w:t>
            </w:r>
          </w:p>
        </w:tc>
        <w:tc>
          <w:tcPr>
            <w:tcW w:w="1087" w:type="dxa"/>
            <w:vAlign w:val="center"/>
          </w:tcPr>
          <w:p w14:paraId="482D7CEA" w14:textId="09DD7F2C" w:rsidR="0067187B" w:rsidRDefault="0067187B" w:rsidP="003E1047">
            <w:pPr>
              <w:pStyle w:val="ListParagraph"/>
              <w:spacing w:line="360" w:lineRule="auto"/>
              <w:ind w:left="0"/>
              <w:jc w:val="both"/>
            </w:pPr>
            <w:r>
              <w:rPr>
                <w:rFonts w:ascii="Cambria" w:hAnsi="Cambria"/>
                <w:color w:val="000000"/>
                <w:sz w:val="18"/>
                <w:lang w:val="en-US"/>
              </w:rPr>
              <w:t>92</w:t>
            </w:r>
          </w:p>
        </w:tc>
        <w:tc>
          <w:tcPr>
            <w:tcW w:w="785" w:type="dxa"/>
            <w:vAlign w:val="center"/>
          </w:tcPr>
          <w:p w14:paraId="141DE564" w14:textId="6E4003A5"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4F3F2CA3" w14:textId="14684B71" w:rsidR="0067187B" w:rsidRDefault="0067187B" w:rsidP="00E10C74">
            <w:pPr>
              <w:pStyle w:val="ListParagraph"/>
              <w:spacing w:line="360" w:lineRule="auto"/>
              <w:ind w:left="0"/>
              <w:jc w:val="both"/>
            </w:pPr>
            <w:r>
              <w:fldChar w:fldCharType="begin"/>
            </w:r>
            <w:r>
              <w:instrText xml:space="preserve"> ADDIN ZOTERO_ITEM CSL_CITATION {"citationID":"BR2VSXdq","properties":{"formattedCitation":"\\super 69\\nosupersub{}","plainCitation":"69","noteIndex":0},"citationItems":[{"id":4298,"uris":["http://zotero.org/users/local/VDpoIWnQ/items/K2JGV9TQ"],"itemData":{"id":4298,"type":"article-journal","container-title":"Sensors","DOI":"10.3390/s20195569","ISSN":"1424-8220","issue":"19","note":"publisher: MDPI AG","page":"5569","title":"Disease Detection in Plum Using Convolutional Neural Network under True Field Conditions","volume":"20","author":[{"family":"Ahmad","given":"Jamil"},{"family":"Jan","given":"Bilal"},{"family":"Farman","given":"Haleem"},{"family":"Ahmad","given":"Wakeel"},{"family":"Ullah","given":"Atta"}],"issued":{"date-parts":[["2020",9]]}}}],"schema":"https://github.com/citation-style-language/schema/raw/master/csl-citation.json"} </w:instrText>
            </w:r>
            <w:r>
              <w:fldChar w:fldCharType="separate"/>
            </w:r>
            <w:r w:rsidRPr="00E10C74">
              <w:rPr>
                <w:szCs w:val="24"/>
                <w:vertAlign w:val="superscript"/>
              </w:rPr>
              <w:t>69</w:t>
            </w:r>
            <w:r>
              <w:fldChar w:fldCharType="end"/>
            </w:r>
          </w:p>
        </w:tc>
      </w:tr>
      <w:tr w:rsidR="0067187B" w14:paraId="54ECC8CA" w14:textId="45A0588F" w:rsidTr="00634292">
        <w:tc>
          <w:tcPr>
            <w:tcW w:w="1051" w:type="dxa"/>
            <w:vAlign w:val="center"/>
          </w:tcPr>
          <w:p w14:paraId="32581FE2" w14:textId="33EE0167" w:rsidR="0067187B" w:rsidRDefault="0067187B" w:rsidP="003E1047">
            <w:pPr>
              <w:pStyle w:val="ListParagraph"/>
              <w:spacing w:line="360" w:lineRule="auto"/>
              <w:ind w:left="0"/>
              <w:jc w:val="both"/>
            </w:pPr>
            <w:r>
              <w:rPr>
                <w:rFonts w:ascii="Cambria" w:hAnsi="Cambria"/>
                <w:color w:val="000000"/>
                <w:w w:val="105"/>
                <w:sz w:val="18"/>
                <w:lang w:val="en-US"/>
              </w:rPr>
              <w:t>eggplant</w:t>
            </w:r>
          </w:p>
        </w:tc>
        <w:tc>
          <w:tcPr>
            <w:tcW w:w="1559" w:type="dxa"/>
            <w:vAlign w:val="center"/>
          </w:tcPr>
          <w:p w14:paraId="79CBF2B2" w14:textId="7AA8EA1B"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02A8F73" w14:textId="643C8753"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1BCE0120" w14:textId="116460E7" w:rsidR="0067187B" w:rsidRDefault="0067187B" w:rsidP="003E1047">
            <w:pPr>
              <w:pStyle w:val="ListParagraph"/>
              <w:spacing w:line="360" w:lineRule="auto"/>
              <w:ind w:left="0"/>
              <w:jc w:val="both"/>
            </w:pPr>
            <w:r>
              <w:rPr>
                <w:rFonts w:ascii="Cambria" w:hAnsi="Cambria"/>
                <w:color w:val="000000"/>
                <w:sz w:val="18"/>
                <w:lang w:val="en-US"/>
              </w:rPr>
              <w:t>99.4</w:t>
            </w:r>
          </w:p>
        </w:tc>
        <w:tc>
          <w:tcPr>
            <w:tcW w:w="785" w:type="dxa"/>
            <w:vAlign w:val="center"/>
          </w:tcPr>
          <w:p w14:paraId="490DF401" w14:textId="28D8BD11"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33723CA4" w14:textId="56F6F964" w:rsidR="0067187B" w:rsidRDefault="0067187B" w:rsidP="00E10C74">
            <w:pPr>
              <w:pStyle w:val="ListParagraph"/>
              <w:spacing w:line="360" w:lineRule="auto"/>
              <w:ind w:left="0"/>
              <w:jc w:val="both"/>
            </w:pPr>
            <w:r>
              <w:fldChar w:fldCharType="begin"/>
            </w:r>
            <w:r>
              <w:instrText xml:space="preserve"> ADDIN ZOTERO_ITEM CSL_CITATION {"citationID":"QvueQJmF","properties":{"formattedCitation":"\\super 70\\nosupersub{}","plainCitation":"70","noteIndex":0},"citationItems":[{"id":4289,"uris":["http://zotero.org/users/local/VDpoIWnQ/items/IUQ4SR93"],"itemData":{"id":4289,"type":"article-journal","container-title":"Procedia Computer Science","DOI":"10.1016/j.procs.2018.07.070","ISSN":"1877-0509","note":"publisher: Elsevier BV","page":"1040–1047","title":"Tomato crop disease classification using pre-trained deep learning algorithm","volume":"133","author":[{"family":"Rangarajan","given":"Aravind Krishnaswamy"},{"family":"Purushothaman","given":"Raja"},{"family":"Ramesh","given":"Aniirudh"}],"issued":{"date-parts":[["2018"]]}}}],"schema":"https://github.com/citation-style-language/schema/raw/master/csl-citation.json"} </w:instrText>
            </w:r>
            <w:r>
              <w:fldChar w:fldCharType="separate"/>
            </w:r>
            <w:r w:rsidRPr="00E10C74">
              <w:rPr>
                <w:szCs w:val="24"/>
                <w:vertAlign w:val="superscript"/>
              </w:rPr>
              <w:t>70</w:t>
            </w:r>
            <w:r>
              <w:fldChar w:fldCharType="end"/>
            </w:r>
          </w:p>
        </w:tc>
      </w:tr>
      <w:tr w:rsidR="0067187B" w14:paraId="3E514E97" w14:textId="408D3F7D" w:rsidTr="00634292">
        <w:tc>
          <w:tcPr>
            <w:tcW w:w="1051" w:type="dxa"/>
            <w:vAlign w:val="center"/>
          </w:tcPr>
          <w:p w14:paraId="1ADFD4A3" w14:textId="4CB895D9" w:rsidR="0067187B" w:rsidRDefault="0067187B" w:rsidP="003E1047">
            <w:pPr>
              <w:pStyle w:val="ListParagraph"/>
              <w:spacing w:line="360" w:lineRule="auto"/>
              <w:ind w:left="0"/>
              <w:jc w:val="both"/>
            </w:pPr>
            <w:r>
              <w:rPr>
                <w:rFonts w:ascii="Cambria" w:hAnsi="Cambria"/>
                <w:color w:val="000000"/>
                <w:w w:val="105"/>
                <w:sz w:val="18"/>
                <w:lang w:val="en-US"/>
              </w:rPr>
              <w:t>pepper</w:t>
            </w:r>
          </w:p>
        </w:tc>
        <w:tc>
          <w:tcPr>
            <w:tcW w:w="1559" w:type="dxa"/>
            <w:vAlign w:val="center"/>
          </w:tcPr>
          <w:p w14:paraId="17ED303B" w14:textId="3D2A10EF"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01601810" w14:textId="0120669B" w:rsidR="0067187B" w:rsidRDefault="0067187B" w:rsidP="003E1047">
            <w:pPr>
              <w:pStyle w:val="ListParagraph"/>
              <w:spacing w:line="360" w:lineRule="auto"/>
              <w:ind w:left="0"/>
              <w:jc w:val="both"/>
            </w:pPr>
            <w:r>
              <w:rPr>
                <w:rFonts w:ascii="Cambria" w:hAnsi="Cambria"/>
                <w:color w:val="000000"/>
                <w:sz w:val="18"/>
                <w:lang w:val="en-US"/>
              </w:rPr>
              <w:t>ResNet50</w:t>
            </w:r>
          </w:p>
        </w:tc>
        <w:tc>
          <w:tcPr>
            <w:tcW w:w="1087" w:type="dxa"/>
            <w:vAlign w:val="center"/>
          </w:tcPr>
          <w:p w14:paraId="5E87BC02" w14:textId="52E62DF2" w:rsidR="0067187B" w:rsidRDefault="0067187B" w:rsidP="003E1047">
            <w:pPr>
              <w:pStyle w:val="ListParagraph"/>
              <w:spacing w:line="360" w:lineRule="auto"/>
              <w:ind w:left="0"/>
              <w:jc w:val="both"/>
            </w:pPr>
            <w:r>
              <w:rPr>
                <w:rFonts w:ascii="Cambria" w:hAnsi="Cambria"/>
                <w:color w:val="000000"/>
                <w:sz w:val="18"/>
                <w:lang w:val="en-US"/>
              </w:rPr>
              <w:t>88.38</w:t>
            </w:r>
          </w:p>
        </w:tc>
        <w:tc>
          <w:tcPr>
            <w:tcW w:w="785" w:type="dxa"/>
            <w:vAlign w:val="center"/>
          </w:tcPr>
          <w:p w14:paraId="18447A4A" w14:textId="1DD9ECDA" w:rsidR="0067187B" w:rsidRDefault="0067187B" w:rsidP="003E1047">
            <w:pPr>
              <w:pStyle w:val="ListParagraph"/>
              <w:spacing w:line="360" w:lineRule="auto"/>
              <w:ind w:left="0"/>
              <w:jc w:val="both"/>
            </w:pPr>
            <w:r>
              <w:rPr>
                <w:rFonts w:ascii="Cambria" w:hAnsi="Cambria"/>
                <w:color w:val="000000"/>
                <w:sz w:val="18"/>
                <w:lang w:val="en-US"/>
              </w:rPr>
              <w:t>2020</w:t>
            </w:r>
          </w:p>
        </w:tc>
        <w:tc>
          <w:tcPr>
            <w:tcW w:w="1167" w:type="dxa"/>
          </w:tcPr>
          <w:p w14:paraId="05C96512" w14:textId="61096DB7" w:rsidR="0067187B" w:rsidRDefault="0067187B" w:rsidP="00E10C74">
            <w:pPr>
              <w:pStyle w:val="ListParagraph"/>
              <w:spacing w:line="360" w:lineRule="auto"/>
              <w:ind w:left="0"/>
              <w:jc w:val="both"/>
            </w:pPr>
            <w:r>
              <w:fldChar w:fldCharType="begin"/>
            </w:r>
            <w:r>
              <w:instrText xml:space="preserve"> ADDIN ZOTERO_ITEM CSL_CITATION {"citationID":"y1pRi958","properties":{"formattedCitation":"\\super 71\\nosupersub{}","plainCitation":"71","noteIndex":0},"citationItems":[{"id":4300,"uris":["http://zotero.org/users/local/VDpoIWnQ/items/XVCM6HY4"],"itemData":{"id":4300,"type":"article-journal","container-title":"Agriculture","DOI":"10.3390/agriculture10100439","ISSN":"2077-0472","issue":"10","note":"publisher: MDPI AG","page":"439","title":"Transfer Learning-Based Search Model for Hot Pepper Diseases and Pests","volume":"10","author":[{"family":"Yin","given":"Helin"},{"family":"Gu","given":"Yeong Hyeon"},{"family":"Park","given":"Chang-Jin"},{"family":"Park","given":"Jong-Han"},{"family":"Yoo","given":"Seong Joon"}],"issued":{"date-parts":[["2020",9]]}}}],"schema":"https://github.com/citation-style-language/schema/raw/master/csl-citation.json"} </w:instrText>
            </w:r>
            <w:r>
              <w:fldChar w:fldCharType="separate"/>
            </w:r>
            <w:r w:rsidRPr="00E10C74">
              <w:rPr>
                <w:szCs w:val="24"/>
                <w:vertAlign w:val="superscript"/>
              </w:rPr>
              <w:t>71</w:t>
            </w:r>
            <w:r>
              <w:fldChar w:fldCharType="end"/>
            </w:r>
          </w:p>
        </w:tc>
      </w:tr>
      <w:tr w:rsidR="0067187B" w14:paraId="08647EAC" w14:textId="1A372208" w:rsidTr="00634292">
        <w:tc>
          <w:tcPr>
            <w:tcW w:w="1051" w:type="dxa"/>
            <w:vAlign w:val="center"/>
          </w:tcPr>
          <w:p w14:paraId="5040C41B" w14:textId="60597FF8" w:rsidR="0067187B" w:rsidRDefault="0067187B" w:rsidP="003E1047">
            <w:pPr>
              <w:pStyle w:val="ListParagraph"/>
              <w:spacing w:line="360" w:lineRule="auto"/>
              <w:ind w:left="0"/>
              <w:jc w:val="both"/>
            </w:pPr>
            <w:r>
              <w:rPr>
                <w:rFonts w:ascii="Cambria" w:hAnsi="Cambria"/>
                <w:color w:val="000000"/>
                <w:w w:val="105"/>
                <w:sz w:val="18"/>
                <w:lang w:val="en-US"/>
              </w:rPr>
              <w:t>wheat</w:t>
            </w:r>
          </w:p>
        </w:tc>
        <w:tc>
          <w:tcPr>
            <w:tcW w:w="1559" w:type="dxa"/>
            <w:vAlign w:val="center"/>
          </w:tcPr>
          <w:p w14:paraId="5FB02410" w14:textId="11D875DF"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03645501" w14:textId="530CE78E" w:rsidR="0067187B" w:rsidRDefault="0067187B" w:rsidP="003E1047">
            <w:pPr>
              <w:pStyle w:val="ListParagraph"/>
              <w:spacing w:line="360" w:lineRule="auto"/>
              <w:ind w:left="0"/>
              <w:jc w:val="both"/>
            </w:pPr>
            <w:r>
              <w:rPr>
                <w:rFonts w:ascii="Cambria" w:hAnsi="Cambria"/>
                <w:color w:val="000000"/>
                <w:sz w:val="18"/>
                <w:lang w:val="en-US"/>
              </w:rPr>
              <w:t>ResNet-50</w:t>
            </w:r>
          </w:p>
        </w:tc>
        <w:tc>
          <w:tcPr>
            <w:tcW w:w="1087" w:type="dxa"/>
            <w:vAlign w:val="center"/>
          </w:tcPr>
          <w:p w14:paraId="3B1DBD03" w14:textId="637D874F" w:rsidR="0067187B" w:rsidRDefault="0067187B" w:rsidP="003E1047">
            <w:pPr>
              <w:pStyle w:val="ListParagraph"/>
              <w:spacing w:line="360" w:lineRule="auto"/>
              <w:ind w:left="0"/>
              <w:jc w:val="both"/>
            </w:pPr>
            <w:r>
              <w:rPr>
                <w:rFonts w:ascii="Cambria" w:hAnsi="Cambria"/>
                <w:color w:val="000000"/>
                <w:sz w:val="18"/>
                <w:lang w:val="en-US"/>
              </w:rPr>
              <w:t>96</w:t>
            </w:r>
          </w:p>
        </w:tc>
        <w:tc>
          <w:tcPr>
            <w:tcW w:w="785" w:type="dxa"/>
            <w:vAlign w:val="center"/>
          </w:tcPr>
          <w:p w14:paraId="7EE8F806" w14:textId="4C601919"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5021531D" w14:textId="49A4E95D" w:rsidR="0067187B" w:rsidRDefault="0067187B" w:rsidP="00E10C74">
            <w:pPr>
              <w:pStyle w:val="ListParagraph"/>
              <w:spacing w:line="360" w:lineRule="auto"/>
              <w:ind w:left="0"/>
              <w:jc w:val="both"/>
            </w:pPr>
            <w:r>
              <w:fldChar w:fldCharType="begin"/>
            </w:r>
            <w:r>
              <w:instrText xml:space="preserve"> ADDIN ZOTERO_ITEM CSL_CITATION {"citationID":"jgzHd5sf","properties":{"formattedCitation":"\\super 72\\nosupersub{}","plainCitation":"72","noteIndex":0},"citationItems":[{"id":4291,"uris":["http://zotero.org/users/local/VDpoIWnQ/items/8H2TM443"],"itemData":{"id":4291,"type":"article-journal","container-title":"Computers and Electronics in Agriculture","DOI":"10.1016/j.compag.2018.04.002","ISSN":"0168-1699","note":"publisher: Elsevier BV","page":"280–290","title":"Deep convolutional neural networks for mobile capture device-based crop disease classification in the wild","volume":"161","author":[{"family":"Picon","given":"Artzai"},{"family":"Alvarez-Gila","given":"Aitor"},{"family":"Seitz","given":"Maximiliam"},{"family":"Ortiz-Barredo","given":"Amaia"},{"family":"Echazarra","given":"Jone"},{"family":"Johannes","given":"Alexander"}],"issued":{"date-parts":[["2019",6]]}}}],"schema":"https://github.com/citation-style-language/schema/raw/master/csl-citation.json"} </w:instrText>
            </w:r>
            <w:r>
              <w:fldChar w:fldCharType="separate"/>
            </w:r>
            <w:r w:rsidRPr="00E10C74">
              <w:rPr>
                <w:szCs w:val="24"/>
                <w:vertAlign w:val="superscript"/>
              </w:rPr>
              <w:t>72</w:t>
            </w:r>
            <w:r>
              <w:fldChar w:fldCharType="end"/>
            </w:r>
          </w:p>
        </w:tc>
      </w:tr>
      <w:tr w:rsidR="0067187B" w14:paraId="5F8AF63F" w14:textId="297E60F2" w:rsidTr="00634292">
        <w:tc>
          <w:tcPr>
            <w:tcW w:w="1051" w:type="dxa"/>
            <w:vAlign w:val="center"/>
          </w:tcPr>
          <w:p w14:paraId="125C3A1E" w14:textId="648F3AA3"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772E5C20" w14:textId="382EA5B5"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48911F8D" w14:textId="311C029D" w:rsidR="0067187B" w:rsidRDefault="0067187B" w:rsidP="003E1047">
            <w:pPr>
              <w:pStyle w:val="ListParagraph"/>
              <w:spacing w:line="360" w:lineRule="auto"/>
              <w:ind w:left="0"/>
              <w:jc w:val="both"/>
            </w:pPr>
            <w:r>
              <w:rPr>
                <w:rFonts w:ascii="Cambria" w:hAnsi="Cambria"/>
                <w:color w:val="000000"/>
                <w:sz w:val="18"/>
                <w:lang w:val="en-US"/>
              </w:rPr>
              <w:t>ResNet50</w:t>
            </w:r>
          </w:p>
        </w:tc>
        <w:tc>
          <w:tcPr>
            <w:tcW w:w="1087" w:type="dxa"/>
            <w:vAlign w:val="center"/>
          </w:tcPr>
          <w:p w14:paraId="02743BAB" w14:textId="61BCDF34" w:rsidR="0067187B" w:rsidRDefault="0067187B" w:rsidP="003E1047">
            <w:pPr>
              <w:pStyle w:val="ListParagraph"/>
              <w:spacing w:line="360" w:lineRule="auto"/>
              <w:ind w:left="0"/>
              <w:jc w:val="both"/>
            </w:pPr>
            <w:r>
              <w:rPr>
                <w:rFonts w:ascii="Cambria" w:hAnsi="Cambria"/>
                <w:color w:val="000000"/>
                <w:sz w:val="18"/>
                <w:lang w:val="en-US"/>
              </w:rPr>
              <w:t>99.8</w:t>
            </w:r>
          </w:p>
        </w:tc>
        <w:tc>
          <w:tcPr>
            <w:tcW w:w="785" w:type="dxa"/>
            <w:vAlign w:val="center"/>
          </w:tcPr>
          <w:p w14:paraId="4021C1A0" w14:textId="1DAFACE0"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7059DC7B" w14:textId="61AE7F02" w:rsidR="0067187B" w:rsidRDefault="0067187B" w:rsidP="00E10C74">
            <w:pPr>
              <w:pStyle w:val="ListParagraph"/>
              <w:spacing w:line="360" w:lineRule="auto"/>
              <w:ind w:left="0"/>
              <w:jc w:val="both"/>
            </w:pPr>
            <w:r>
              <w:fldChar w:fldCharType="begin"/>
            </w:r>
            <w:r>
              <w:instrText xml:space="preserve"> ADDIN ZOTERO_ITEM CSL_CITATION {"citationID":"GWhDn5pR","properties":{"formattedCitation":"\\super 73\\nosupersub{}","plainCitation":"73","noteIndex":0},"citationItems":[{"id":4348,"uris":["http://zotero.org/users/local/VDpoIWnQ/items/7HQKXNU6"],"itemData":{"id":4348,"type":"paper-conference","abstract":"Plant diseases are a principal threat to the safety of food. In agriculture sectors, it is the greatest challenge to identify plant diseases. The state-of-the-art Convolutional Neural Network (CNN) gives excellent results to solve image classification tasks in computer vision. Transfer Learning enables us to develop a deep CNN network in a most cost effective way. In this work, a Transfer Learning based CNN model was developed for the identification of plant diseases precisely. The dataset, we have used is consists of 70295 training images and 17572 validation images holding 38 different classes of plant leaves images. We have focused mainly on ResNet50 network, a popular CNN architecture as our pre-trained model in Transfer Learning. Additionally, several Transfer Learning architectures were experimented with few other popular pre-trained models (VGG16, VGG19, AlexNet) and compared with the proposed model. The proposed model has given the best performance of 99.80 % training accuracy.","container-title":"2019 4th International Conference on Electrical Information and Communication Technology (EICT)","DOI":"10.1109/EICT48899.2019.9068805","event-title":"2019 4th International Conference on Electrical Information and Communication Technology (EICT)","page":"1-6","source":"IEEE Xplore","title":"Transfer Learning Based Plant Diseases Detection Using ResNet50","author":[{"family":"Mukti","given":"Ishrat Zahan"},{"family":"Biswas","given":"Dipayan"}],"issued":{"date-parts":[["2019",12]]}}}],"schema":"https://github.com/citation-style-language/schema/raw/master/csl-citation.json"} </w:instrText>
            </w:r>
            <w:r>
              <w:fldChar w:fldCharType="separate"/>
            </w:r>
            <w:r w:rsidRPr="00E10C74">
              <w:rPr>
                <w:szCs w:val="24"/>
                <w:vertAlign w:val="superscript"/>
              </w:rPr>
              <w:t>73</w:t>
            </w:r>
            <w:r>
              <w:fldChar w:fldCharType="end"/>
            </w:r>
          </w:p>
        </w:tc>
      </w:tr>
      <w:tr w:rsidR="0067187B" w14:paraId="3DFC6AA9" w14:textId="426C6035" w:rsidTr="00634292">
        <w:tc>
          <w:tcPr>
            <w:tcW w:w="1051" w:type="dxa"/>
            <w:vAlign w:val="center"/>
          </w:tcPr>
          <w:p w14:paraId="7115C93E" w14:textId="65C96E7B" w:rsidR="0067187B" w:rsidRDefault="0067187B" w:rsidP="003E1047">
            <w:pPr>
              <w:pStyle w:val="ListParagraph"/>
              <w:spacing w:line="360" w:lineRule="auto"/>
              <w:ind w:left="0"/>
              <w:jc w:val="both"/>
            </w:pPr>
            <w:r>
              <w:rPr>
                <w:rFonts w:ascii="Cambria" w:hAnsi="Cambria"/>
                <w:color w:val="000000"/>
                <w:sz w:val="18"/>
                <w:lang w:val="en-US"/>
              </w:rPr>
              <w:t>tea</w:t>
            </w:r>
          </w:p>
        </w:tc>
        <w:tc>
          <w:tcPr>
            <w:tcW w:w="1559" w:type="dxa"/>
            <w:vAlign w:val="center"/>
          </w:tcPr>
          <w:p w14:paraId="6BD6411D" w14:textId="7097E558"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58CDD77" w14:textId="1A9CFFAE" w:rsidR="0067187B" w:rsidRDefault="0067187B" w:rsidP="003E1047">
            <w:pPr>
              <w:pStyle w:val="ListParagraph"/>
              <w:spacing w:line="360" w:lineRule="auto"/>
              <w:ind w:left="0"/>
              <w:jc w:val="both"/>
            </w:pPr>
            <w:proofErr w:type="spellStart"/>
            <w:r>
              <w:rPr>
                <w:rFonts w:ascii="Cambria" w:hAnsi="Cambria"/>
                <w:color w:val="000000"/>
                <w:w w:val="105"/>
                <w:sz w:val="18"/>
                <w:lang w:val="en-US"/>
              </w:rPr>
              <w:t>LeafNet</w:t>
            </w:r>
            <w:proofErr w:type="spellEnd"/>
          </w:p>
        </w:tc>
        <w:tc>
          <w:tcPr>
            <w:tcW w:w="1087" w:type="dxa"/>
            <w:vAlign w:val="center"/>
          </w:tcPr>
          <w:p w14:paraId="5818CF4F" w14:textId="25CBB13F" w:rsidR="0067187B" w:rsidRDefault="0067187B" w:rsidP="003E1047">
            <w:pPr>
              <w:pStyle w:val="ListParagraph"/>
              <w:spacing w:line="360" w:lineRule="auto"/>
              <w:ind w:left="0"/>
              <w:jc w:val="both"/>
            </w:pPr>
            <w:r>
              <w:rPr>
                <w:rFonts w:ascii="Cambria" w:hAnsi="Cambria"/>
                <w:color w:val="000000"/>
                <w:sz w:val="18"/>
                <w:lang w:val="en-US"/>
              </w:rPr>
              <w:t>90.16</w:t>
            </w:r>
          </w:p>
        </w:tc>
        <w:tc>
          <w:tcPr>
            <w:tcW w:w="785" w:type="dxa"/>
            <w:vAlign w:val="center"/>
          </w:tcPr>
          <w:p w14:paraId="4AD5E290" w14:textId="7787CA37"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52B39F1B" w14:textId="2CA0E6F4" w:rsidR="0067187B" w:rsidRDefault="0067187B" w:rsidP="00E10C74">
            <w:pPr>
              <w:pStyle w:val="ListParagraph"/>
              <w:spacing w:line="360" w:lineRule="auto"/>
              <w:ind w:left="0"/>
              <w:jc w:val="both"/>
            </w:pPr>
            <w:r>
              <w:fldChar w:fldCharType="begin"/>
            </w:r>
            <w:r>
              <w:instrText xml:space="preserve"> ADDIN ZOTERO_ITEM CSL_CITATION {"citationID":"JFHWsdQH","properties":{"formattedCitation":"\\super 74\\nosupersub{}","plainCitation":"74","noteIndex":0},"citationItems":[{"id":4277,"uris":["http://zotero.org/users/local/VDpoIWnQ/items/RZ2Q6H3Z"],"itemData":{"id":4277,"type":"article-journal","container-title":"Symmetry","DOI":"10.3390/sym11030343","ISSN":"2073-8994","issue":"3","note":"publisher: MDPI AG","page":"343","title":"Visual Tea Leaf Disease Recognition Using a Convolutional Neural Network Model","volume":"11","author":[{"family":"Chen","given":"Jing"},{"family":"Liu","given":"Qi"},{"family":"Gao","given":"Lingwang"}],"issued":{"date-parts":[["2019",3]]}}}],"schema":"https://github.com/citation-style-language/schema/raw/master/csl-citation.json"} </w:instrText>
            </w:r>
            <w:r>
              <w:fldChar w:fldCharType="separate"/>
            </w:r>
            <w:r w:rsidRPr="00E10C74">
              <w:rPr>
                <w:szCs w:val="24"/>
                <w:vertAlign w:val="superscript"/>
              </w:rPr>
              <w:t>74</w:t>
            </w:r>
            <w:r>
              <w:fldChar w:fldCharType="end"/>
            </w:r>
          </w:p>
        </w:tc>
      </w:tr>
      <w:tr w:rsidR="0067187B" w14:paraId="4CC2F32C" w14:textId="4FEB9E15" w:rsidTr="00634292">
        <w:tc>
          <w:tcPr>
            <w:tcW w:w="1051" w:type="dxa"/>
            <w:vAlign w:val="center"/>
          </w:tcPr>
          <w:p w14:paraId="1794A891" w14:textId="7BA05AC4" w:rsidR="0067187B" w:rsidRDefault="0067187B" w:rsidP="003E1047">
            <w:pPr>
              <w:pStyle w:val="ListParagraph"/>
              <w:spacing w:line="360" w:lineRule="auto"/>
              <w:ind w:left="0"/>
              <w:jc w:val="both"/>
            </w:pPr>
            <w:r>
              <w:rPr>
                <w:rFonts w:ascii="Cambria" w:hAnsi="Cambria"/>
                <w:color w:val="000000"/>
                <w:sz w:val="18"/>
                <w:lang w:val="en-US"/>
              </w:rPr>
              <w:t>rice</w:t>
            </w:r>
          </w:p>
        </w:tc>
        <w:tc>
          <w:tcPr>
            <w:tcW w:w="1559" w:type="dxa"/>
            <w:vAlign w:val="center"/>
          </w:tcPr>
          <w:p w14:paraId="3D138DFB" w14:textId="0E4663F2"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23A9EB7" w14:textId="140963FF" w:rsidR="0067187B" w:rsidRDefault="0067187B" w:rsidP="003E1047">
            <w:pPr>
              <w:pStyle w:val="ListParagraph"/>
              <w:spacing w:line="360" w:lineRule="auto"/>
              <w:ind w:left="0"/>
              <w:jc w:val="both"/>
            </w:pPr>
            <w:r>
              <w:rPr>
                <w:rFonts w:ascii="Cambria" w:hAnsi="Cambria"/>
                <w:color w:val="000000"/>
                <w:sz w:val="18"/>
                <w:lang w:val="en-US"/>
              </w:rPr>
              <w:t>Lenet5</w:t>
            </w:r>
          </w:p>
        </w:tc>
        <w:tc>
          <w:tcPr>
            <w:tcW w:w="1087" w:type="dxa"/>
            <w:vAlign w:val="center"/>
          </w:tcPr>
          <w:p w14:paraId="0DE7A5BB" w14:textId="125B922F" w:rsidR="0067187B" w:rsidRDefault="0067187B" w:rsidP="003E1047">
            <w:pPr>
              <w:pStyle w:val="ListParagraph"/>
              <w:spacing w:line="360" w:lineRule="auto"/>
              <w:ind w:left="0"/>
              <w:jc w:val="both"/>
            </w:pPr>
            <w:r>
              <w:rPr>
                <w:rFonts w:ascii="Cambria" w:hAnsi="Cambria"/>
                <w:color w:val="000000"/>
                <w:sz w:val="18"/>
                <w:lang w:val="en-US"/>
              </w:rPr>
              <w:t>95.83</w:t>
            </w:r>
          </w:p>
        </w:tc>
        <w:tc>
          <w:tcPr>
            <w:tcW w:w="785" w:type="dxa"/>
            <w:vAlign w:val="center"/>
          </w:tcPr>
          <w:p w14:paraId="0ACDA2D8" w14:textId="2F658CB4"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1D1C6C37" w14:textId="391AB258" w:rsidR="0067187B" w:rsidRDefault="0067187B" w:rsidP="00E10C74">
            <w:pPr>
              <w:pStyle w:val="ListParagraph"/>
              <w:spacing w:line="360" w:lineRule="auto"/>
              <w:ind w:left="0"/>
              <w:jc w:val="both"/>
            </w:pPr>
            <w:r>
              <w:fldChar w:fldCharType="begin"/>
            </w:r>
            <w:r>
              <w:instrText xml:space="preserve"> ADDIN ZOTERO_ITEM CSL_CITATION {"citationID":"EFs7ijh5","properties":{"formattedCitation":"\\super 75\\nosupersub{}","plainCitation":"75","noteIndex":0},"citationItems":[{"id":4284,"uris":["http://zotero.org/users/local/VDpoIWnQ/items/9ZEYTHDV"],"itemData":{"id":4284,"type":"article-journal","container-title":"Scientific Reports","DOI":"10.1038/s41598-019-38966-0","ISSN":"2045-2322","issue":"1","note":"publisher: Springer Science and Business Media LLC","title":"Rice Blast Disease Recognition Using a Deep Convolutional Neural Network","URL":"http://dx.doi.org/10.1038/s41598-019-38966-0","volume":"9","author":[{"family":"Liang","given":"Wan-jie"},{"family":"Zhang","given":"Hong"},{"family":"Zhang","given":"Gu-feng"},{"family":"Cao","given":"Hong-xin"}],"issued":{"date-parts":[["2019",2]]}}}],"schema":"https://github.com/citation-style-language/schema/raw/master/csl-citation.json"} </w:instrText>
            </w:r>
            <w:r>
              <w:fldChar w:fldCharType="separate"/>
            </w:r>
            <w:r w:rsidRPr="00E10C74">
              <w:rPr>
                <w:szCs w:val="24"/>
                <w:vertAlign w:val="superscript"/>
              </w:rPr>
              <w:t>75</w:t>
            </w:r>
            <w:r>
              <w:fldChar w:fldCharType="end"/>
            </w:r>
          </w:p>
        </w:tc>
      </w:tr>
      <w:tr w:rsidR="0067187B" w14:paraId="70319D76" w14:textId="667032A0" w:rsidTr="00634292">
        <w:tc>
          <w:tcPr>
            <w:tcW w:w="1051" w:type="dxa"/>
            <w:vAlign w:val="center"/>
          </w:tcPr>
          <w:p w14:paraId="6DF7B526" w14:textId="51C71B98" w:rsidR="0067187B" w:rsidRDefault="0067187B" w:rsidP="003E1047">
            <w:pPr>
              <w:pStyle w:val="ListParagraph"/>
              <w:spacing w:line="360" w:lineRule="auto"/>
              <w:ind w:left="0"/>
              <w:jc w:val="both"/>
            </w:pPr>
            <w:r>
              <w:rPr>
                <w:rFonts w:ascii="Cambria" w:hAnsi="Cambria"/>
                <w:color w:val="000000"/>
                <w:w w:val="105"/>
                <w:sz w:val="18"/>
                <w:lang w:val="en-US"/>
              </w:rPr>
              <w:t>maize</w:t>
            </w:r>
          </w:p>
        </w:tc>
        <w:tc>
          <w:tcPr>
            <w:tcW w:w="1559" w:type="dxa"/>
            <w:vAlign w:val="center"/>
          </w:tcPr>
          <w:p w14:paraId="52ED6EA9" w14:textId="3D7501DF"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79BB2CF9" w14:textId="474DE070"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1CB935A9" w14:textId="5E03D5D0" w:rsidR="0067187B" w:rsidRDefault="0067187B" w:rsidP="003E1047">
            <w:pPr>
              <w:pStyle w:val="ListParagraph"/>
              <w:spacing w:line="360" w:lineRule="auto"/>
              <w:ind w:left="0"/>
              <w:jc w:val="both"/>
            </w:pPr>
            <w:r>
              <w:rPr>
                <w:rFonts w:ascii="Cambria" w:hAnsi="Cambria"/>
                <w:color w:val="000000"/>
                <w:sz w:val="18"/>
                <w:lang w:val="en-US"/>
              </w:rPr>
              <w:t>92.85</w:t>
            </w:r>
          </w:p>
        </w:tc>
        <w:tc>
          <w:tcPr>
            <w:tcW w:w="785" w:type="dxa"/>
            <w:vAlign w:val="center"/>
          </w:tcPr>
          <w:p w14:paraId="084C48C6" w14:textId="65D39E72"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79530A40" w14:textId="2156BA3D" w:rsidR="0067187B" w:rsidRDefault="0067187B" w:rsidP="00E10C74">
            <w:pPr>
              <w:pStyle w:val="ListParagraph"/>
              <w:spacing w:line="360" w:lineRule="auto"/>
              <w:ind w:left="0"/>
              <w:jc w:val="both"/>
            </w:pPr>
            <w:r>
              <w:fldChar w:fldCharType="begin"/>
            </w:r>
            <w:r>
              <w:instrText xml:space="preserve"> ADDIN ZOTERO_ITEM CSL_CITATION {"citationID":"AUXWVOyv","properties":{"formattedCitation":"\\super 76\\nosupersub{}","plainCitation":"76","noteIndex":0},"citationItems":[{"id":4369,"uris":["http://zotero.org/users/local/VDpoIWnQ/items/9RHJSFSR"],"itemData":{"id":4369,"type":"article-journal","abstract":"Plant leaf diseases can affect plant leaves to a certain extent that the plants can collapse and die completely. These diseases may drastically decrease the supply of vegetables and fruits to the market, and result in a low agricultural economy. In the literature, different laboratory methods of plant leaf disease detection have been used. These methods were time consuming and could not cover large areas for the detection of leaf diseases. This study infiltrates through the facilitated principles of the convolutional neural network (CNN) in order to model a network for image recognition and classification of these diseases. Neuroph was used to perform the training of a CNN network that recognised and classified images of the maize leaf diseases that were collected by use of a smart phone camera. A novel way of training and methodology was used to expedite a quick and easy implementation of the system in practice. The developed model was able to recognise three different types of maize leaf diseases out of healthy leaves. The northern corn leaf blight (Exserohilum), common rust (Puccinia sorghi) and gray leaf spot (Cercospora) diseases were chosen for this study as they affect most parts of Southern Africa’s maize fields.","container-title":"AgriEngineering","DOI":"10.3390/agriengineering1010009","ISSN":"2624-7402","issue":"1","journalAbbreviation":"AgriEngineering","language":"en","page":"119-131","source":"DOI.org (Crossref)","title":"A Computational Procedure for the Recognition and Classification of Maize Leaf Diseases Out of Healthy Leaves Using Convolutional Neural Networks","volume":"1","author":[{"family":"Sibiya","given":"Malusi"},{"family":"Sumbwanyambe","given":"Mbuyu"}],"issued":{"date-parts":[["2019",3,13]]}}}],"schema":"https://github.com/citation-style-language/schema/raw/master/csl-citation.json"} </w:instrText>
            </w:r>
            <w:r>
              <w:fldChar w:fldCharType="separate"/>
            </w:r>
            <w:r w:rsidRPr="00E10C74">
              <w:rPr>
                <w:szCs w:val="24"/>
                <w:vertAlign w:val="superscript"/>
              </w:rPr>
              <w:t>76</w:t>
            </w:r>
            <w:r>
              <w:fldChar w:fldCharType="end"/>
            </w:r>
          </w:p>
        </w:tc>
      </w:tr>
      <w:tr w:rsidR="0067187B" w14:paraId="5D29690E" w14:textId="01BD2932" w:rsidTr="00634292">
        <w:tc>
          <w:tcPr>
            <w:tcW w:w="1051" w:type="dxa"/>
            <w:vAlign w:val="center"/>
          </w:tcPr>
          <w:p w14:paraId="3A72AD0E" w14:textId="5E7A82F0" w:rsidR="0067187B" w:rsidRDefault="0067187B" w:rsidP="003E1047">
            <w:pPr>
              <w:pStyle w:val="ListParagraph"/>
              <w:spacing w:line="360" w:lineRule="auto"/>
              <w:ind w:left="0"/>
              <w:jc w:val="both"/>
            </w:pPr>
            <w:r>
              <w:rPr>
                <w:rFonts w:ascii="Cambria" w:hAnsi="Cambria"/>
                <w:color w:val="000000"/>
                <w:w w:val="105"/>
                <w:sz w:val="18"/>
                <w:lang w:val="en-US"/>
              </w:rPr>
              <w:t>guava</w:t>
            </w:r>
          </w:p>
        </w:tc>
        <w:tc>
          <w:tcPr>
            <w:tcW w:w="1559" w:type="dxa"/>
            <w:vAlign w:val="center"/>
          </w:tcPr>
          <w:p w14:paraId="5C65CF38" w14:textId="4CD5A260"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48CB8F14" w14:textId="11A80860" w:rsidR="0067187B" w:rsidRDefault="0067187B" w:rsidP="003E1047">
            <w:pPr>
              <w:pStyle w:val="ListParagraph"/>
              <w:spacing w:line="360" w:lineRule="auto"/>
              <w:ind w:left="0"/>
              <w:jc w:val="both"/>
            </w:pPr>
            <w:r>
              <w:rPr>
                <w:rFonts w:ascii="Cambria" w:hAnsi="Cambria"/>
                <w:color w:val="000000"/>
                <w:w w:val="120"/>
                <w:sz w:val="18"/>
                <w:lang w:val="en-US"/>
              </w:rPr>
              <w:t>DCNN</w:t>
            </w:r>
          </w:p>
        </w:tc>
        <w:tc>
          <w:tcPr>
            <w:tcW w:w="1087" w:type="dxa"/>
            <w:vAlign w:val="center"/>
          </w:tcPr>
          <w:p w14:paraId="443CD625" w14:textId="542E6401" w:rsidR="0067187B" w:rsidRDefault="0067187B" w:rsidP="003E1047">
            <w:pPr>
              <w:pStyle w:val="ListParagraph"/>
              <w:spacing w:line="360" w:lineRule="auto"/>
              <w:ind w:left="0"/>
              <w:jc w:val="both"/>
            </w:pPr>
            <w:r>
              <w:rPr>
                <w:rFonts w:ascii="Cambria" w:hAnsi="Cambria"/>
                <w:color w:val="000000"/>
                <w:sz w:val="18"/>
                <w:lang w:val="en-US"/>
              </w:rPr>
              <w:t>98.74</w:t>
            </w:r>
          </w:p>
        </w:tc>
        <w:tc>
          <w:tcPr>
            <w:tcW w:w="785" w:type="dxa"/>
            <w:vAlign w:val="center"/>
          </w:tcPr>
          <w:p w14:paraId="6CF02826" w14:textId="02725914"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50E22506" w14:textId="7CC17763" w:rsidR="0067187B" w:rsidRDefault="0067187B" w:rsidP="00E10C74">
            <w:pPr>
              <w:pStyle w:val="ListParagraph"/>
              <w:spacing w:line="360" w:lineRule="auto"/>
              <w:ind w:left="0"/>
              <w:jc w:val="both"/>
            </w:pPr>
            <w:r>
              <w:fldChar w:fldCharType="begin"/>
            </w:r>
            <w:r>
              <w:instrText xml:space="preserve"> ADDIN ZOTERO_ITEM CSL_CITATION {"citationID":"UyaQKSsI","properties":{"formattedCitation":"\\super 77\\nosupersub{}","plainCitation":"77","noteIndex":0},"citationItems":[{"id":4361,"uris":["http://zotero.org/users/local/VDpoIWnQ/items/6B6CR8IP"],"itemData":{"id":4361,"type":"paper-conference","abstract":"Early recognition and diagnosis of fruit Plants diseases are more important for increasing the development of healthy fruits industry. General observation system by farmers perhaps time-consuming, expensive and sometimes inaccurate. For this purpose, we introduce an appropriate deep convolution neural network(D-CNN) based approach for identifying guava leaf diseases automatically. The proposed model applies to classify major diseases of guava leaf such as Algal Leaf spot, Whitefly, and Rust. As per our insight, this is the first time to use D-CNN based model to recognize guava leaf diseases. Besides, we create our own dataset namely BU_Guava_Leaf (BUGL2018) with four different categories. On this dataset, we train our proposed disease identification approach and evaluate the experimental result which shows the average accuracy of 98.74% on test-set.","container-title":"2019 International Conference on Electrical, Computer and Communication Engineering (ECCE)","DOI":"10.1109/ECACE.2019.8679421","event-title":"2019 International Conference on Electrical, Computer and Communication Engineering (ECCE)","page":"1-5","source":"IEEE Xplore","title":"Automatic Recognition of Guava Leaf Diseases using Deep Convolution Neural Network","author":[{"family":"Howlader","given":"Md. Rasel"},{"family":"Habiba","given":"Umme"},{"family":"Faisal","given":"Rahat Hossain"},{"family":"Rahman","given":"Md. Mostafijur"}],"issued":{"date-parts":[["2019",2]]}}}],"schema":"https://github.com/citation-style-language/schema/raw/master/csl-citation.json"} </w:instrText>
            </w:r>
            <w:r>
              <w:fldChar w:fldCharType="separate"/>
            </w:r>
            <w:r w:rsidRPr="00E10C74">
              <w:rPr>
                <w:szCs w:val="24"/>
                <w:vertAlign w:val="superscript"/>
              </w:rPr>
              <w:t>77</w:t>
            </w:r>
            <w:r>
              <w:fldChar w:fldCharType="end"/>
            </w:r>
          </w:p>
        </w:tc>
      </w:tr>
      <w:tr w:rsidR="0067187B" w14:paraId="7EC776DA" w14:textId="0EB34A6D" w:rsidTr="00634292">
        <w:tc>
          <w:tcPr>
            <w:tcW w:w="1051" w:type="dxa"/>
            <w:vAlign w:val="center"/>
          </w:tcPr>
          <w:p w14:paraId="18B02D5B" w14:textId="1CFE2089" w:rsidR="0067187B" w:rsidRDefault="0067187B" w:rsidP="003E1047">
            <w:pPr>
              <w:pStyle w:val="ListParagraph"/>
              <w:spacing w:line="360" w:lineRule="auto"/>
              <w:ind w:left="0"/>
              <w:jc w:val="both"/>
            </w:pPr>
            <w:r>
              <w:rPr>
                <w:rFonts w:ascii="Cambria" w:hAnsi="Cambria"/>
                <w:color w:val="000000"/>
                <w:w w:val="105"/>
                <w:sz w:val="18"/>
                <w:lang w:val="en-US"/>
              </w:rPr>
              <w:t>mango</w:t>
            </w:r>
          </w:p>
        </w:tc>
        <w:tc>
          <w:tcPr>
            <w:tcW w:w="1559" w:type="dxa"/>
            <w:vAlign w:val="center"/>
          </w:tcPr>
          <w:p w14:paraId="39C8CBC8" w14:textId="3AC318F6"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673E9BAF" w14:textId="7655FCA0" w:rsidR="0067187B" w:rsidRDefault="0067187B" w:rsidP="003E1047">
            <w:pPr>
              <w:pStyle w:val="ListParagraph"/>
              <w:spacing w:line="360" w:lineRule="auto"/>
              <w:ind w:left="0"/>
              <w:jc w:val="both"/>
            </w:pPr>
            <w:r>
              <w:rPr>
                <w:rFonts w:ascii="Cambria" w:hAnsi="Cambria"/>
                <w:color w:val="000000"/>
                <w:w w:val="120"/>
                <w:sz w:val="18"/>
                <w:lang w:val="en-US"/>
              </w:rPr>
              <w:t>MCNN</w:t>
            </w:r>
          </w:p>
        </w:tc>
        <w:tc>
          <w:tcPr>
            <w:tcW w:w="1087" w:type="dxa"/>
            <w:vAlign w:val="center"/>
          </w:tcPr>
          <w:p w14:paraId="67E77538" w14:textId="12BF533B" w:rsidR="0067187B" w:rsidRDefault="0067187B" w:rsidP="003E1047">
            <w:pPr>
              <w:pStyle w:val="ListParagraph"/>
              <w:spacing w:line="360" w:lineRule="auto"/>
              <w:ind w:left="0"/>
              <w:jc w:val="both"/>
            </w:pPr>
            <w:r>
              <w:rPr>
                <w:rFonts w:ascii="Cambria" w:hAnsi="Cambria"/>
                <w:color w:val="000000"/>
                <w:sz w:val="18"/>
                <w:lang w:val="en-US"/>
              </w:rPr>
              <w:t>97.13</w:t>
            </w:r>
          </w:p>
        </w:tc>
        <w:tc>
          <w:tcPr>
            <w:tcW w:w="785" w:type="dxa"/>
            <w:vAlign w:val="center"/>
          </w:tcPr>
          <w:p w14:paraId="3588CDB8" w14:textId="77D009B0"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0F3AE9A7" w14:textId="4E7A7D39" w:rsidR="0067187B" w:rsidRDefault="0067187B" w:rsidP="00E10C74">
            <w:pPr>
              <w:pStyle w:val="ListParagraph"/>
              <w:spacing w:line="360" w:lineRule="auto"/>
              <w:ind w:left="0"/>
              <w:jc w:val="both"/>
            </w:pPr>
            <w:r>
              <w:fldChar w:fldCharType="begin"/>
            </w:r>
            <w:r>
              <w:instrText xml:space="preserve"> ADDIN ZOTERO_ITEM CSL_CITATION {"citationID":"L1P24cwt","properties":{"formattedCitation":"\\super 78\\nosupersub{}","plainCitation":"78","noteIndex":0},"citationItems":[{"id":4292,"uris":["http://zotero.org/users/local/VDpoIWnQ/items/5DPVEXAR"],"itemData":{"id":4292,"type":"article-journal","container-title":"IEEE Access","DOI":"10.1109/access.2019.2907383","ISSN":"2169-3536","note":"publisher: Institute of Electrical and Electronics Engineers (IEEE)","page":"43721–43729","title":"Multilayer Convolution Neural Network for the Classification of Mango Leaves Infected by Anthracnose Disease","volume":"7","author":[{"family":"Singh","given":"Uday Pratap"},{"family":"Chouhan","given":"Siddharth Singh"},{"family":"Jain","given":"Sukirty"},{"family":"Jain","given":"Sanjeev"}],"issued":{"date-parts":[["2019"]]}}}],"schema":"https://github.com/citation-style-language/schema/raw/master/csl-citation.json"} </w:instrText>
            </w:r>
            <w:r>
              <w:fldChar w:fldCharType="separate"/>
            </w:r>
            <w:r w:rsidRPr="00E10C74">
              <w:rPr>
                <w:szCs w:val="24"/>
                <w:vertAlign w:val="superscript"/>
              </w:rPr>
              <w:t>78</w:t>
            </w:r>
            <w:r>
              <w:fldChar w:fldCharType="end"/>
            </w:r>
          </w:p>
        </w:tc>
      </w:tr>
      <w:tr w:rsidR="0067187B" w14:paraId="73928BE5" w14:textId="62226C08" w:rsidTr="00634292">
        <w:tc>
          <w:tcPr>
            <w:tcW w:w="1051" w:type="dxa"/>
            <w:vAlign w:val="center"/>
          </w:tcPr>
          <w:p w14:paraId="452782CE" w14:textId="5C32D819"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17D1EB2F" w14:textId="69A17845"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B383573" w14:textId="5BC97757"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666772A3" w14:textId="50E8C23E" w:rsidR="0067187B" w:rsidRDefault="0067187B" w:rsidP="003E1047">
            <w:pPr>
              <w:pStyle w:val="ListParagraph"/>
              <w:spacing w:line="360" w:lineRule="auto"/>
              <w:ind w:left="0"/>
              <w:jc w:val="both"/>
            </w:pPr>
            <w:r>
              <w:rPr>
                <w:rFonts w:ascii="Cambria" w:hAnsi="Cambria"/>
                <w:color w:val="000000"/>
                <w:sz w:val="18"/>
                <w:lang w:val="en-US"/>
              </w:rPr>
              <w:t>96.46</w:t>
            </w:r>
          </w:p>
        </w:tc>
        <w:tc>
          <w:tcPr>
            <w:tcW w:w="785" w:type="dxa"/>
            <w:vAlign w:val="center"/>
          </w:tcPr>
          <w:p w14:paraId="29A5CCC7" w14:textId="03109257" w:rsidR="0067187B" w:rsidRDefault="0067187B" w:rsidP="003E1047">
            <w:pPr>
              <w:pStyle w:val="ListParagraph"/>
              <w:spacing w:line="360" w:lineRule="auto"/>
              <w:ind w:left="0"/>
              <w:jc w:val="both"/>
            </w:pPr>
            <w:r>
              <w:rPr>
                <w:rFonts w:ascii="Cambria" w:hAnsi="Cambria"/>
                <w:color w:val="000000"/>
                <w:sz w:val="18"/>
                <w:lang w:val="en-US"/>
              </w:rPr>
              <w:t>2019</w:t>
            </w:r>
          </w:p>
        </w:tc>
        <w:tc>
          <w:tcPr>
            <w:tcW w:w="1167" w:type="dxa"/>
          </w:tcPr>
          <w:p w14:paraId="5D9749DE" w14:textId="12C5744A" w:rsidR="0067187B" w:rsidRDefault="0067187B" w:rsidP="00E10C74">
            <w:pPr>
              <w:pStyle w:val="ListParagraph"/>
              <w:spacing w:line="360" w:lineRule="auto"/>
              <w:ind w:left="0"/>
              <w:jc w:val="both"/>
            </w:pPr>
            <w:r>
              <w:fldChar w:fldCharType="begin"/>
            </w:r>
            <w:r>
              <w:instrText xml:space="preserve"> ADDIN ZOTERO_ITEM CSL_CITATION {"citationID":"4paSa34J","properties":{"formattedCitation":"\\super 79\\nosupersub{}","plainCitation":"79","noteIndex":0},"citationItems":[{"id":4362,"uris":["http://zotero.org/users/local/VDpoIWnQ/items/QYJY8UQB"],"itemData":{"id":4362,"type":"article-journal","abstract":"In this paper, we proposed a novel plant leaf disease identification model based on a deep convolutional neural network (Deep CNN). The Deep CNN model is trained using an open dataset with 39 different classes of plant leaves and background images. Six types of data augmentation methods were used: image flipping, gamma correction, noise injection, principal component analysis (PCA) colour augmentation, rotation, and scaling. We observed that using data augmentation can increase the performance of the model. The proposed model was trained using different training epochs, batch sizes and dropouts. Compared with popular transfer learning approaches, the proposed model achieves better performance when using the validation data. After an extensive simulation, the proposed model achieves 96.46% classification accuracy. This accuracy of the proposed work is greater than the accuracy of traditional machine learning approaches. The proposed model is also tested with respect to its consistency and reliability.","container-title":"Computers &amp; Electrical Engineering","DOI":"10.1016/j.compeleceng.2019.04.011","ISSN":"0045-7906","journalAbbreviation":"Computers &amp; Electrical Engineering","language":"en","page":"323-338","source":"ScienceDirect","title":"Identification of plant leaf diseases using a nine-layer deep convolutional neural network","volume":"76","author":[{"family":"G.","given":"Geetharamani"},{"family":"J.","given":"Arun Pandian"}],"issued":{"date-parts":[["2019",6,1]]}}}],"schema":"https://github.com/citation-style-language/schema/raw/master/csl-citation.json"} </w:instrText>
            </w:r>
            <w:r>
              <w:fldChar w:fldCharType="separate"/>
            </w:r>
            <w:r w:rsidRPr="00E10C74">
              <w:rPr>
                <w:szCs w:val="24"/>
                <w:vertAlign w:val="superscript"/>
              </w:rPr>
              <w:t>79</w:t>
            </w:r>
            <w:r>
              <w:fldChar w:fldCharType="end"/>
            </w:r>
          </w:p>
        </w:tc>
      </w:tr>
      <w:tr w:rsidR="0067187B" w14:paraId="588D5BEB" w14:textId="0FF9B71F" w:rsidTr="00634292">
        <w:tc>
          <w:tcPr>
            <w:tcW w:w="1051" w:type="dxa"/>
            <w:vAlign w:val="center"/>
          </w:tcPr>
          <w:p w14:paraId="580DC3A8" w14:textId="259916FE"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317DA6D" w14:textId="728FE646"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65234BA1" w14:textId="5AF43020" w:rsidR="0067187B" w:rsidRDefault="0067187B" w:rsidP="003E1047">
            <w:pPr>
              <w:pStyle w:val="ListParagraph"/>
              <w:spacing w:line="360" w:lineRule="auto"/>
              <w:ind w:left="0"/>
              <w:jc w:val="both"/>
            </w:pPr>
            <w:r>
              <w:rPr>
                <w:rFonts w:ascii="Cambria" w:hAnsi="Cambria"/>
                <w:color w:val="000000"/>
                <w:w w:val="125"/>
                <w:sz w:val="18"/>
                <w:lang w:val="en-US"/>
              </w:rPr>
              <w:t>VGG</w:t>
            </w:r>
          </w:p>
        </w:tc>
        <w:tc>
          <w:tcPr>
            <w:tcW w:w="1087" w:type="dxa"/>
            <w:vAlign w:val="center"/>
          </w:tcPr>
          <w:p w14:paraId="16195CFF" w14:textId="0C70AD20" w:rsidR="0067187B" w:rsidRDefault="0067187B" w:rsidP="003E1047">
            <w:pPr>
              <w:pStyle w:val="ListParagraph"/>
              <w:spacing w:line="360" w:lineRule="auto"/>
              <w:ind w:left="0"/>
              <w:jc w:val="both"/>
            </w:pPr>
            <w:r>
              <w:rPr>
                <w:rFonts w:ascii="Cambria" w:hAnsi="Cambria"/>
                <w:color w:val="000000"/>
                <w:sz w:val="18"/>
                <w:lang w:val="en-US"/>
              </w:rPr>
              <w:t>99.53</w:t>
            </w:r>
          </w:p>
        </w:tc>
        <w:tc>
          <w:tcPr>
            <w:tcW w:w="785" w:type="dxa"/>
            <w:vAlign w:val="center"/>
          </w:tcPr>
          <w:p w14:paraId="66115FA0" w14:textId="2DCABF4A" w:rsidR="0067187B" w:rsidRDefault="0067187B" w:rsidP="003E1047">
            <w:pPr>
              <w:pStyle w:val="ListParagraph"/>
              <w:spacing w:line="360" w:lineRule="auto"/>
              <w:ind w:left="0"/>
              <w:jc w:val="both"/>
            </w:pPr>
            <w:r>
              <w:rPr>
                <w:rFonts w:ascii="Cambria" w:hAnsi="Cambria"/>
                <w:color w:val="000000"/>
                <w:sz w:val="18"/>
                <w:lang w:val="en-US"/>
              </w:rPr>
              <w:t>2018</w:t>
            </w:r>
          </w:p>
        </w:tc>
        <w:tc>
          <w:tcPr>
            <w:tcW w:w="1167" w:type="dxa"/>
          </w:tcPr>
          <w:p w14:paraId="79F2E232" w14:textId="5C462BB2" w:rsidR="0067187B" w:rsidRDefault="0067187B" w:rsidP="00E10C74">
            <w:pPr>
              <w:pStyle w:val="ListParagraph"/>
              <w:spacing w:line="360" w:lineRule="auto"/>
              <w:ind w:left="0"/>
              <w:jc w:val="both"/>
            </w:pPr>
            <w:r>
              <w:fldChar w:fldCharType="begin"/>
            </w:r>
            <w:r>
              <w:instrText xml:space="preserve"> ADDIN ZOTERO_ITEM CSL_CITATION {"citationID":"5kfdiB0J","properties":{"formattedCitation":"\\super 80\\nosupersub{}","plainCitation":"80","noteIndex":0},"citationItems":[{"id":4274,"uris":["http://zotero.org/users/local/VDpoIWnQ/items/P5KDFQZC"],"itemData":{"id":4274,"type":"article-journal","container-title":"Computers and Electronics in Agriculture","DOI":"10.1016/j.compag.2018.01.009","ISSN":"0168-1699","note":"publisher: Elsevier BV","page":"311–318","title":"Deep learning models for plant disease detection and diagnosis","volume":"145","author":[{"family":"Ferentinos","given":"Konstantinos P."}],"issued":{"date-parts":[["2018",2]]}}}],"schema":"https://github.com/citation-style-language/schema/raw/master/csl-citation.json"} </w:instrText>
            </w:r>
            <w:r>
              <w:fldChar w:fldCharType="separate"/>
            </w:r>
            <w:r w:rsidRPr="00E10C74">
              <w:rPr>
                <w:szCs w:val="24"/>
                <w:vertAlign w:val="superscript"/>
              </w:rPr>
              <w:t>80</w:t>
            </w:r>
            <w:r>
              <w:fldChar w:fldCharType="end"/>
            </w:r>
          </w:p>
        </w:tc>
      </w:tr>
      <w:tr w:rsidR="0067187B" w14:paraId="77862C21" w14:textId="75DC925F" w:rsidTr="00634292">
        <w:tc>
          <w:tcPr>
            <w:tcW w:w="1051" w:type="dxa"/>
            <w:vAlign w:val="center"/>
          </w:tcPr>
          <w:p w14:paraId="420C1F3C" w14:textId="7D13D4ED" w:rsidR="0067187B" w:rsidRDefault="0067187B" w:rsidP="003E1047">
            <w:pPr>
              <w:pStyle w:val="ListParagraph"/>
              <w:spacing w:line="360" w:lineRule="auto"/>
              <w:ind w:left="0"/>
              <w:jc w:val="both"/>
            </w:pPr>
            <w:r>
              <w:rPr>
                <w:rFonts w:ascii="Cambria" w:hAnsi="Cambria"/>
                <w:color w:val="000000"/>
                <w:w w:val="105"/>
                <w:sz w:val="18"/>
                <w:lang w:val="en-US"/>
              </w:rPr>
              <w:t>mango</w:t>
            </w:r>
          </w:p>
        </w:tc>
        <w:tc>
          <w:tcPr>
            <w:tcW w:w="1559" w:type="dxa"/>
            <w:vAlign w:val="center"/>
          </w:tcPr>
          <w:p w14:paraId="66172AF8" w14:textId="15820B43"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1D854B2" w14:textId="64E72E90"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0335FA06" w14:textId="59AE6DFB" w:rsidR="0067187B" w:rsidRDefault="0067187B" w:rsidP="003E1047">
            <w:pPr>
              <w:pStyle w:val="ListParagraph"/>
              <w:spacing w:line="360" w:lineRule="auto"/>
              <w:ind w:left="0"/>
              <w:jc w:val="both"/>
            </w:pPr>
            <w:r>
              <w:rPr>
                <w:rFonts w:ascii="Cambria" w:hAnsi="Cambria"/>
                <w:color w:val="000000"/>
                <w:sz w:val="18"/>
                <w:lang w:val="en-US"/>
              </w:rPr>
              <w:t>96.67</w:t>
            </w:r>
          </w:p>
        </w:tc>
        <w:tc>
          <w:tcPr>
            <w:tcW w:w="785" w:type="dxa"/>
            <w:vAlign w:val="center"/>
          </w:tcPr>
          <w:p w14:paraId="48C564FD" w14:textId="56194FC1" w:rsidR="0067187B" w:rsidRDefault="0067187B" w:rsidP="003E1047">
            <w:pPr>
              <w:pStyle w:val="ListParagraph"/>
              <w:spacing w:line="360" w:lineRule="auto"/>
              <w:ind w:left="0"/>
              <w:jc w:val="both"/>
            </w:pPr>
            <w:r>
              <w:rPr>
                <w:rFonts w:ascii="Cambria" w:hAnsi="Cambria"/>
                <w:color w:val="000000"/>
                <w:sz w:val="18"/>
                <w:lang w:val="en-US"/>
              </w:rPr>
              <w:t>2018</w:t>
            </w:r>
          </w:p>
        </w:tc>
        <w:tc>
          <w:tcPr>
            <w:tcW w:w="1167" w:type="dxa"/>
          </w:tcPr>
          <w:p w14:paraId="29E82A3E" w14:textId="5ACCF2E0" w:rsidR="0067187B" w:rsidRDefault="0067187B" w:rsidP="00E10C74">
            <w:pPr>
              <w:pStyle w:val="ListParagraph"/>
              <w:spacing w:line="360" w:lineRule="auto"/>
              <w:ind w:left="0"/>
              <w:jc w:val="both"/>
            </w:pPr>
            <w:r>
              <w:fldChar w:fldCharType="begin"/>
            </w:r>
            <w:r>
              <w:instrText xml:space="preserve"> ADDIN ZOTERO_ITEM CSL_CITATION {"citationID":"Pnv1GhiJ","properties":{"formattedCitation":"\\super 81\\nosupersub{}","plainCitation":"81","noteIndex":0},"citationItems":[{"id":4357,"uris":["http://zotero.org/users/local/VDpoIWnQ/items/F2DAQY9P"],"itemData":{"id":4357,"type":"article-journal","abstract":"The identiﬁcation of plant diseases plays a vital role in taking disease control measures in order to improve the quality and quantity of crop yield. Automation of plant diseases is very much beneﬁcial as it reduces the monitoring work in large farms. Leaves being the food source for plants, the early and accurate detection of leaf diseases is important. This work includes a deep learning based approach that automates the identiﬁcation of leaf diseases in Mango plant species. Five diﬀerent leaf diseases such as Anthracnose, Alternaria leaf spots, Leaf Gall, Leaf webber, Leaf burn of Mango has been identiﬁed in a dataset consisting of 1200 images of diseased and healthy mango leaves. The proposed CNN model achieves an accuracy of 96.67% for identifying the leaf diseases in mango plant thereby showing the feasibility of its usage in real time applications.","language":"en","source":"Zotero","title":"Mango Leaf Diseases Identiﬁcation Using Convolutional Neural Network","author":[{"family":"Arivazhagan","given":"S"},{"family":"Ligi","given":"S Vineth"}]}}],"schema":"https://github.com/citation-style-language/schema/raw/master/csl-citation.json"} </w:instrText>
            </w:r>
            <w:r>
              <w:fldChar w:fldCharType="separate"/>
            </w:r>
            <w:r w:rsidRPr="00E10C74">
              <w:rPr>
                <w:szCs w:val="24"/>
                <w:vertAlign w:val="superscript"/>
              </w:rPr>
              <w:t>81</w:t>
            </w:r>
            <w:r>
              <w:fldChar w:fldCharType="end"/>
            </w:r>
          </w:p>
        </w:tc>
      </w:tr>
      <w:tr w:rsidR="0067187B" w14:paraId="6EB064AF" w14:textId="4AA95D5F" w:rsidTr="00634292">
        <w:tc>
          <w:tcPr>
            <w:tcW w:w="1051" w:type="dxa"/>
            <w:vAlign w:val="center"/>
          </w:tcPr>
          <w:p w14:paraId="7157E798" w14:textId="7CDC9350"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545CAAED" w14:textId="38F6B852"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21637EB" w14:textId="13F23C95"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296BE27A" w14:textId="13BE095B" w:rsidR="0067187B" w:rsidRDefault="0067187B" w:rsidP="003E1047">
            <w:pPr>
              <w:pStyle w:val="ListParagraph"/>
              <w:spacing w:line="360" w:lineRule="auto"/>
              <w:ind w:left="0"/>
              <w:jc w:val="both"/>
            </w:pPr>
            <w:r>
              <w:rPr>
                <w:rFonts w:ascii="Cambria" w:hAnsi="Cambria"/>
                <w:color w:val="000000"/>
                <w:sz w:val="18"/>
                <w:lang w:val="en-US"/>
              </w:rPr>
              <w:t>97.49</w:t>
            </w:r>
          </w:p>
        </w:tc>
        <w:tc>
          <w:tcPr>
            <w:tcW w:w="785" w:type="dxa"/>
            <w:vAlign w:val="center"/>
          </w:tcPr>
          <w:p w14:paraId="2ADC2D54" w14:textId="24156FBD" w:rsidR="0067187B" w:rsidRDefault="0067187B" w:rsidP="003E1047">
            <w:pPr>
              <w:pStyle w:val="ListParagraph"/>
              <w:spacing w:line="360" w:lineRule="auto"/>
              <w:ind w:left="0"/>
              <w:jc w:val="both"/>
            </w:pPr>
            <w:r>
              <w:rPr>
                <w:rFonts w:ascii="Cambria" w:hAnsi="Cambria"/>
                <w:color w:val="000000"/>
                <w:sz w:val="18"/>
                <w:lang w:val="en-US"/>
              </w:rPr>
              <w:t>2018</w:t>
            </w:r>
          </w:p>
        </w:tc>
        <w:tc>
          <w:tcPr>
            <w:tcW w:w="1167" w:type="dxa"/>
          </w:tcPr>
          <w:p w14:paraId="5E6FDEF9" w14:textId="3EE5AA04" w:rsidR="0067187B" w:rsidRDefault="0067187B" w:rsidP="00E10C74">
            <w:pPr>
              <w:pStyle w:val="ListParagraph"/>
              <w:spacing w:line="360" w:lineRule="auto"/>
              <w:ind w:left="0"/>
              <w:jc w:val="both"/>
            </w:pPr>
            <w:r>
              <w:fldChar w:fldCharType="begin"/>
            </w:r>
            <w:r>
              <w:instrText xml:space="preserve"> ADDIN ZOTERO_ITEM CSL_CITATION {"citationID":"2q8bOfG5","properties":{"formattedCitation":"\\super 70\\nosupersub{}","plainCitation":"70","noteIndex":0},"citationItems":[{"id":4289,"uris":["http://zotero.org/users/local/VDpoIWnQ/items/IUQ4SR93"],"itemData":{"id":4289,"type":"article-journal","container-title":"Procedia Computer Science","DOI":"10.1016/j.procs.2018.07.070","ISSN":"1877-0509","note":"publisher: Elsevier BV","page":"1040–1047","title":"Tomato crop disease classification using pre-trained deep learning algorithm","volume":"133","author":[{"family":"Rangarajan","given":"Aravind Krishnaswamy"},{"family":"Purushothaman","given":"Raja"},{"family":"Ramesh","given":"Aniirudh"}],"issued":{"date-parts":[["2018"]]}}}],"schema":"https://github.com/citation-style-language/schema/raw/master/csl-citation.json"} </w:instrText>
            </w:r>
            <w:r>
              <w:fldChar w:fldCharType="separate"/>
            </w:r>
            <w:r w:rsidRPr="00E10C74">
              <w:rPr>
                <w:szCs w:val="24"/>
                <w:vertAlign w:val="superscript"/>
              </w:rPr>
              <w:t>70</w:t>
            </w:r>
            <w:r>
              <w:fldChar w:fldCharType="end"/>
            </w:r>
          </w:p>
        </w:tc>
      </w:tr>
      <w:tr w:rsidR="0067187B" w14:paraId="2B546E43" w14:textId="04C9F205" w:rsidTr="00634292">
        <w:tc>
          <w:tcPr>
            <w:tcW w:w="1051" w:type="dxa"/>
            <w:vAlign w:val="center"/>
          </w:tcPr>
          <w:p w14:paraId="00138670" w14:textId="350C50C9" w:rsidR="0067187B" w:rsidRDefault="0067187B" w:rsidP="003E1047">
            <w:pPr>
              <w:pStyle w:val="ListParagraph"/>
              <w:spacing w:line="360" w:lineRule="auto"/>
              <w:ind w:left="0"/>
              <w:jc w:val="both"/>
            </w:pPr>
            <w:r>
              <w:rPr>
                <w:rFonts w:ascii="Cambria" w:hAnsi="Cambria"/>
                <w:color w:val="000000"/>
                <w:sz w:val="18"/>
                <w:lang w:val="en-US"/>
              </w:rPr>
              <w:t>banana</w:t>
            </w:r>
          </w:p>
        </w:tc>
        <w:tc>
          <w:tcPr>
            <w:tcW w:w="1559" w:type="dxa"/>
            <w:vAlign w:val="center"/>
          </w:tcPr>
          <w:p w14:paraId="081929B8" w14:textId="6C09F75B"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48621FB5" w14:textId="4F0AD3AE"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77673C29" w14:textId="7C79B35C" w:rsidR="0067187B" w:rsidRDefault="0067187B" w:rsidP="003E1047">
            <w:pPr>
              <w:pStyle w:val="ListParagraph"/>
              <w:spacing w:line="360" w:lineRule="auto"/>
              <w:ind w:left="0"/>
              <w:jc w:val="both"/>
            </w:pPr>
            <w:r>
              <w:rPr>
                <w:rFonts w:ascii="Cambria" w:hAnsi="Cambria"/>
                <w:color w:val="000000"/>
                <w:sz w:val="18"/>
                <w:lang w:val="en-US"/>
              </w:rPr>
              <w:t>93.6</w:t>
            </w:r>
          </w:p>
        </w:tc>
        <w:tc>
          <w:tcPr>
            <w:tcW w:w="785" w:type="dxa"/>
            <w:vAlign w:val="center"/>
          </w:tcPr>
          <w:p w14:paraId="4E7BDD9D" w14:textId="656C6A38" w:rsidR="0067187B" w:rsidRDefault="0067187B" w:rsidP="003E1047">
            <w:pPr>
              <w:pStyle w:val="ListParagraph"/>
              <w:spacing w:line="360" w:lineRule="auto"/>
              <w:ind w:left="0"/>
              <w:jc w:val="both"/>
            </w:pPr>
            <w:r>
              <w:rPr>
                <w:rFonts w:ascii="Cambria" w:hAnsi="Cambria"/>
                <w:color w:val="000000"/>
                <w:sz w:val="18"/>
                <w:lang w:val="en-US"/>
              </w:rPr>
              <w:t>2018</w:t>
            </w:r>
          </w:p>
        </w:tc>
        <w:tc>
          <w:tcPr>
            <w:tcW w:w="1167" w:type="dxa"/>
          </w:tcPr>
          <w:p w14:paraId="52564B15" w14:textId="11CC7AC6" w:rsidR="0067187B" w:rsidRDefault="0067187B" w:rsidP="00E10C74">
            <w:pPr>
              <w:pStyle w:val="ListParagraph"/>
              <w:spacing w:line="360" w:lineRule="auto"/>
              <w:ind w:left="0"/>
              <w:jc w:val="both"/>
            </w:pPr>
            <w:r>
              <w:fldChar w:fldCharType="begin"/>
            </w:r>
            <w:r>
              <w:instrText xml:space="preserve"> ADDIN ZOTERO_ITEM CSL_CITATION {"citationID":"lsSEc0jt","properties":{"formattedCitation":"\\super 17\\nosupersub{}","plainCitation":"17","noteIndex":0},"citationItems":[{"id":4266,"uris":["http://zotero.org/users/local/VDpoIWnQ/items/XG2Z4ZYM"],"itemData":{"id":4266,"type":"article-journal","container-title":"Computers and Electronics in Agriculture","DOI":"10.1016/j.compag.2022.106915","ISSN":"01681699","journalAbbreviation":"Computers and Electronics in Agriculture","language":"en","page":"106915","source":"DOI.org (Crossref)","title":"Deep Learning model of sequential image classifier for crop disease detection in plantain tree cultivation","volume":"197","author":[{"family":"Nandhini","given":"M."},{"family":"Kala","given":"K.U."},{"family":"Thangadarshini","given":"M."},{"family":"Madhusudhana Verma","given":"S."}],"issued":{"date-parts":[["2022",6]]}}}],"schema":"https://github.com/citation-style-language/schema/raw/master/csl-citation.json"} </w:instrText>
            </w:r>
            <w:r>
              <w:fldChar w:fldCharType="separate"/>
            </w:r>
            <w:r w:rsidRPr="00E10C74">
              <w:rPr>
                <w:szCs w:val="24"/>
                <w:vertAlign w:val="superscript"/>
              </w:rPr>
              <w:t>17</w:t>
            </w:r>
            <w:r>
              <w:fldChar w:fldCharType="end"/>
            </w:r>
          </w:p>
        </w:tc>
      </w:tr>
      <w:tr w:rsidR="0067187B" w14:paraId="172412B8" w14:textId="538B5758" w:rsidTr="00634292">
        <w:tc>
          <w:tcPr>
            <w:tcW w:w="1051" w:type="dxa"/>
            <w:vAlign w:val="center"/>
          </w:tcPr>
          <w:p w14:paraId="6116D2D6" w14:textId="3483F813" w:rsidR="0067187B" w:rsidRDefault="0067187B" w:rsidP="003E1047">
            <w:pPr>
              <w:pStyle w:val="ListParagraph"/>
              <w:spacing w:line="360" w:lineRule="auto"/>
              <w:ind w:left="0"/>
              <w:jc w:val="both"/>
            </w:pPr>
            <w:r>
              <w:rPr>
                <w:rFonts w:ascii="Cambria" w:hAnsi="Cambria"/>
                <w:color w:val="000000"/>
                <w:w w:val="105"/>
                <w:sz w:val="18"/>
                <w:lang w:val="en-US"/>
              </w:rPr>
              <w:t>wheat</w:t>
            </w:r>
          </w:p>
        </w:tc>
        <w:tc>
          <w:tcPr>
            <w:tcW w:w="1559" w:type="dxa"/>
            <w:vAlign w:val="center"/>
          </w:tcPr>
          <w:p w14:paraId="43A3350F" w14:textId="55634888"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673747B4" w14:textId="6D6792D9" w:rsidR="0067187B" w:rsidRDefault="0067187B" w:rsidP="003E1047">
            <w:pPr>
              <w:pStyle w:val="ListParagraph"/>
              <w:spacing w:line="360" w:lineRule="auto"/>
              <w:ind w:left="0"/>
              <w:jc w:val="both"/>
            </w:pPr>
            <w:r>
              <w:rPr>
                <w:rFonts w:ascii="Cambria" w:hAnsi="Cambria"/>
                <w:color w:val="000000"/>
                <w:w w:val="115"/>
                <w:sz w:val="18"/>
                <w:lang w:val="en-US"/>
              </w:rPr>
              <w:t>VGG-FCN-VD16</w:t>
            </w:r>
          </w:p>
        </w:tc>
        <w:tc>
          <w:tcPr>
            <w:tcW w:w="1087" w:type="dxa"/>
            <w:vAlign w:val="center"/>
          </w:tcPr>
          <w:p w14:paraId="4EC6BAA0" w14:textId="51EB3774" w:rsidR="0067187B" w:rsidRDefault="0067187B" w:rsidP="003E1047">
            <w:pPr>
              <w:pStyle w:val="ListParagraph"/>
              <w:spacing w:line="360" w:lineRule="auto"/>
              <w:ind w:left="0"/>
              <w:jc w:val="both"/>
            </w:pPr>
            <w:r>
              <w:rPr>
                <w:rFonts w:ascii="Cambria" w:hAnsi="Cambria"/>
                <w:color w:val="000000"/>
                <w:sz w:val="18"/>
                <w:lang w:val="en-US"/>
              </w:rPr>
              <w:t>97.95</w:t>
            </w:r>
          </w:p>
        </w:tc>
        <w:tc>
          <w:tcPr>
            <w:tcW w:w="785" w:type="dxa"/>
            <w:vAlign w:val="center"/>
          </w:tcPr>
          <w:p w14:paraId="38F27E17" w14:textId="0B33C7E7"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23A2A855" w14:textId="44E7B143" w:rsidR="0067187B" w:rsidRDefault="0067187B" w:rsidP="00E10C74">
            <w:pPr>
              <w:pStyle w:val="ListParagraph"/>
              <w:spacing w:line="360" w:lineRule="auto"/>
              <w:ind w:left="0"/>
              <w:jc w:val="both"/>
            </w:pPr>
            <w:r>
              <w:fldChar w:fldCharType="begin"/>
            </w:r>
            <w:r>
              <w:instrText xml:space="preserve"> ADDIN ZOTERO_ITEM CSL_CITATION {"citationID":"PZ0an1Qf","properties":{"formattedCitation":"\\super 82\\nosupersub{}","plainCitation":"82","noteIndex":0},"citationItems":[{"id":4285,"uris":["http://zotero.org/users/local/VDpoIWnQ/items/SMTZ2255"],"itemData":{"id":4285,"type":"article-journal","container-title":"Computers and Electronics in Agriculture","DOI":"10.1016/j.compag.2017.09.012","ISSN":"0168-1699","note":"publisher: Elsevier BV","page":"369–379","title":"An in-field automatic wheat disease diagnosis system","volume":"142","author":[{"family":"Lu","given":"Jiang"},{"family":"Hu","given":"Jie"},{"family":"Zhao","given":"Guannan"},{"family":"Mei","given":"Fenghua"},{"family":"Zhang","given":"Changshui"}],"issued":{"date-parts":[["2017",11]]}}}],"schema":"https://github.com/citation-style-language/schema/raw/master/csl-citation.json"} </w:instrText>
            </w:r>
            <w:r>
              <w:fldChar w:fldCharType="separate"/>
            </w:r>
            <w:r w:rsidRPr="00E10C74">
              <w:rPr>
                <w:szCs w:val="24"/>
                <w:vertAlign w:val="superscript"/>
              </w:rPr>
              <w:t>82</w:t>
            </w:r>
            <w:r>
              <w:fldChar w:fldCharType="end"/>
            </w:r>
          </w:p>
        </w:tc>
      </w:tr>
      <w:tr w:rsidR="0067187B" w14:paraId="30243D36" w14:textId="322084CB" w:rsidTr="00634292">
        <w:tc>
          <w:tcPr>
            <w:tcW w:w="1051" w:type="dxa"/>
            <w:vAlign w:val="center"/>
          </w:tcPr>
          <w:p w14:paraId="5DEED32A" w14:textId="45D0CE90" w:rsidR="0067187B" w:rsidRDefault="0067187B" w:rsidP="003E1047">
            <w:pPr>
              <w:pStyle w:val="ListParagraph"/>
              <w:spacing w:line="360" w:lineRule="auto"/>
              <w:ind w:left="0"/>
              <w:jc w:val="both"/>
            </w:pPr>
            <w:r>
              <w:rPr>
                <w:rFonts w:ascii="Cambria" w:hAnsi="Cambria"/>
                <w:color w:val="000000"/>
                <w:sz w:val="18"/>
                <w:lang w:val="en-US"/>
              </w:rPr>
              <w:t>rice</w:t>
            </w:r>
          </w:p>
        </w:tc>
        <w:tc>
          <w:tcPr>
            <w:tcW w:w="1559" w:type="dxa"/>
            <w:vAlign w:val="center"/>
          </w:tcPr>
          <w:p w14:paraId="2E27E68C" w14:textId="5CE26797"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4BC45F1A" w14:textId="39798A77" w:rsidR="0067187B" w:rsidRDefault="0067187B" w:rsidP="003E1047">
            <w:pPr>
              <w:pStyle w:val="ListParagraph"/>
              <w:spacing w:line="360" w:lineRule="auto"/>
              <w:ind w:left="0"/>
              <w:jc w:val="both"/>
            </w:pPr>
            <w:r>
              <w:rPr>
                <w:rFonts w:ascii="Cambria" w:hAnsi="Cambria"/>
                <w:color w:val="000000"/>
                <w:w w:val="120"/>
                <w:sz w:val="18"/>
                <w:lang w:val="en-US"/>
              </w:rPr>
              <w:t>DCNN</w:t>
            </w:r>
          </w:p>
        </w:tc>
        <w:tc>
          <w:tcPr>
            <w:tcW w:w="1087" w:type="dxa"/>
            <w:vAlign w:val="center"/>
          </w:tcPr>
          <w:p w14:paraId="478144E8" w14:textId="0CD259AD" w:rsidR="0067187B" w:rsidRDefault="0067187B" w:rsidP="003E1047">
            <w:pPr>
              <w:pStyle w:val="ListParagraph"/>
              <w:spacing w:line="360" w:lineRule="auto"/>
              <w:ind w:left="0"/>
              <w:jc w:val="both"/>
            </w:pPr>
            <w:r>
              <w:rPr>
                <w:rFonts w:ascii="Cambria" w:hAnsi="Cambria"/>
                <w:color w:val="000000"/>
                <w:sz w:val="18"/>
                <w:lang w:val="en-US"/>
              </w:rPr>
              <w:t>95.48</w:t>
            </w:r>
          </w:p>
        </w:tc>
        <w:tc>
          <w:tcPr>
            <w:tcW w:w="785" w:type="dxa"/>
            <w:vAlign w:val="center"/>
          </w:tcPr>
          <w:p w14:paraId="453D57AA" w14:textId="5C88AF6D"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24933744" w14:textId="6AA7815C" w:rsidR="0067187B" w:rsidRDefault="0067187B" w:rsidP="00E10C74">
            <w:pPr>
              <w:pStyle w:val="ListParagraph"/>
              <w:spacing w:line="360" w:lineRule="auto"/>
              <w:ind w:left="0"/>
              <w:jc w:val="both"/>
            </w:pPr>
            <w:r>
              <w:fldChar w:fldCharType="begin"/>
            </w:r>
            <w:r>
              <w:instrText xml:space="preserve"> ADDIN ZOTERO_ITEM CSL_CITATION {"citationID":"tiYJxVsY","properties":{"formattedCitation":"\\super 83\\nosupersub{}","plainCitation":"83","noteIndex":0},"citationItems":[{"id":4276,"uris":["http://zotero.org/users/local/VDpoIWnQ/items/Z7GWAV3B"],"itemData":{"id":4276,"type":"article-journal","container-title":"Neurocomputing","DOI":"10.1016/j.neucom.2017.06.023","ISSN":"0925-2312","note":"publisher: Elsevier BV","page":"378–384","title":"Identification of rice diseases using deep convolutional neural networks","volume":"267","author":[{"family":"Lu","given":"Yang"},{"family":"Yi","given":"Shujuan"},{"family":"Zeng","given":"Nianyin"},{"family":"Liu","given":"Yurong"},{"family":"Zhang","given":"Yong"}],"issued":{"date-parts":[["2017",12]]}}}],"schema":"https://github.com/citation-style-language/schema/raw/master/csl-citation.json"} </w:instrText>
            </w:r>
            <w:r>
              <w:fldChar w:fldCharType="separate"/>
            </w:r>
            <w:r w:rsidRPr="00E10C74">
              <w:rPr>
                <w:szCs w:val="24"/>
                <w:vertAlign w:val="superscript"/>
              </w:rPr>
              <w:t>83</w:t>
            </w:r>
            <w:r>
              <w:fldChar w:fldCharType="end"/>
            </w:r>
          </w:p>
        </w:tc>
      </w:tr>
      <w:tr w:rsidR="0067187B" w14:paraId="04E81050" w14:textId="3EBBE52C" w:rsidTr="00634292">
        <w:tc>
          <w:tcPr>
            <w:tcW w:w="1051" w:type="dxa"/>
            <w:vAlign w:val="center"/>
          </w:tcPr>
          <w:p w14:paraId="794D144F" w14:textId="76914619" w:rsidR="0067187B" w:rsidRDefault="0067187B" w:rsidP="003E1047">
            <w:pPr>
              <w:pStyle w:val="ListParagraph"/>
              <w:spacing w:line="360" w:lineRule="auto"/>
              <w:ind w:left="0"/>
              <w:jc w:val="both"/>
            </w:pPr>
            <w:r>
              <w:rPr>
                <w:rFonts w:ascii="Cambria" w:hAnsi="Cambria"/>
                <w:color w:val="000000"/>
                <w:sz w:val="18"/>
                <w:lang w:val="en-US"/>
              </w:rPr>
              <w:t>tomato</w:t>
            </w:r>
          </w:p>
        </w:tc>
        <w:tc>
          <w:tcPr>
            <w:tcW w:w="1559" w:type="dxa"/>
            <w:vAlign w:val="center"/>
          </w:tcPr>
          <w:p w14:paraId="1D1116C8" w14:textId="74ACF20E"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33A3C8B4" w14:textId="06C1C5FC" w:rsidR="0067187B" w:rsidRDefault="0067187B" w:rsidP="003E1047">
            <w:pPr>
              <w:pStyle w:val="ListParagraph"/>
              <w:spacing w:line="360" w:lineRule="auto"/>
              <w:ind w:left="0"/>
              <w:jc w:val="both"/>
            </w:pPr>
            <w:proofErr w:type="spellStart"/>
            <w:r>
              <w:rPr>
                <w:rFonts w:ascii="Cambria" w:hAnsi="Cambria"/>
                <w:color w:val="000000"/>
                <w:w w:val="110"/>
                <w:sz w:val="18"/>
                <w:lang w:val="en-US"/>
              </w:rPr>
              <w:t>GoogLeNet</w:t>
            </w:r>
            <w:proofErr w:type="spellEnd"/>
          </w:p>
        </w:tc>
        <w:tc>
          <w:tcPr>
            <w:tcW w:w="1087" w:type="dxa"/>
            <w:vAlign w:val="center"/>
          </w:tcPr>
          <w:p w14:paraId="2D577743" w14:textId="7CC6EDC1" w:rsidR="0067187B" w:rsidRDefault="0067187B" w:rsidP="003E1047">
            <w:pPr>
              <w:pStyle w:val="ListParagraph"/>
              <w:spacing w:line="360" w:lineRule="auto"/>
              <w:ind w:left="0"/>
              <w:jc w:val="both"/>
            </w:pPr>
            <w:r>
              <w:rPr>
                <w:rFonts w:ascii="Cambria" w:hAnsi="Cambria"/>
                <w:color w:val="000000"/>
                <w:sz w:val="18"/>
                <w:lang w:val="en-US"/>
              </w:rPr>
              <w:t>99.18</w:t>
            </w:r>
          </w:p>
        </w:tc>
        <w:tc>
          <w:tcPr>
            <w:tcW w:w="785" w:type="dxa"/>
            <w:vAlign w:val="center"/>
          </w:tcPr>
          <w:p w14:paraId="0F86FEF7" w14:textId="02BEBF85"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4953AF09" w14:textId="3CCE5009" w:rsidR="0067187B" w:rsidRDefault="0067187B" w:rsidP="00E10C74">
            <w:pPr>
              <w:pStyle w:val="ListParagraph"/>
              <w:spacing w:line="360" w:lineRule="auto"/>
              <w:ind w:left="0"/>
              <w:jc w:val="both"/>
            </w:pPr>
            <w:r>
              <w:fldChar w:fldCharType="begin"/>
            </w:r>
            <w:r>
              <w:instrText xml:space="preserve"> ADDIN ZOTERO_ITEM CSL_CITATION {"citationID":"g4BTKBhu","properties":{"formattedCitation":"\\super 84\\nosupersub{}","plainCitation":"84","noteIndex":0},"citationItems":[{"id":4278,"uris":["http://zotero.org/users/local/VDpoIWnQ/items/I5MLMEVQ"],"itemData":{"id":4278,"type":"article-journal","container-title":"Applied Artificial Intelligence","DOI":"10.1080/08839514.2017.1315516","ISSN":"1087-6545","issue":"4","note":"publisher: Informa UK Limited","page":"299–315","title":"Deep Learning for Tomato Diseases: Classification and Symptoms Visualization","volume":"31","author":[{"family":"Brahimi","given":"Mohammed"},{"family":"Boukhalfa","given":"Kamel"},{"family":"Moussaoui","given":"Abdelouahab"}],"issued":{"date-parts":[["2017",4]]}}}],"schema":"https://github.com/citation-style-language/schema/raw/master/csl-citation.json"} </w:instrText>
            </w:r>
            <w:r>
              <w:fldChar w:fldCharType="separate"/>
            </w:r>
            <w:r w:rsidRPr="00E10C74">
              <w:rPr>
                <w:szCs w:val="24"/>
                <w:vertAlign w:val="superscript"/>
              </w:rPr>
              <w:t>84</w:t>
            </w:r>
            <w:r>
              <w:fldChar w:fldCharType="end"/>
            </w:r>
          </w:p>
        </w:tc>
      </w:tr>
      <w:tr w:rsidR="0067187B" w14:paraId="5931C893" w14:textId="2A6ED53F" w:rsidTr="00634292">
        <w:tc>
          <w:tcPr>
            <w:tcW w:w="1051" w:type="dxa"/>
            <w:vAlign w:val="center"/>
          </w:tcPr>
          <w:p w14:paraId="55C68495" w14:textId="3E3B1A7A"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3BD938D2" w14:textId="29CEFA00"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age</w:t>
            </w:r>
            <w:proofErr w:type="spellEnd"/>
          </w:p>
        </w:tc>
        <w:tc>
          <w:tcPr>
            <w:tcW w:w="1395" w:type="dxa"/>
            <w:vAlign w:val="center"/>
          </w:tcPr>
          <w:p w14:paraId="1765B153" w14:textId="52D5045A"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3350793F" w14:textId="769BEFE2" w:rsidR="0067187B" w:rsidRDefault="0067187B" w:rsidP="003E1047">
            <w:pPr>
              <w:pStyle w:val="ListParagraph"/>
              <w:spacing w:line="360" w:lineRule="auto"/>
              <w:ind w:left="0"/>
              <w:jc w:val="both"/>
            </w:pPr>
            <w:r>
              <w:rPr>
                <w:rFonts w:ascii="Cambria" w:hAnsi="Cambria"/>
                <w:color w:val="000000"/>
                <w:sz w:val="18"/>
                <w:lang w:val="en-US"/>
              </w:rPr>
              <w:t>97.62</w:t>
            </w:r>
          </w:p>
        </w:tc>
        <w:tc>
          <w:tcPr>
            <w:tcW w:w="785" w:type="dxa"/>
            <w:vAlign w:val="center"/>
          </w:tcPr>
          <w:p w14:paraId="3148334A" w14:textId="6AC5F967"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78F797B7" w14:textId="6CE726E5" w:rsidR="0067187B" w:rsidRDefault="0067187B" w:rsidP="00E10C74">
            <w:pPr>
              <w:pStyle w:val="ListParagraph"/>
              <w:spacing w:line="360" w:lineRule="auto"/>
              <w:ind w:left="0"/>
              <w:jc w:val="both"/>
            </w:pPr>
            <w:r>
              <w:fldChar w:fldCharType="begin"/>
            </w:r>
            <w:r>
              <w:instrText xml:space="preserve"> ADDIN ZOTERO_ITEM CSL_CITATION {"citationID":"Jhky9LLv","properties":{"formattedCitation":"\\super 25\\nosupersub{}","plainCitation":"25","noteIndex":0},"citationItems":[{"id":4314,"uris":["http://zotero.org/users/local/VDpoIWnQ/items/IJVRJI3G"],"itemData":{"id":4314,"type":"article-journal","container-title":"Multimedia Tools and Applications","DOI":"10.1007/s11042-022-11915-2","ISSN":"1573-7721","issue":"6","note":"publisher: Springer Science and Business Media LLC","page":"7759–7782","title":"Apple leaf disease recognition method with improved residual network","volume":"81","author":[{"family":"Yu","given":"Helong"},{"family":"Cheng","given":"Xianhe"},{"family":"Chen","given":"Chengcheng"},{"family":"Heidari","given":"Ali Asghar"},{"family":"Liu","given":"Jiawen"},{"family":"Cai","given":"Zhennao"},{"family":"Chen","given":"Huiling"}],"issued":{"date-parts":[["2022",1]]}}}],"schema":"https://github.com/citation-style-language/schema/raw/master/csl-citation.json"} </w:instrText>
            </w:r>
            <w:r>
              <w:fldChar w:fldCharType="separate"/>
            </w:r>
            <w:r w:rsidRPr="00E10C74">
              <w:rPr>
                <w:szCs w:val="24"/>
                <w:vertAlign w:val="superscript"/>
              </w:rPr>
              <w:t>25</w:t>
            </w:r>
            <w:r>
              <w:fldChar w:fldCharType="end"/>
            </w:r>
          </w:p>
        </w:tc>
      </w:tr>
      <w:tr w:rsidR="0067187B" w14:paraId="2B52FC92" w14:textId="4D8452C6" w:rsidTr="00634292">
        <w:tc>
          <w:tcPr>
            <w:tcW w:w="1051" w:type="dxa"/>
            <w:vAlign w:val="center"/>
          </w:tcPr>
          <w:p w14:paraId="65E8844B" w14:textId="7C739BA6" w:rsidR="0067187B" w:rsidRDefault="0067187B" w:rsidP="003E1047">
            <w:pPr>
              <w:pStyle w:val="ListParagraph"/>
              <w:spacing w:line="360" w:lineRule="auto"/>
              <w:ind w:left="0"/>
              <w:jc w:val="both"/>
            </w:pPr>
            <w:r>
              <w:rPr>
                <w:rFonts w:ascii="Cambria" w:hAnsi="Cambria"/>
                <w:color w:val="000000"/>
                <w:sz w:val="18"/>
                <w:lang w:val="en-US"/>
              </w:rPr>
              <w:t>banana</w:t>
            </w:r>
          </w:p>
        </w:tc>
        <w:tc>
          <w:tcPr>
            <w:tcW w:w="1559" w:type="dxa"/>
            <w:vAlign w:val="center"/>
          </w:tcPr>
          <w:p w14:paraId="242829BC" w14:textId="04598FAC"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3D5C7C5" w14:textId="5114C630" w:rsidR="0067187B" w:rsidRDefault="0067187B" w:rsidP="003E1047">
            <w:pPr>
              <w:pStyle w:val="ListParagraph"/>
              <w:spacing w:line="360" w:lineRule="auto"/>
              <w:ind w:left="0"/>
              <w:jc w:val="both"/>
            </w:pPr>
            <w:proofErr w:type="spellStart"/>
            <w:r>
              <w:rPr>
                <w:rFonts w:ascii="Cambria" w:hAnsi="Cambria"/>
                <w:color w:val="000000"/>
                <w:w w:val="105"/>
                <w:sz w:val="18"/>
                <w:lang w:val="en-US"/>
              </w:rPr>
              <w:t>LeNet</w:t>
            </w:r>
            <w:proofErr w:type="spellEnd"/>
          </w:p>
        </w:tc>
        <w:tc>
          <w:tcPr>
            <w:tcW w:w="1087" w:type="dxa"/>
            <w:vAlign w:val="center"/>
          </w:tcPr>
          <w:p w14:paraId="2B5DAC6E" w14:textId="574EAB29" w:rsidR="0067187B" w:rsidRDefault="0067187B" w:rsidP="003E1047">
            <w:pPr>
              <w:pStyle w:val="ListParagraph"/>
              <w:spacing w:line="360" w:lineRule="auto"/>
              <w:ind w:left="0"/>
              <w:jc w:val="both"/>
            </w:pPr>
            <w:r>
              <w:rPr>
                <w:rFonts w:ascii="Cambria" w:hAnsi="Cambria"/>
                <w:color w:val="000000"/>
                <w:sz w:val="18"/>
                <w:lang w:val="en-US"/>
              </w:rPr>
              <w:t>99</w:t>
            </w:r>
          </w:p>
        </w:tc>
        <w:tc>
          <w:tcPr>
            <w:tcW w:w="785" w:type="dxa"/>
            <w:vAlign w:val="center"/>
          </w:tcPr>
          <w:p w14:paraId="43ACC5F6" w14:textId="47FDC514"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6868432E" w14:textId="03D3C9F7" w:rsidR="0067187B" w:rsidRDefault="0067187B" w:rsidP="00E10C74">
            <w:pPr>
              <w:pStyle w:val="ListParagraph"/>
              <w:spacing w:line="360" w:lineRule="auto"/>
              <w:ind w:left="0"/>
              <w:jc w:val="both"/>
            </w:pPr>
            <w:r>
              <w:fldChar w:fldCharType="begin"/>
            </w:r>
            <w:r>
              <w:instrText xml:space="preserve"> ADDIN ZOTERO_ITEM CSL_CITATION {"citationID":"A1sbpjjU","properties":{"formattedCitation":"\\super 85\\nosupersub{}","plainCitation":"85","noteIndex":0},"citationItems":[{"id":4345,"uris":["http://zotero.org/users/local/VDpoIWnQ/items/2U9FEU92"],"itemData":{"id":4345,"type":"book","abstract":"Plant diseases are important factors as they result in serious reduction in quality and quantity of agriculture products. Therefore, early detection and diagnosis of these diseases are important. To this end, we propose a deep learning-based approach that automates the process of classifying ba- nana leaves diseases. In particular, we make use of the LeNet architecture as a convolutional neural network to classify image data sets. The preliminary results demonstrate the effectiveness of the proposed approach even under challenging conditions such as illumination, complex background, different resolution, size, pose, and orientation of real scene images.","ISBN":"978-3-88579-660-2","language":"en","note":"Accepted: 2017-06-21T11:24:45Z\nISSN: 1617-5468","publisher":"Gesellschaft für Informatik e.V.","source":"dl.gi.de","title":"A Deep Learning-based Approach for Banana Leaf Diseases Classification","URL":"http://dl.gi.de/handle/20.500.12116/944","author":[{"family":"Amara","given":"Jihen"},{"family":"Bouaziz","given":"Bassem"},{"family":"Algergawy","given":"Alsayed"}],"accessed":{"date-parts":[["2022",12,23]]},"issued":{"date-parts":[["2017"]]}}}],"schema":"https://github.com/citation-style-language/schema/raw/master/csl-citation.json"} </w:instrText>
            </w:r>
            <w:r>
              <w:fldChar w:fldCharType="separate"/>
            </w:r>
            <w:r w:rsidRPr="00E10C74">
              <w:rPr>
                <w:szCs w:val="24"/>
                <w:vertAlign w:val="superscript"/>
              </w:rPr>
              <w:t>85</w:t>
            </w:r>
            <w:r>
              <w:fldChar w:fldCharType="end"/>
            </w:r>
          </w:p>
        </w:tc>
      </w:tr>
      <w:tr w:rsidR="0067187B" w14:paraId="0BB4DCDB" w14:textId="02E61FF8" w:rsidTr="00634292">
        <w:tc>
          <w:tcPr>
            <w:tcW w:w="1051" w:type="dxa"/>
            <w:vAlign w:val="center"/>
          </w:tcPr>
          <w:p w14:paraId="29B025C3" w14:textId="7A272DA1" w:rsidR="0067187B" w:rsidRDefault="0067187B" w:rsidP="003E1047">
            <w:pPr>
              <w:pStyle w:val="ListParagraph"/>
              <w:spacing w:line="360" w:lineRule="auto"/>
              <w:ind w:left="0"/>
              <w:jc w:val="both"/>
            </w:pPr>
            <w:r>
              <w:rPr>
                <w:rFonts w:ascii="Cambria" w:hAnsi="Cambria"/>
                <w:color w:val="000000"/>
                <w:sz w:val="18"/>
                <w:lang w:val="en-US"/>
              </w:rPr>
              <w:t>cassava</w:t>
            </w:r>
          </w:p>
        </w:tc>
        <w:tc>
          <w:tcPr>
            <w:tcW w:w="1559" w:type="dxa"/>
            <w:vAlign w:val="center"/>
          </w:tcPr>
          <w:p w14:paraId="65A57092" w14:textId="7AE95967"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16DC7CDD" w14:textId="250402F2" w:rsidR="0067187B" w:rsidRDefault="0067187B" w:rsidP="003E1047">
            <w:pPr>
              <w:pStyle w:val="ListParagraph"/>
              <w:spacing w:line="360" w:lineRule="auto"/>
              <w:ind w:left="0"/>
              <w:jc w:val="both"/>
            </w:pPr>
            <w:r>
              <w:rPr>
                <w:rFonts w:ascii="Cambria" w:hAnsi="Cambria"/>
                <w:color w:val="000000"/>
                <w:sz w:val="18"/>
                <w:lang w:val="en-US"/>
              </w:rPr>
              <w:t>Inception-v3</w:t>
            </w:r>
          </w:p>
        </w:tc>
        <w:tc>
          <w:tcPr>
            <w:tcW w:w="1087" w:type="dxa"/>
            <w:vAlign w:val="center"/>
          </w:tcPr>
          <w:p w14:paraId="23AEEC60" w14:textId="000919B1" w:rsidR="0067187B" w:rsidRDefault="0067187B" w:rsidP="003E1047">
            <w:pPr>
              <w:pStyle w:val="ListParagraph"/>
              <w:spacing w:line="360" w:lineRule="auto"/>
              <w:ind w:left="0"/>
              <w:jc w:val="both"/>
            </w:pPr>
            <w:r>
              <w:rPr>
                <w:rFonts w:ascii="Cambria" w:hAnsi="Cambria"/>
                <w:color w:val="000000"/>
                <w:sz w:val="18"/>
                <w:lang w:val="en-US"/>
              </w:rPr>
              <w:t>93</w:t>
            </w:r>
          </w:p>
        </w:tc>
        <w:tc>
          <w:tcPr>
            <w:tcW w:w="785" w:type="dxa"/>
            <w:vAlign w:val="center"/>
          </w:tcPr>
          <w:p w14:paraId="08AEDA4C" w14:textId="6D7E66F5"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516521EB" w14:textId="645626A2" w:rsidR="0067187B" w:rsidRDefault="0067187B" w:rsidP="00E10C74">
            <w:pPr>
              <w:pStyle w:val="ListParagraph"/>
              <w:spacing w:line="360" w:lineRule="auto"/>
              <w:ind w:left="0"/>
              <w:jc w:val="both"/>
            </w:pPr>
            <w:r>
              <w:fldChar w:fldCharType="begin"/>
            </w:r>
            <w:r>
              <w:instrText xml:space="preserve"> ADDIN ZOTERO_ITEM CSL_CITATION {"citationID":"N29jzd1M","properties":{"formattedCitation":"\\super 86\\nosupersub{}","plainCitation":"86","noteIndex":0},"citationItems":[{"id":4286,"uris":["http://zotero.org/users/local/VDpoIWnQ/items/4XFLJ2S9"],"itemData":{"id":4286,"type":"article-journal","container-title":"Frontiers in Plant Science","DOI":"10.3389/fpls.2017.01852","ISSN":"1664-462X","note":"publisher: Frontiers Media SA","title":"Deep Learning for Image-Based Cassava Disease Detection","URL":"http://dx.doi.org/10.3389/fpls.2017.01852","volume":"8","author":[{"family":"Ramcharan","given":"Amanda"},{"family":"Baranowski","given":"Kelsee"},{"family":"McCloskey","given":"Peter"},{"family":"Ahmed","given":"Babuali"},{"family":"Legg","given":"James"},{"family":"Hughes","given":"David P."}],"issued":{"date-parts":[["2017",10]]}}}],"schema":"https://github.com/citation-style-language/schema/raw/master/csl-citation.json"} </w:instrText>
            </w:r>
            <w:r>
              <w:fldChar w:fldCharType="separate"/>
            </w:r>
            <w:r w:rsidRPr="00E10C74">
              <w:rPr>
                <w:szCs w:val="24"/>
                <w:vertAlign w:val="superscript"/>
              </w:rPr>
              <w:t>86</w:t>
            </w:r>
            <w:r>
              <w:fldChar w:fldCharType="end"/>
            </w:r>
          </w:p>
        </w:tc>
      </w:tr>
      <w:tr w:rsidR="0067187B" w14:paraId="5F888AFE" w14:textId="2FD31063" w:rsidTr="00634292">
        <w:tc>
          <w:tcPr>
            <w:tcW w:w="1051" w:type="dxa"/>
            <w:vAlign w:val="center"/>
          </w:tcPr>
          <w:p w14:paraId="34896D4A" w14:textId="4C0E8348"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17327E69" w14:textId="6517ACCB"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07284369" w14:textId="25F1B9C9" w:rsidR="0067187B" w:rsidRDefault="0067187B" w:rsidP="003E1047">
            <w:pPr>
              <w:pStyle w:val="ListParagraph"/>
              <w:spacing w:line="360" w:lineRule="auto"/>
              <w:ind w:left="0"/>
              <w:jc w:val="both"/>
            </w:pPr>
            <w:r>
              <w:rPr>
                <w:rFonts w:ascii="Cambria" w:hAnsi="Cambria"/>
                <w:color w:val="000000"/>
                <w:w w:val="110"/>
                <w:sz w:val="18"/>
                <w:lang w:val="en-US"/>
              </w:rPr>
              <w:t>VGG16</w:t>
            </w:r>
          </w:p>
        </w:tc>
        <w:tc>
          <w:tcPr>
            <w:tcW w:w="1087" w:type="dxa"/>
            <w:vAlign w:val="center"/>
          </w:tcPr>
          <w:p w14:paraId="2EAECEA4" w14:textId="782B4DF3" w:rsidR="0067187B" w:rsidRDefault="0067187B" w:rsidP="003E1047">
            <w:pPr>
              <w:pStyle w:val="ListParagraph"/>
              <w:spacing w:line="360" w:lineRule="auto"/>
              <w:ind w:left="0"/>
              <w:jc w:val="both"/>
            </w:pPr>
            <w:r>
              <w:rPr>
                <w:rFonts w:ascii="Cambria" w:hAnsi="Cambria"/>
                <w:color w:val="000000"/>
                <w:sz w:val="18"/>
                <w:lang w:val="en-US"/>
              </w:rPr>
              <w:t>90.4</w:t>
            </w:r>
          </w:p>
        </w:tc>
        <w:tc>
          <w:tcPr>
            <w:tcW w:w="785" w:type="dxa"/>
            <w:vAlign w:val="center"/>
          </w:tcPr>
          <w:p w14:paraId="033A259A" w14:textId="2540A4EA"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4F28728A" w14:textId="6751F5A0" w:rsidR="0067187B" w:rsidRDefault="0067187B" w:rsidP="00E10C74">
            <w:pPr>
              <w:pStyle w:val="ListParagraph"/>
              <w:spacing w:line="360" w:lineRule="auto"/>
              <w:ind w:left="0"/>
              <w:jc w:val="both"/>
            </w:pPr>
            <w:r>
              <w:fldChar w:fldCharType="begin"/>
            </w:r>
            <w:r>
              <w:instrText xml:space="preserve"> ADDIN ZOTERO_ITEM CSL_CITATION {"citationID":"uVPgnuLx","properties":{"formattedCitation":"\\super 87\\nosupersub{}","plainCitation":"87","noteIndex":0},"citationItems":[{"id":4287,"uris":["http://zotero.org/users/local/VDpoIWnQ/items/5CR2NMG9"],"itemData":{"id":4287,"type":"article-journal","container-title":"Computational Intelligence and Neuroscience","DOI":"10.1155/2017/2917536","ISSN":"1687-5273","note":"publisher: Hindawi Limited","page":"1–8","title":"Automatic Image-Based Plant Disease Severity Estimation Using Deep Learning","volume":"2017","author":[{"family":"Wang","given":"Guan"},{"family":"Sun","given":"Yu"},{"family":"Wang","given":"Jianxin"}],"issued":{"date-parts":[["2017"]]}}}],"schema":"https://github.com/citation-style-language/schema/raw/master/csl-citation.json"} </w:instrText>
            </w:r>
            <w:r>
              <w:fldChar w:fldCharType="separate"/>
            </w:r>
            <w:r w:rsidRPr="00E10C74">
              <w:rPr>
                <w:szCs w:val="24"/>
                <w:vertAlign w:val="superscript"/>
              </w:rPr>
              <w:t>87</w:t>
            </w:r>
            <w:r>
              <w:fldChar w:fldCharType="end"/>
            </w:r>
          </w:p>
        </w:tc>
      </w:tr>
      <w:tr w:rsidR="0067187B" w14:paraId="7F095A6B" w14:textId="5DBF0A66" w:rsidTr="00634292">
        <w:tc>
          <w:tcPr>
            <w:tcW w:w="1051" w:type="dxa"/>
            <w:vAlign w:val="center"/>
          </w:tcPr>
          <w:p w14:paraId="1449097E" w14:textId="63CF3C7E" w:rsidR="0067187B" w:rsidRDefault="0067187B" w:rsidP="003E1047">
            <w:pPr>
              <w:pStyle w:val="ListParagraph"/>
              <w:spacing w:line="360" w:lineRule="auto"/>
              <w:ind w:left="0"/>
              <w:jc w:val="both"/>
            </w:pPr>
            <w:r>
              <w:rPr>
                <w:rFonts w:ascii="Cambria" w:hAnsi="Cambria"/>
                <w:color w:val="000000"/>
                <w:w w:val="105"/>
                <w:sz w:val="18"/>
                <w:lang w:val="en-US"/>
              </w:rPr>
              <w:t>olive</w:t>
            </w:r>
          </w:p>
        </w:tc>
        <w:tc>
          <w:tcPr>
            <w:tcW w:w="1559" w:type="dxa"/>
            <w:vAlign w:val="center"/>
          </w:tcPr>
          <w:p w14:paraId="50FDEABC" w14:textId="584CC2A2"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822FE79" w14:textId="45710C84" w:rsidR="0067187B" w:rsidRDefault="0067187B" w:rsidP="003E1047">
            <w:pPr>
              <w:pStyle w:val="ListParagraph"/>
              <w:spacing w:line="360" w:lineRule="auto"/>
              <w:ind w:left="0"/>
              <w:jc w:val="both"/>
            </w:pPr>
            <w:proofErr w:type="spellStart"/>
            <w:r>
              <w:rPr>
                <w:rFonts w:ascii="Cambria" w:hAnsi="Cambria"/>
                <w:color w:val="000000"/>
                <w:w w:val="105"/>
                <w:sz w:val="18"/>
                <w:lang w:val="en-US"/>
              </w:rPr>
              <w:t>LeNet</w:t>
            </w:r>
            <w:proofErr w:type="spellEnd"/>
          </w:p>
        </w:tc>
        <w:tc>
          <w:tcPr>
            <w:tcW w:w="1087" w:type="dxa"/>
            <w:vAlign w:val="center"/>
          </w:tcPr>
          <w:p w14:paraId="31892912" w14:textId="305A5B64" w:rsidR="0067187B" w:rsidRDefault="0067187B" w:rsidP="003E1047">
            <w:pPr>
              <w:pStyle w:val="ListParagraph"/>
              <w:spacing w:line="360" w:lineRule="auto"/>
              <w:ind w:left="0"/>
              <w:jc w:val="both"/>
            </w:pPr>
            <w:r>
              <w:rPr>
                <w:rFonts w:ascii="Cambria" w:hAnsi="Cambria"/>
                <w:color w:val="000000"/>
                <w:sz w:val="18"/>
                <w:lang w:val="en-US"/>
              </w:rPr>
              <w:t>99</w:t>
            </w:r>
          </w:p>
        </w:tc>
        <w:tc>
          <w:tcPr>
            <w:tcW w:w="785" w:type="dxa"/>
            <w:vAlign w:val="center"/>
          </w:tcPr>
          <w:p w14:paraId="75F96B75" w14:textId="3C036BAA"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04FEC4F9" w14:textId="7AA3675E" w:rsidR="0067187B" w:rsidRDefault="0067187B" w:rsidP="00E10C74">
            <w:pPr>
              <w:pStyle w:val="ListParagraph"/>
              <w:spacing w:line="360" w:lineRule="auto"/>
              <w:ind w:left="0"/>
              <w:jc w:val="both"/>
            </w:pPr>
            <w:r>
              <w:fldChar w:fldCharType="begin"/>
            </w:r>
            <w:r>
              <w:instrText xml:space="preserve"> ADDIN ZOTERO_ITEM CSL_CITATION {"citationID":"oyXox7yR","properties":{"formattedCitation":"\\super 88\\nosupersub{}","plainCitation":"88","noteIndex":0},"citationItems":[{"id":4282,"uris":["http://zotero.org/users/local/VDpoIWnQ/items/7EZL4J3G"],"itemData":{"id":4282,"type":"article-journal","container-title":"Frontiers in Plant Science","DOI":"10.3389/fpls.2017.01741","ISSN":"1664-462X","note":"publisher: Frontiers Media SA","title":"X-FIDO: An Effective Application for Detecting Olive Quick Decline Syndrome with Deep Learning and Data Fusion","URL":"http://dx.doi.org/10.3389/fpls.2017.01741","volume":"8","author":[{"family":"Cruz","given":"Albert C."},{"family":"Luvisi","given":"Andrea"},{"family":"De Bellis","given":"Luigi"},{"family":"Ampatzidis","given":"Yiannis"}],"issued":{"date-parts":[["2017",10]]}}}],"schema":"https://github.com/citation-style-language/schema/raw/master/csl-citation.json"} </w:instrText>
            </w:r>
            <w:r>
              <w:fldChar w:fldCharType="separate"/>
            </w:r>
            <w:r w:rsidRPr="00E10C74">
              <w:rPr>
                <w:szCs w:val="24"/>
                <w:vertAlign w:val="superscript"/>
              </w:rPr>
              <w:t>88</w:t>
            </w:r>
            <w:r>
              <w:fldChar w:fldCharType="end"/>
            </w:r>
          </w:p>
        </w:tc>
      </w:tr>
      <w:tr w:rsidR="0067187B" w14:paraId="7E50B3E2" w14:textId="3CD736BC" w:rsidTr="00634292">
        <w:tc>
          <w:tcPr>
            <w:tcW w:w="1051" w:type="dxa"/>
            <w:vAlign w:val="center"/>
          </w:tcPr>
          <w:p w14:paraId="24DEB980" w14:textId="205097B9" w:rsidR="0067187B" w:rsidRDefault="0067187B" w:rsidP="003E1047">
            <w:pPr>
              <w:pStyle w:val="ListParagraph"/>
              <w:spacing w:line="360" w:lineRule="auto"/>
              <w:ind w:left="0"/>
              <w:jc w:val="both"/>
            </w:pPr>
            <w:r>
              <w:rPr>
                <w:rFonts w:ascii="Cambria" w:hAnsi="Cambria"/>
                <w:color w:val="000000"/>
                <w:sz w:val="18"/>
                <w:lang w:val="en-US"/>
              </w:rPr>
              <w:t>potato</w:t>
            </w:r>
          </w:p>
        </w:tc>
        <w:tc>
          <w:tcPr>
            <w:tcW w:w="1559" w:type="dxa"/>
            <w:vAlign w:val="center"/>
          </w:tcPr>
          <w:p w14:paraId="0F7F3C71" w14:textId="13D3A75B"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1F3E85D5" w14:textId="1CF9FC25" w:rsidR="0067187B" w:rsidRDefault="0067187B" w:rsidP="003E1047">
            <w:pPr>
              <w:pStyle w:val="ListParagraph"/>
              <w:spacing w:line="360" w:lineRule="auto"/>
              <w:ind w:left="0"/>
              <w:jc w:val="both"/>
            </w:pPr>
            <w:r>
              <w:rPr>
                <w:rFonts w:ascii="Cambria" w:hAnsi="Cambria"/>
                <w:color w:val="000000"/>
                <w:w w:val="125"/>
                <w:sz w:val="18"/>
                <w:lang w:val="en-US"/>
              </w:rPr>
              <w:t>VGG</w:t>
            </w:r>
          </w:p>
        </w:tc>
        <w:tc>
          <w:tcPr>
            <w:tcW w:w="1087" w:type="dxa"/>
            <w:vAlign w:val="center"/>
          </w:tcPr>
          <w:p w14:paraId="3CA0FA7F" w14:textId="1570D30A" w:rsidR="0067187B" w:rsidRDefault="0067187B" w:rsidP="003E1047">
            <w:pPr>
              <w:pStyle w:val="ListParagraph"/>
              <w:spacing w:line="360" w:lineRule="auto"/>
              <w:ind w:left="0"/>
              <w:jc w:val="both"/>
            </w:pPr>
            <w:r>
              <w:rPr>
                <w:rFonts w:ascii="Cambria" w:hAnsi="Cambria"/>
                <w:color w:val="000000"/>
                <w:sz w:val="18"/>
                <w:lang w:val="en-US"/>
              </w:rPr>
              <w:t>96</w:t>
            </w:r>
          </w:p>
        </w:tc>
        <w:tc>
          <w:tcPr>
            <w:tcW w:w="785" w:type="dxa"/>
            <w:vAlign w:val="center"/>
          </w:tcPr>
          <w:p w14:paraId="06B6A3DF" w14:textId="6A463D9C"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275B9F91" w14:textId="4E0192ED" w:rsidR="0067187B" w:rsidRDefault="0067187B" w:rsidP="00E10C74">
            <w:pPr>
              <w:pStyle w:val="ListParagraph"/>
              <w:spacing w:line="360" w:lineRule="auto"/>
              <w:ind w:left="0"/>
              <w:jc w:val="both"/>
            </w:pPr>
            <w:r>
              <w:fldChar w:fldCharType="begin"/>
            </w:r>
            <w:r>
              <w:instrText xml:space="preserve"> ADDIN ZOTERO_ITEM CSL_CITATION {"citationID":"9mPwUO9s","properties":{"formattedCitation":"\\super 89\\nosupersub{}","plainCitation":"89","noteIndex":0},"citationItems":[{"id":4288,"uris":["http://zotero.org/users/local/VDpoIWnQ/items/WGGEP797"],"itemData":{"id":4288,"type":"article-journal","container-title":"Advances in Animal Biosciences","DOI":"10.1017/s2040470017001376","ISSN":"2040-4700","issue":"2","note":"publisher: Elsevier BV","page":"244–249","title":"Potato Disease Classification Using Convolution Neural Networks","volume":"8","author":[{"family":"Oppenheim","given":"D."},{"family":"Shani","given":"G."}],"issued":{"date-parts":[["2017"]]}}}],"schema":"https://github.com/citation-style-language/schema/raw/master/csl-citation.json"} </w:instrText>
            </w:r>
            <w:r>
              <w:fldChar w:fldCharType="separate"/>
            </w:r>
            <w:r w:rsidRPr="00E10C74">
              <w:rPr>
                <w:szCs w:val="24"/>
                <w:vertAlign w:val="superscript"/>
              </w:rPr>
              <w:t>89</w:t>
            </w:r>
            <w:r>
              <w:fldChar w:fldCharType="end"/>
            </w:r>
          </w:p>
        </w:tc>
      </w:tr>
      <w:tr w:rsidR="0067187B" w14:paraId="2623FC2E" w14:textId="01054C48" w:rsidTr="00634292">
        <w:tc>
          <w:tcPr>
            <w:tcW w:w="1051" w:type="dxa"/>
            <w:vAlign w:val="center"/>
          </w:tcPr>
          <w:p w14:paraId="7911F376" w14:textId="4ED967E7" w:rsidR="0067187B" w:rsidRDefault="0067187B" w:rsidP="003E1047">
            <w:pPr>
              <w:pStyle w:val="ListParagraph"/>
              <w:spacing w:line="360" w:lineRule="auto"/>
              <w:ind w:left="0"/>
              <w:jc w:val="both"/>
            </w:pPr>
            <w:r>
              <w:rPr>
                <w:rFonts w:ascii="Cambria" w:hAnsi="Cambria"/>
                <w:color w:val="000000"/>
                <w:w w:val="105"/>
                <w:sz w:val="18"/>
                <w:lang w:val="en-US"/>
              </w:rPr>
              <w:t>radish</w:t>
            </w:r>
          </w:p>
        </w:tc>
        <w:tc>
          <w:tcPr>
            <w:tcW w:w="1559" w:type="dxa"/>
            <w:vAlign w:val="center"/>
          </w:tcPr>
          <w:p w14:paraId="40B5FA91" w14:textId="39C8141E"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205A5A87" w14:textId="3D4AE943" w:rsidR="0067187B" w:rsidRDefault="0067187B" w:rsidP="003E1047">
            <w:pPr>
              <w:pStyle w:val="ListParagraph"/>
              <w:spacing w:line="360" w:lineRule="auto"/>
              <w:ind w:left="0"/>
              <w:jc w:val="both"/>
            </w:pPr>
            <w:r>
              <w:rPr>
                <w:rFonts w:ascii="Cambria" w:hAnsi="Cambria"/>
                <w:color w:val="000000"/>
                <w:w w:val="120"/>
                <w:sz w:val="18"/>
                <w:lang w:val="en-US"/>
              </w:rPr>
              <w:t>VGG-A</w:t>
            </w:r>
          </w:p>
        </w:tc>
        <w:tc>
          <w:tcPr>
            <w:tcW w:w="1087" w:type="dxa"/>
            <w:vAlign w:val="center"/>
          </w:tcPr>
          <w:p w14:paraId="454FBC51" w14:textId="245CD398" w:rsidR="0067187B" w:rsidRDefault="0067187B" w:rsidP="003E1047">
            <w:pPr>
              <w:pStyle w:val="ListParagraph"/>
              <w:spacing w:line="360" w:lineRule="auto"/>
              <w:ind w:left="0"/>
              <w:jc w:val="both"/>
            </w:pPr>
            <w:r>
              <w:rPr>
                <w:rFonts w:ascii="Cambria" w:hAnsi="Cambria"/>
                <w:color w:val="000000"/>
                <w:sz w:val="18"/>
                <w:lang w:val="en-US"/>
              </w:rPr>
              <w:t>93.3</w:t>
            </w:r>
          </w:p>
        </w:tc>
        <w:tc>
          <w:tcPr>
            <w:tcW w:w="785" w:type="dxa"/>
            <w:vAlign w:val="center"/>
          </w:tcPr>
          <w:p w14:paraId="1EF85003" w14:textId="23B6763F"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434C0806" w14:textId="4D4329A3" w:rsidR="0067187B" w:rsidRDefault="0067187B" w:rsidP="00E10C74">
            <w:pPr>
              <w:pStyle w:val="ListParagraph"/>
              <w:spacing w:line="360" w:lineRule="auto"/>
              <w:ind w:left="0"/>
              <w:jc w:val="both"/>
            </w:pPr>
            <w:r>
              <w:fldChar w:fldCharType="begin"/>
            </w:r>
            <w:r>
              <w:instrText xml:space="preserve"> ADDIN ZOTERO_ITEM CSL_CITATION {"citationID":"iaTZxMdM","properties":{"formattedCitation":"\\super 90\\nosupersub{}","plainCitation":"90","noteIndex":0},"citationItems":[{"id":4283,"uris":["http://zotero.org/users/local/VDpoIWnQ/items/TPLQUM9K"],"itemData":{"id":4283,"type":"article-journal","container-title":"Journal of Applied Remote Sensing","DOI":"10.1117/1.jrs.11.042621","ISSN":"1931-3195","issue":"04","note":"publisher: SPIE-Intl Soc Optical Eng","page":"1","title":"Deep convolutional neural network for classifying Fusarium wilt of radish from unmanned aerial vehicles","volume":"11","author":[{"family":"Ha","given":"Jin Gwan"},{"family":"Moon","given":"Hyeonjoon"},{"family":"Kwak","given":"Jin Tae"},{"family":"Hassan","given":"Syed Ibrahim"},{"family":"Dang","given":"Minh"},{"family":"Lee","given":"O New"},{"family":"Park","given":"Han Yong"}],"issued":{"date-parts":[["2017",12]]}}}],"schema":"https://github.com/citation-style-language/schema/raw/master/csl-citation.json"} </w:instrText>
            </w:r>
            <w:r>
              <w:fldChar w:fldCharType="separate"/>
            </w:r>
            <w:r w:rsidRPr="00E10C74">
              <w:rPr>
                <w:szCs w:val="24"/>
                <w:vertAlign w:val="superscript"/>
              </w:rPr>
              <w:t>90</w:t>
            </w:r>
            <w:r>
              <w:fldChar w:fldCharType="end"/>
            </w:r>
          </w:p>
        </w:tc>
      </w:tr>
      <w:tr w:rsidR="0067187B" w14:paraId="06455708" w14:textId="56DCABEA" w:rsidTr="00634292">
        <w:tc>
          <w:tcPr>
            <w:tcW w:w="1051" w:type="dxa"/>
            <w:vAlign w:val="center"/>
          </w:tcPr>
          <w:p w14:paraId="4D8E326C" w14:textId="0573DEA4" w:rsidR="0067187B" w:rsidRDefault="0067187B" w:rsidP="003E1047">
            <w:pPr>
              <w:pStyle w:val="ListParagraph"/>
              <w:spacing w:line="360" w:lineRule="auto"/>
              <w:ind w:left="0"/>
              <w:jc w:val="both"/>
            </w:pPr>
            <w:r>
              <w:rPr>
                <w:rFonts w:ascii="Cambria" w:hAnsi="Cambria"/>
                <w:color w:val="000000"/>
                <w:w w:val="105"/>
                <w:sz w:val="18"/>
                <w:lang w:val="en-US"/>
              </w:rPr>
              <w:t>radish</w:t>
            </w:r>
          </w:p>
        </w:tc>
        <w:tc>
          <w:tcPr>
            <w:tcW w:w="1559" w:type="dxa"/>
            <w:vAlign w:val="center"/>
          </w:tcPr>
          <w:p w14:paraId="63313E89" w14:textId="4BB8965E"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7338FDC9" w14:textId="7DE396AA" w:rsidR="0067187B" w:rsidRDefault="0067187B" w:rsidP="003E1047">
            <w:pPr>
              <w:pStyle w:val="ListParagraph"/>
              <w:spacing w:line="360" w:lineRule="auto"/>
              <w:ind w:left="0"/>
              <w:jc w:val="both"/>
            </w:pPr>
            <w:proofErr w:type="spellStart"/>
            <w:r>
              <w:rPr>
                <w:rFonts w:ascii="Cambria" w:hAnsi="Cambria"/>
                <w:color w:val="000000"/>
                <w:w w:val="110"/>
                <w:sz w:val="18"/>
                <w:lang w:val="en-US"/>
              </w:rPr>
              <w:t>GoogLeNet</w:t>
            </w:r>
            <w:proofErr w:type="spellEnd"/>
          </w:p>
        </w:tc>
        <w:tc>
          <w:tcPr>
            <w:tcW w:w="1087" w:type="dxa"/>
            <w:vAlign w:val="center"/>
          </w:tcPr>
          <w:p w14:paraId="6C6CF710" w14:textId="182E2119" w:rsidR="0067187B" w:rsidRDefault="0067187B" w:rsidP="003E1047">
            <w:pPr>
              <w:pStyle w:val="ListParagraph"/>
              <w:spacing w:line="360" w:lineRule="auto"/>
              <w:ind w:left="0"/>
              <w:jc w:val="both"/>
            </w:pPr>
            <w:r>
              <w:rPr>
                <w:rFonts w:ascii="Cambria" w:hAnsi="Cambria"/>
                <w:color w:val="000000"/>
                <w:sz w:val="18"/>
                <w:lang w:val="en-US"/>
              </w:rPr>
              <w:t>90</w:t>
            </w:r>
          </w:p>
        </w:tc>
        <w:tc>
          <w:tcPr>
            <w:tcW w:w="785" w:type="dxa"/>
            <w:vAlign w:val="center"/>
          </w:tcPr>
          <w:p w14:paraId="2B4F0225" w14:textId="29E309EF"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6ABC1E3A" w14:textId="46B6D02B" w:rsidR="0067187B" w:rsidRDefault="0067187B" w:rsidP="00E10C74">
            <w:pPr>
              <w:pStyle w:val="ListParagraph"/>
              <w:spacing w:line="360" w:lineRule="auto"/>
              <w:ind w:left="0"/>
              <w:jc w:val="both"/>
            </w:pPr>
            <w:r>
              <w:fldChar w:fldCharType="begin"/>
            </w:r>
            <w:r>
              <w:instrText xml:space="preserve"> ADDIN ZOTERO_ITEM CSL_CITATION {"citationID":"sLgNCJ9b","properties":{"formattedCitation":"\\super 91\\nosupersub{}","plainCitation":"91","noteIndex":0},"citationItems":[{"id":4352,"uris":["http://zotero.org/users/local/VDpoIWnQ/items/DUEISPWE"],"itemData":{"id":4352,"type":"webpage","title":"Dang: Drone agriculture imagery system for radish wilt - Google Scholar","URL":"https://scholar.google.com/scholar_lookup?title=Drone+agriculture+imagery+system+for+radish+wilt&amp;author=Dang,+L.M.&amp;author=Syed,+I.H.&amp;author=Suhyeon,+I.&amp;publication_year=2017&amp;journal=J.+Appl.+Remote+Sens.&amp;volume=11&amp;pages=16006","accessed":{"date-parts":[["2022",12,23]]}}}],"schema":"https://github.com/citation-style-language/schema/raw/master/csl-citation.json"} </w:instrText>
            </w:r>
            <w:r>
              <w:fldChar w:fldCharType="separate"/>
            </w:r>
            <w:r w:rsidRPr="00E10C74">
              <w:rPr>
                <w:szCs w:val="24"/>
                <w:vertAlign w:val="superscript"/>
              </w:rPr>
              <w:t>91</w:t>
            </w:r>
            <w:r>
              <w:fldChar w:fldCharType="end"/>
            </w:r>
          </w:p>
        </w:tc>
      </w:tr>
      <w:tr w:rsidR="0067187B" w14:paraId="39C2D7A5" w14:textId="4DE07854" w:rsidTr="00634292">
        <w:tc>
          <w:tcPr>
            <w:tcW w:w="1051" w:type="dxa"/>
            <w:vAlign w:val="center"/>
          </w:tcPr>
          <w:p w14:paraId="2D289337" w14:textId="4930E543" w:rsidR="0067187B" w:rsidRDefault="0067187B" w:rsidP="003E1047">
            <w:pPr>
              <w:pStyle w:val="ListParagraph"/>
              <w:spacing w:line="360" w:lineRule="auto"/>
              <w:ind w:left="0"/>
              <w:jc w:val="both"/>
            </w:pPr>
            <w:r>
              <w:rPr>
                <w:rFonts w:ascii="Cambria" w:hAnsi="Cambria"/>
                <w:color w:val="000000"/>
                <w:sz w:val="18"/>
                <w:lang w:val="en-US"/>
              </w:rPr>
              <w:lastRenderedPageBreak/>
              <w:t>tomato</w:t>
            </w:r>
          </w:p>
        </w:tc>
        <w:tc>
          <w:tcPr>
            <w:tcW w:w="1559" w:type="dxa"/>
            <w:vAlign w:val="center"/>
          </w:tcPr>
          <w:p w14:paraId="08A47F7F" w14:textId="036D7B54"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9BBEECC" w14:textId="1F17E41B"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29C4E2C6" w14:textId="3CB87C5F" w:rsidR="0067187B" w:rsidRDefault="0067187B" w:rsidP="003E1047">
            <w:pPr>
              <w:pStyle w:val="ListParagraph"/>
              <w:spacing w:line="360" w:lineRule="auto"/>
              <w:ind w:left="0"/>
              <w:jc w:val="both"/>
            </w:pPr>
            <w:r>
              <w:rPr>
                <w:rFonts w:ascii="Cambria" w:hAnsi="Cambria"/>
                <w:color w:val="000000"/>
                <w:sz w:val="18"/>
                <w:lang w:val="en-US"/>
              </w:rPr>
              <w:t>95.6</w:t>
            </w:r>
          </w:p>
        </w:tc>
        <w:tc>
          <w:tcPr>
            <w:tcW w:w="785" w:type="dxa"/>
            <w:vAlign w:val="center"/>
          </w:tcPr>
          <w:p w14:paraId="013C9788" w14:textId="0600CE66" w:rsidR="0067187B" w:rsidRDefault="0067187B" w:rsidP="003E1047">
            <w:pPr>
              <w:pStyle w:val="ListParagraph"/>
              <w:spacing w:line="360" w:lineRule="auto"/>
              <w:ind w:left="0"/>
              <w:jc w:val="both"/>
            </w:pPr>
            <w:r>
              <w:rPr>
                <w:rFonts w:ascii="Cambria" w:hAnsi="Cambria"/>
                <w:color w:val="000000"/>
                <w:sz w:val="18"/>
                <w:lang w:val="en-US"/>
              </w:rPr>
              <w:t>2017</w:t>
            </w:r>
          </w:p>
        </w:tc>
        <w:tc>
          <w:tcPr>
            <w:tcW w:w="1167" w:type="dxa"/>
          </w:tcPr>
          <w:p w14:paraId="3774FF84" w14:textId="6DF44565" w:rsidR="0067187B" w:rsidRDefault="0067187B" w:rsidP="00E10C74">
            <w:pPr>
              <w:pStyle w:val="ListParagraph"/>
              <w:spacing w:line="360" w:lineRule="auto"/>
              <w:ind w:left="0"/>
              <w:jc w:val="both"/>
            </w:pPr>
            <w:r>
              <w:fldChar w:fldCharType="begin"/>
            </w:r>
            <w:r>
              <w:instrText xml:space="preserve"> ADDIN ZOTERO_ITEM CSL_CITATION {"citationID":"VPxUOLAv","properties":{"formattedCitation":"\\super 92\\nosupersub{}","plainCitation":"92","noteIndex":0},"citationItems":[{"id":4354,"uris":["http://zotero.org/users/local/VDpoIWnQ/items/RIAZ9VEW"],"itemData":{"id":4354,"type":"paper-conference","abstract":"The aim of this work is to detect diseases that occur on plants in tomato fields or in their greenhouses. For this purpose, deep learning was used to detect the various diseases on the leaves of tomato plants. In the study, it was aimed that the deep learning algorithm should be run in real time on the robot. So the robot will be able to detect the diseases of the plants while wandering manually or autonomously on the field or in the greenhouse. Likewise, diseases can also be detected from close-up photographs taken from plants by sensors built in fabricated greenhouses. The examined diseases in this study cause physical changes in the leaves of the tomato plant. These changes on the leaves can be seen with RGB cameras. In the previous studies, standard feature extraction methods on plant leaf images to detect diseases have been used. In this study, deep learning methods were used to detect diseases. Deep learning architecture selection was the key issue for the implementation. So that, two different deep learning network architectures were tested first AlexNet and then SqueezeNet. For both of these deep learning networks training and validation were done on the Nvidia Jetson TX1. Tomato leaf images from the PlantVillage dataset has been used for the training. Ten different classes including healthy images are used. Trained networks are also tested on the images from the internet.","container-title":"2017 6th International Conference on Agro-Geoinformatics","DOI":"10.1109/Agro-Geoinformatics.2017.8047016","event-title":"2017 6th International Conference on Agro-Geoinformatics","page":"1-5","source":"IEEE Xplore","title":"Disease detection on the leaves of the tomato plants by using deep learning","author":[{"family":"Durmuş","given":"Halil"},{"family":"Güneş","given":"Ece Olcay"},{"family":"Kırcı","given":"Mürvet"}],"issued":{"date-parts":[["2017",8]]}}}],"schema":"https://github.com/citation-style-language/schema/raw/master/csl-citation.json"} </w:instrText>
            </w:r>
            <w:r>
              <w:fldChar w:fldCharType="separate"/>
            </w:r>
            <w:r w:rsidRPr="00E10C74">
              <w:rPr>
                <w:szCs w:val="24"/>
                <w:vertAlign w:val="superscript"/>
              </w:rPr>
              <w:t>92</w:t>
            </w:r>
            <w:r>
              <w:fldChar w:fldCharType="end"/>
            </w:r>
          </w:p>
        </w:tc>
      </w:tr>
      <w:tr w:rsidR="0067187B" w14:paraId="39F102B6" w14:textId="1E7B2BFE" w:rsidTr="00634292">
        <w:tc>
          <w:tcPr>
            <w:tcW w:w="1051" w:type="dxa"/>
            <w:vAlign w:val="center"/>
          </w:tcPr>
          <w:p w14:paraId="02D7B30E" w14:textId="73D81134" w:rsidR="0067187B" w:rsidRDefault="0067187B" w:rsidP="003E1047">
            <w:pPr>
              <w:pStyle w:val="ListParagraph"/>
              <w:spacing w:line="360" w:lineRule="auto"/>
              <w:ind w:left="0"/>
              <w:jc w:val="both"/>
            </w:pPr>
            <w:r>
              <w:rPr>
                <w:rFonts w:ascii="Cambria" w:hAnsi="Cambria"/>
                <w:color w:val="000000"/>
                <w:sz w:val="18"/>
                <w:lang w:val="en-US"/>
              </w:rPr>
              <w:t>multiple</w:t>
            </w:r>
          </w:p>
        </w:tc>
        <w:tc>
          <w:tcPr>
            <w:tcW w:w="1559" w:type="dxa"/>
            <w:vAlign w:val="center"/>
          </w:tcPr>
          <w:p w14:paraId="27FCD8F5" w14:textId="1A20FD91"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2A1C03AD" w14:textId="7296AC75" w:rsidR="0067187B" w:rsidRDefault="0067187B" w:rsidP="003E1047">
            <w:pPr>
              <w:pStyle w:val="ListParagraph"/>
              <w:spacing w:line="360" w:lineRule="auto"/>
              <w:ind w:left="0"/>
              <w:jc w:val="both"/>
            </w:pPr>
            <w:proofErr w:type="spellStart"/>
            <w:r>
              <w:rPr>
                <w:rFonts w:ascii="Cambria" w:hAnsi="Cambria"/>
                <w:color w:val="000000"/>
                <w:w w:val="110"/>
                <w:sz w:val="18"/>
                <w:lang w:val="en-US"/>
              </w:rPr>
              <w:t>GoogLeNet</w:t>
            </w:r>
            <w:proofErr w:type="spellEnd"/>
          </w:p>
        </w:tc>
        <w:tc>
          <w:tcPr>
            <w:tcW w:w="1087" w:type="dxa"/>
            <w:vAlign w:val="center"/>
          </w:tcPr>
          <w:p w14:paraId="0FC5D812" w14:textId="0C881C83" w:rsidR="0067187B" w:rsidRDefault="0067187B" w:rsidP="003E1047">
            <w:pPr>
              <w:pStyle w:val="ListParagraph"/>
              <w:spacing w:line="360" w:lineRule="auto"/>
              <w:ind w:left="0"/>
              <w:jc w:val="both"/>
            </w:pPr>
            <w:r>
              <w:rPr>
                <w:rFonts w:ascii="Cambria" w:hAnsi="Cambria"/>
                <w:color w:val="000000"/>
                <w:sz w:val="18"/>
                <w:lang w:val="en-US"/>
              </w:rPr>
              <w:t>99.35</w:t>
            </w:r>
          </w:p>
        </w:tc>
        <w:tc>
          <w:tcPr>
            <w:tcW w:w="785" w:type="dxa"/>
            <w:vAlign w:val="center"/>
          </w:tcPr>
          <w:p w14:paraId="33FEE44F" w14:textId="67FAD7D9" w:rsidR="0067187B" w:rsidRDefault="0067187B" w:rsidP="003E1047">
            <w:pPr>
              <w:pStyle w:val="ListParagraph"/>
              <w:spacing w:line="360" w:lineRule="auto"/>
              <w:ind w:left="0"/>
              <w:jc w:val="both"/>
            </w:pPr>
            <w:r>
              <w:rPr>
                <w:rFonts w:ascii="Cambria" w:hAnsi="Cambria"/>
                <w:color w:val="000000"/>
                <w:sz w:val="18"/>
                <w:lang w:val="en-US"/>
              </w:rPr>
              <w:t>2016</w:t>
            </w:r>
          </w:p>
        </w:tc>
        <w:tc>
          <w:tcPr>
            <w:tcW w:w="1167" w:type="dxa"/>
          </w:tcPr>
          <w:p w14:paraId="76537C39" w14:textId="61D135CF" w:rsidR="0067187B" w:rsidRDefault="0067187B" w:rsidP="00E10C74">
            <w:pPr>
              <w:pStyle w:val="ListParagraph"/>
              <w:spacing w:line="360" w:lineRule="auto"/>
              <w:ind w:left="0"/>
              <w:jc w:val="both"/>
            </w:pPr>
            <w:r>
              <w:fldChar w:fldCharType="begin"/>
            </w:r>
            <w:r>
              <w:instrText xml:space="preserve"> ADDIN ZOTERO_ITEM CSL_CITATION {"citationID":"D9wRVMwP","properties":{"formattedCitation":"\\super 3\\nosupersub{}","plainCitation":"3","noteIndex":0},"citationItems":[{"id":4273,"uris":["http://zotero.org/users/local/VDpoIWnQ/items/L6RHRKT6"],"itemData":{"id":4273,"type":"article-journal","container-title":"Frontiers in Plant Science","DOI":"10.3389/fpls.2016.01419","ISSN":"1664-462X","note":"publisher: Frontiers Media SA","title":"Using Deep Learning for Image-Based Plant Disease Detection","URL":"http://dx.doi.org/10.3389/fpls.2016.01419","volume":"7","author":[{"family":"Mohanty","given":"Sharada P."},{"family":"Hughes","given":"David P."},{"family":"Salathé","given":"Marcel"}],"issued":{"date-parts":[["2016",9]]}}}],"schema":"https://github.com/citation-style-language/schema/raw/master/csl-citation.json"} </w:instrText>
            </w:r>
            <w:r>
              <w:fldChar w:fldCharType="separate"/>
            </w:r>
            <w:r w:rsidRPr="00E10C74">
              <w:rPr>
                <w:szCs w:val="24"/>
                <w:vertAlign w:val="superscript"/>
              </w:rPr>
              <w:t>3</w:t>
            </w:r>
            <w:r>
              <w:fldChar w:fldCharType="end"/>
            </w:r>
          </w:p>
        </w:tc>
      </w:tr>
      <w:tr w:rsidR="0067187B" w14:paraId="00332A65" w14:textId="7BD18573" w:rsidTr="00634292">
        <w:tc>
          <w:tcPr>
            <w:tcW w:w="1051" w:type="dxa"/>
            <w:vAlign w:val="center"/>
          </w:tcPr>
          <w:p w14:paraId="6E01D6F5" w14:textId="4318FE3D" w:rsidR="0067187B" w:rsidRDefault="0067187B" w:rsidP="003E1047">
            <w:pPr>
              <w:pStyle w:val="ListParagraph"/>
              <w:spacing w:line="360" w:lineRule="auto"/>
              <w:ind w:left="0"/>
              <w:jc w:val="both"/>
            </w:pPr>
            <w:r>
              <w:rPr>
                <w:rFonts w:ascii="Cambria" w:hAnsi="Cambria"/>
                <w:color w:val="000000"/>
                <w:w w:val="105"/>
                <w:sz w:val="18"/>
                <w:lang w:val="en-US"/>
              </w:rPr>
              <w:t>apple</w:t>
            </w:r>
          </w:p>
        </w:tc>
        <w:tc>
          <w:tcPr>
            <w:tcW w:w="1559" w:type="dxa"/>
            <w:vAlign w:val="center"/>
          </w:tcPr>
          <w:p w14:paraId="57A062D9" w14:textId="7EAC520E" w:rsidR="0067187B" w:rsidRDefault="0067187B" w:rsidP="003E1047">
            <w:pPr>
              <w:pStyle w:val="ListParagraph"/>
              <w:spacing w:line="360" w:lineRule="auto"/>
              <w:ind w:left="0"/>
              <w:jc w:val="both"/>
            </w:pPr>
            <w:proofErr w:type="spellStart"/>
            <w:r>
              <w:rPr>
                <w:rFonts w:ascii="Cambria" w:hAnsi="Cambria"/>
                <w:color w:val="000000"/>
                <w:w w:val="105"/>
                <w:sz w:val="18"/>
                <w:lang w:val="en-US"/>
              </w:rPr>
              <w:t>PlantVillage</w:t>
            </w:r>
            <w:proofErr w:type="spellEnd"/>
          </w:p>
        </w:tc>
        <w:tc>
          <w:tcPr>
            <w:tcW w:w="1395" w:type="dxa"/>
            <w:vAlign w:val="center"/>
          </w:tcPr>
          <w:p w14:paraId="3EFD03C3" w14:textId="1962FDBE" w:rsidR="0067187B" w:rsidRDefault="0067187B" w:rsidP="003E1047">
            <w:pPr>
              <w:pStyle w:val="ListParagraph"/>
              <w:spacing w:line="360" w:lineRule="auto"/>
              <w:ind w:left="0"/>
              <w:jc w:val="both"/>
            </w:pPr>
            <w:proofErr w:type="spellStart"/>
            <w:r>
              <w:rPr>
                <w:rFonts w:ascii="Cambria" w:hAnsi="Cambria"/>
                <w:color w:val="000000"/>
                <w:w w:val="110"/>
                <w:sz w:val="18"/>
                <w:lang w:val="en-US"/>
              </w:rPr>
              <w:t>AlexNet</w:t>
            </w:r>
            <w:proofErr w:type="spellEnd"/>
          </w:p>
        </w:tc>
        <w:tc>
          <w:tcPr>
            <w:tcW w:w="1087" w:type="dxa"/>
            <w:vAlign w:val="center"/>
          </w:tcPr>
          <w:p w14:paraId="0B861D05" w14:textId="5CBA7274" w:rsidR="0067187B" w:rsidRDefault="0067187B" w:rsidP="003E1047">
            <w:pPr>
              <w:pStyle w:val="ListParagraph"/>
              <w:spacing w:line="360" w:lineRule="auto"/>
              <w:ind w:left="0"/>
              <w:jc w:val="both"/>
            </w:pPr>
            <w:r>
              <w:rPr>
                <w:rFonts w:ascii="Cambria" w:hAnsi="Cambria"/>
                <w:color w:val="000000"/>
                <w:sz w:val="18"/>
                <w:lang w:val="en-US"/>
              </w:rPr>
              <w:t>97.3</w:t>
            </w:r>
          </w:p>
        </w:tc>
        <w:tc>
          <w:tcPr>
            <w:tcW w:w="785" w:type="dxa"/>
            <w:vAlign w:val="center"/>
          </w:tcPr>
          <w:p w14:paraId="3313FFBD" w14:textId="1D3793E6" w:rsidR="0067187B" w:rsidRDefault="0067187B" w:rsidP="003E1047">
            <w:pPr>
              <w:pStyle w:val="ListParagraph"/>
              <w:spacing w:line="360" w:lineRule="auto"/>
              <w:ind w:left="0"/>
              <w:jc w:val="both"/>
            </w:pPr>
            <w:r>
              <w:rPr>
                <w:rFonts w:ascii="Cambria" w:hAnsi="Cambria"/>
                <w:color w:val="000000"/>
                <w:sz w:val="18"/>
                <w:lang w:val="en-US"/>
              </w:rPr>
              <w:t>2016</w:t>
            </w:r>
          </w:p>
        </w:tc>
        <w:tc>
          <w:tcPr>
            <w:tcW w:w="1167" w:type="dxa"/>
          </w:tcPr>
          <w:p w14:paraId="2FF9789A" w14:textId="71847724" w:rsidR="0067187B" w:rsidRDefault="0067187B" w:rsidP="00E10C74">
            <w:pPr>
              <w:pStyle w:val="ListParagraph"/>
              <w:spacing w:line="360" w:lineRule="auto"/>
              <w:ind w:left="0"/>
              <w:jc w:val="both"/>
            </w:pPr>
            <w:r>
              <w:fldChar w:fldCharType="begin"/>
            </w:r>
            <w:r>
              <w:instrText xml:space="preserve"> ADDIN ZOTERO_ITEM CSL_CITATION {"citationID":"y5iBAUFd","properties":{"formattedCitation":"\\super 93\\nosupersub{}","plainCitation":"93","noteIndex":0},"citationItems":[{"id":4350,"uris":["http://zotero.org/users/local/VDpoIWnQ/items/7XZ4IFHP"],"itemData":{"id":4350,"type":"paper-conference","abstract":"This paper studies the use of Convolutional Neural Networks to automatically detect and classify diseases, nutritional deficiencies and damage by herbicides on apple trees from images of their leaves. This task is fundamental to guarantee a high quality of the resulting yields and is currently largely performed by experts in the field, which can severely limit scale and add to costs. By using a novel data set containing labeled examples consisting of 2539 images from 6 known disorders, we show that trained Convolutional Neural Networks are able to match or outperform experts in this task, achieving a 97.3% accuracy on a hold-out set.","container-title":"2016 IEEE 28th International Conference on Tools with Artificial Intelligence (ICTAI)","DOI":"10.1109/ICTAI.2016.0078","event-title":"2016 IEEE 28th International Conference on Tools with Artificial Intelligence (ICTAI)","note":"ISSN: 2375-0197","page":"472-476","source":"IEEE Xplore","title":"Classification of Apple Tree Disorders Using Convolutional Neural Networks","author":[{"family":"Nachtigall","given":"Lucas G."},{"family":"Araujo","given":"Ricardo M."},{"family":"Nachtigall","given":"Gilmar R."}],"issued":{"date-parts":[["2016",11]]}}}],"schema":"https://github.com/citation-style-language/schema/raw/master/csl-citation.json"} </w:instrText>
            </w:r>
            <w:r>
              <w:fldChar w:fldCharType="separate"/>
            </w:r>
            <w:r w:rsidRPr="00E10C74">
              <w:rPr>
                <w:szCs w:val="24"/>
                <w:vertAlign w:val="superscript"/>
              </w:rPr>
              <w:t>93</w:t>
            </w:r>
            <w:r>
              <w:fldChar w:fldCharType="end"/>
            </w:r>
          </w:p>
        </w:tc>
      </w:tr>
      <w:tr w:rsidR="0067187B" w14:paraId="67FB75D2" w14:textId="10946E1C" w:rsidTr="00634292">
        <w:tc>
          <w:tcPr>
            <w:tcW w:w="1051" w:type="dxa"/>
            <w:vAlign w:val="center"/>
          </w:tcPr>
          <w:p w14:paraId="45EE27E7" w14:textId="30DE37DD" w:rsidR="0067187B" w:rsidRDefault="0067187B" w:rsidP="003E1047">
            <w:pPr>
              <w:pStyle w:val="ListParagraph"/>
              <w:spacing w:line="360" w:lineRule="auto"/>
              <w:ind w:left="0"/>
              <w:jc w:val="both"/>
            </w:pPr>
            <w:r>
              <w:rPr>
                <w:rFonts w:ascii="Cambria" w:hAnsi="Cambria"/>
                <w:color w:val="000000"/>
                <w:sz w:val="18"/>
                <w:lang w:val="en-US"/>
              </w:rPr>
              <w:t>cucumber</w:t>
            </w:r>
          </w:p>
        </w:tc>
        <w:tc>
          <w:tcPr>
            <w:tcW w:w="1559" w:type="dxa"/>
            <w:vAlign w:val="center"/>
          </w:tcPr>
          <w:p w14:paraId="5C7DA022" w14:textId="33D4CDA3" w:rsidR="0067187B" w:rsidRDefault="0067187B" w:rsidP="003E1047">
            <w:pPr>
              <w:pStyle w:val="ListParagraph"/>
              <w:spacing w:line="360" w:lineRule="auto"/>
              <w:ind w:left="0"/>
              <w:jc w:val="both"/>
            </w:pPr>
            <w:r>
              <w:rPr>
                <w:rFonts w:ascii="Cambria" w:hAnsi="Cambria"/>
                <w:color w:val="000000"/>
                <w:sz w:val="18"/>
                <w:lang w:val="en-US"/>
              </w:rPr>
              <w:t>self</w:t>
            </w:r>
          </w:p>
        </w:tc>
        <w:tc>
          <w:tcPr>
            <w:tcW w:w="1395" w:type="dxa"/>
            <w:vAlign w:val="center"/>
          </w:tcPr>
          <w:p w14:paraId="5A75310F" w14:textId="05AD119B" w:rsidR="0067187B" w:rsidRDefault="0067187B" w:rsidP="003E1047">
            <w:pPr>
              <w:pStyle w:val="ListParagraph"/>
              <w:spacing w:line="360" w:lineRule="auto"/>
              <w:ind w:left="0"/>
              <w:jc w:val="both"/>
            </w:pPr>
            <w:r>
              <w:rPr>
                <w:rFonts w:ascii="Cambria" w:hAnsi="Cambria"/>
                <w:color w:val="000000"/>
                <w:w w:val="125"/>
                <w:sz w:val="18"/>
                <w:lang w:val="en-US"/>
              </w:rPr>
              <w:t>CNN</w:t>
            </w:r>
          </w:p>
        </w:tc>
        <w:tc>
          <w:tcPr>
            <w:tcW w:w="1087" w:type="dxa"/>
            <w:vAlign w:val="center"/>
          </w:tcPr>
          <w:p w14:paraId="5CE7FE30" w14:textId="77C5B410" w:rsidR="0067187B" w:rsidRDefault="0067187B" w:rsidP="003E1047">
            <w:pPr>
              <w:pStyle w:val="ListParagraph"/>
              <w:spacing w:line="360" w:lineRule="auto"/>
              <w:ind w:left="0"/>
              <w:jc w:val="both"/>
            </w:pPr>
            <w:r>
              <w:rPr>
                <w:rFonts w:ascii="Cambria" w:hAnsi="Cambria"/>
                <w:color w:val="000000"/>
                <w:sz w:val="18"/>
                <w:lang w:val="en-US"/>
              </w:rPr>
              <w:t>94.9</w:t>
            </w:r>
          </w:p>
        </w:tc>
        <w:tc>
          <w:tcPr>
            <w:tcW w:w="785" w:type="dxa"/>
            <w:vAlign w:val="center"/>
          </w:tcPr>
          <w:p w14:paraId="4B0F6D4D" w14:textId="78319FE4" w:rsidR="0067187B" w:rsidRDefault="0067187B" w:rsidP="003E1047">
            <w:pPr>
              <w:pStyle w:val="ListParagraph"/>
              <w:spacing w:line="360" w:lineRule="auto"/>
              <w:ind w:left="0"/>
              <w:jc w:val="both"/>
            </w:pPr>
            <w:r>
              <w:rPr>
                <w:rFonts w:ascii="Cambria" w:hAnsi="Cambria"/>
                <w:color w:val="000000"/>
                <w:sz w:val="18"/>
                <w:lang w:val="en-US"/>
              </w:rPr>
              <w:t>2015</w:t>
            </w:r>
          </w:p>
        </w:tc>
        <w:tc>
          <w:tcPr>
            <w:tcW w:w="1167" w:type="dxa"/>
          </w:tcPr>
          <w:p w14:paraId="2950EA8F" w14:textId="381C6B9A" w:rsidR="0067187B" w:rsidRDefault="0067187B" w:rsidP="00E10C74">
            <w:pPr>
              <w:pStyle w:val="ListParagraph"/>
              <w:spacing w:line="360" w:lineRule="auto"/>
              <w:ind w:left="0"/>
              <w:jc w:val="both"/>
            </w:pPr>
            <w:r>
              <w:fldChar w:fldCharType="begin"/>
            </w:r>
            <w:r>
              <w:instrText xml:space="preserve"> ADDIN ZOTERO_ITEM CSL_CITATION {"citationID":"QxI7zonp","properties":{"formattedCitation":"\\super 94\\nosupersub{}","plainCitation":"94","noteIndex":0},"citationItems":[{"id":4351,"uris":["http://zotero.org/users/local/VDpoIWnQ/items/5N2BD39S"],"itemData":{"id":4351,"type":"paper-conference","abstract":"Detecting plant diseases is usually difficult without an experts’ knowledge. Therefore, fast and accurate automated diagnostic methods are highly desired in agricultural fields. Several studies on automated plant disease diagnosis have been conducted using machine learning methods. However, with these methods, it can be difficult to detect regions of interest, (ROIs) and to design and implement efficient parameters. In this study, we present a novel plant disease detection system based on convolutional neural networks (CNN). Using only training images, CNN can automatically acquire the requisite features for classification, and achieve high classification performance. We used a total of 800 cucumber leaf images to train CNN using our innovative techniques. Under the 4-fold cross-validation strategy, the proposed CNN-based system (which also extends the training dataset by generating additional images) achieves an average accuracy of 94.9 % in classifying cucumbers into two typical disease classes and a non-diseased class.","collection-title":"Lecture Notes in Computer Science","container-title":"Advances in Visual Computing","DOI":"10.1007/978-3-319-27863-6_59","event-place":"Cham","ISBN":"978-3-319-27863-6","language":"en","page":"638-645","publisher":"Springer International Publishing","publisher-place":"Cham","source":"Springer Link","title":"Basic Study of Automated Diagnosis of Viral Plant Diseases Using Convolutional Neural Networks","author":[{"family":"Kawasaki","given":"Yusuke"},{"family":"Uga","given":"Hiroyuki"},{"family":"Kagiwada","given":"Satoshi"},{"family":"Iyatomi","given":"Hitoshi"}],"editor":[{"family":"Bebis","given":"George"},{"family":"Boyle","given":"Richard"},{"family":"Parvin","given":"Bahram"},{"family":"Koracin","given":"Darko"},{"family":"Pavlidis","given":"Ioannis"},{"family":"Feris","given":"Rogerio"},{"family":"McGraw","given":"Tim"},{"family":"Elendt","given":"Mark"},{"family":"Kopper","given":"Regis"},{"family":"Ragan","given":"Eric"},{"family":"Ye","given":"Zhao"},{"family":"Weber","given":"Gunther"}],"issued":{"date-parts":[["2015"]]}}}],"schema":"https://github.com/citation-style-language/schema/raw/master/csl-citation.json"} </w:instrText>
            </w:r>
            <w:r>
              <w:fldChar w:fldCharType="separate"/>
            </w:r>
            <w:r w:rsidRPr="00E10C74">
              <w:rPr>
                <w:szCs w:val="24"/>
                <w:vertAlign w:val="superscript"/>
              </w:rPr>
              <w:t>94</w:t>
            </w:r>
            <w:r>
              <w:fldChar w:fldCharType="end"/>
            </w:r>
          </w:p>
        </w:tc>
      </w:tr>
    </w:tbl>
    <w:p w14:paraId="42059BF7" w14:textId="74345B2C" w:rsidR="00727BDE" w:rsidRDefault="00727BDE" w:rsidP="00072543">
      <w:pPr>
        <w:pStyle w:val="ListParagraph"/>
        <w:spacing w:line="360" w:lineRule="auto"/>
        <w:jc w:val="both"/>
      </w:pPr>
    </w:p>
    <w:p w14:paraId="179AA46B" w14:textId="22A2530C" w:rsidR="002C5FD7" w:rsidRDefault="002C5FD7" w:rsidP="00072543">
      <w:pPr>
        <w:pStyle w:val="ListParagraph"/>
        <w:spacing w:line="360" w:lineRule="auto"/>
        <w:jc w:val="both"/>
      </w:pPr>
    </w:p>
    <w:p w14:paraId="4858B359" w14:textId="0DE53BD2" w:rsidR="002C5FD7" w:rsidRDefault="002C5FD7" w:rsidP="00072543">
      <w:pPr>
        <w:pStyle w:val="ListParagraph"/>
        <w:spacing w:line="360" w:lineRule="auto"/>
        <w:jc w:val="both"/>
      </w:pPr>
    </w:p>
    <w:p w14:paraId="2E349CA4" w14:textId="13828262" w:rsidR="002C5FD7" w:rsidRDefault="002C5FD7" w:rsidP="00072543">
      <w:pPr>
        <w:pStyle w:val="ListParagraph"/>
        <w:spacing w:line="360" w:lineRule="auto"/>
        <w:jc w:val="both"/>
      </w:pPr>
      <w:proofErr w:type="spellStart"/>
      <w:r>
        <w:t>Refrences</w:t>
      </w:r>
      <w:proofErr w:type="spellEnd"/>
    </w:p>
    <w:p w14:paraId="4E9ECEB2" w14:textId="77777777" w:rsidR="002C5FD7" w:rsidRPr="002C5FD7" w:rsidRDefault="002C5FD7" w:rsidP="002C5FD7">
      <w:pPr>
        <w:pStyle w:val="Bibliography"/>
      </w:pPr>
      <w:r>
        <w:fldChar w:fldCharType="begin"/>
      </w:r>
      <w:r>
        <w:instrText xml:space="preserve"> ADDIN ZOTERO_BIBL {"uncited":[],"omitted":[],"custom":[]} CSL_BIBLIOGRAPHY </w:instrText>
      </w:r>
      <w:r>
        <w:fldChar w:fldCharType="separate"/>
      </w:r>
      <w:r w:rsidRPr="002C5FD7">
        <w:t>1.</w:t>
      </w:r>
      <w:r w:rsidRPr="002C5FD7">
        <w:tab/>
        <w:t xml:space="preserve">Jeger, M. </w:t>
      </w:r>
      <w:r w:rsidRPr="002C5FD7">
        <w:rPr>
          <w:i/>
          <w:iCs/>
        </w:rPr>
        <w:t>et al.</w:t>
      </w:r>
      <w:r w:rsidRPr="002C5FD7">
        <w:t xml:space="preserve"> Global challenges facing plant pathology: multidisciplinary approaches to meet the food security and environmental challenges in the mid-twenty-first century. </w:t>
      </w:r>
      <w:r w:rsidRPr="002C5FD7">
        <w:rPr>
          <w:i/>
          <w:iCs/>
        </w:rPr>
        <w:t>CABI Agric Biosci</w:t>
      </w:r>
      <w:r w:rsidRPr="002C5FD7">
        <w:t xml:space="preserve"> </w:t>
      </w:r>
      <w:r w:rsidRPr="002C5FD7">
        <w:rPr>
          <w:b/>
          <w:bCs/>
        </w:rPr>
        <w:t>2</w:t>
      </w:r>
      <w:r w:rsidRPr="002C5FD7">
        <w:t>, 20 (2021).</w:t>
      </w:r>
    </w:p>
    <w:p w14:paraId="3D6C50D1" w14:textId="77777777" w:rsidR="002C5FD7" w:rsidRPr="002C5FD7" w:rsidRDefault="002C5FD7" w:rsidP="002C5FD7">
      <w:pPr>
        <w:pStyle w:val="Bibliography"/>
      </w:pPr>
      <w:r w:rsidRPr="002C5FD7">
        <w:t>2.</w:t>
      </w:r>
      <w:r w:rsidRPr="002C5FD7">
        <w:tab/>
        <w:t xml:space="preserve">Ul Haq, I. &amp; Ijaz, S. History and Recent Trends in Plant Disease Control: An Overview. in </w:t>
      </w:r>
      <w:r w:rsidRPr="002C5FD7">
        <w:rPr>
          <w:i/>
          <w:iCs/>
        </w:rPr>
        <w:t>Plant Disease Management Strategies for Sustainable Agriculture through Traditional and Modern Approaches</w:t>
      </w:r>
      <w:r w:rsidRPr="002C5FD7">
        <w:t xml:space="preserve"> (eds. Ul Haq, I. &amp; Ijaz, S.) vol. 13 1–13 (Springer International Publishing, 2020).</w:t>
      </w:r>
    </w:p>
    <w:p w14:paraId="7F6526B5" w14:textId="77777777" w:rsidR="002C5FD7" w:rsidRPr="002C5FD7" w:rsidRDefault="002C5FD7" w:rsidP="002C5FD7">
      <w:pPr>
        <w:pStyle w:val="Bibliography"/>
      </w:pPr>
      <w:r w:rsidRPr="002C5FD7">
        <w:t>3.</w:t>
      </w:r>
      <w:r w:rsidRPr="002C5FD7">
        <w:tab/>
        <w:t xml:space="preserve">Mohanty, S. P., Hughes, D. P. &amp; Salathé, M. Using Deep Learning for Image-Based Plant Disease Detection. </w:t>
      </w:r>
      <w:r w:rsidRPr="002C5FD7">
        <w:rPr>
          <w:i/>
          <w:iCs/>
        </w:rPr>
        <w:t>Frontiers in Plant Science</w:t>
      </w:r>
      <w:r w:rsidRPr="002C5FD7">
        <w:t xml:space="preserve"> </w:t>
      </w:r>
      <w:r w:rsidRPr="002C5FD7">
        <w:rPr>
          <w:b/>
          <w:bCs/>
        </w:rPr>
        <w:t>7</w:t>
      </w:r>
      <w:r w:rsidRPr="002C5FD7">
        <w:t>, (2016).</w:t>
      </w:r>
    </w:p>
    <w:p w14:paraId="668AE437" w14:textId="77777777" w:rsidR="002C5FD7" w:rsidRPr="002C5FD7" w:rsidRDefault="002C5FD7" w:rsidP="002C5FD7">
      <w:pPr>
        <w:pStyle w:val="Bibliography"/>
      </w:pPr>
      <w:r w:rsidRPr="002C5FD7">
        <w:t>4.</w:t>
      </w:r>
      <w:r w:rsidRPr="002C5FD7">
        <w:tab/>
        <w:t xml:space="preserve">Yang, X. &amp; Guo, T. Machine learning in plant disease research. </w:t>
      </w:r>
      <w:r w:rsidRPr="002C5FD7">
        <w:rPr>
          <w:i/>
          <w:iCs/>
        </w:rPr>
        <w:t>Eur J Bio Med Res</w:t>
      </w:r>
      <w:r w:rsidRPr="002C5FD7">
        <w:t xml:space="preserve"> </w:t>
      </w:r>
      <w:r w:rsidRPr="002C5FD7">
        <w:rPr>
          <w:b/>
          <w:bCs/>
        </w:rPr>
        <w:t>3</w:t>
      </w:r>
      <w:r w:rsidRPr="002C5FD7">
        <w:t>, 6 (2017).</w:t>
      </w:r>
    </w:p>
    <w:p w14:paraId="7961F28F" w14:textId="77777777" w:rsidR="002C5FD7" w:rsidRPr="002C5FD7" w:rsidRDefault="002C5FD7" w:rsidP="002C5FD7">
      <w:pPr>
        <w:pStyle w:val="Bibliography"/>
      </w:pPr>
      <w:r w:rsidRPr="002C5FD7">
        <w:t>5.</w:t>
      </w:r>
      <w:r w:rsidRPr="002C5FD7">
        <w:tab/>
        <w:t xml:space="preserve">Jain, A., Sarsaiya, S., Wu, Q., Lu, Y. &amp; Shi, J. A review of plant leaf fungal diseases and its environment speciation. </w:t>
      </w:r>
      <w:r w:rsidRPr="002C5FD7">
        <w:rPr>
          <w:i/>
          <w:iCs/>
        </w:rPr>
        <w:t>Bioengineered</w:t>
      </w:r>
      <w:r w:rsidRPr="002C5FD7">
        <w:t xml:space="preserve"> </w:t>
      </w:r>
      <w:r w:rsidRPr="002C5FD7">
        <w:rPr>
          <w:b/>
          <w:bCs/>
        </w:rPr>
        <w:t>10</w:t>
      </w:r>
      <w:r w:rsidRPr="002C5FD7">
        <w:t>, 409–424 (2019).</w:t>
      </w:r>
    </w:p>
    <w:p w14:paraId="3DA35D52" w14:textId="77777777" w:rsidR="002C5FD7" w:rsidRPr="002C5FD7" w:rsidRDefault="002C5FD7" w:rsidP="002C5FD7">
      <w:pPr>
        <w:pStyle w:val="Bibliography"/>
      </w:pPr>
      <w:r w:rsidRPr="002C5FD7">
        <w:t>6.</w:t>
      </w:r>
      <w:r w:rsidRPr="002C5FD7">
        <w:tab/>
        <w:t xml:space="preserve">Sethy, P. K., Barpanda, N. K., Rath, A. K. &amp; Behera, S. K. Image Processing Techniques for Diagnosing Rice Plant Disease: A Survey. </w:t>
      </w:r>
      <w:r w:rsidRPr="002C5FD7">
        <w:rPr>
          <w:i/>
          <w:iCs/>
        </w:rPr>
        <w:t>Procedia Computer Science</w:t>
      </w:r>
      <w:r w:rsidRPr="002C5FD7">
        <w:t xml:space="preserve"> </w:t>
      </w:r>
      <w:r w:rsidRPr="002C5FD7">
        <w:rPr>
          <w:b/>
          <w:bCs/>
        </w:rPr>
        <w:t>167</w:t>
      </w:r>
      <w:r w:rsidRPr="002C5FD7">
        <w:t>, 516–530 (2020).</w:t>
      </w:r>
    </w:p>
    <w:p w14:paraId="3F3FF8EB" w14:textId="77777777" w:rsidR="002C5FD7" w:rsidRPr="002C5FD7" w:rsidRDefault="002C5FD7" w:rsidP="002C5FD7">
      <w:pPr>
        <w:pStyle w:val="Bibliography"/>
      </w:pPr>
      <w:r w:rsidRPr="002C5FD7">
        <w:t>7.</w:t>
      </w:r>
      <w:r w:rsidRPr="002C5FD7">
        <w:tab/>
        <w:t xml:space="preserve">Jaswal, R. </w:t>
      </w:r>
      <w:r w:rsidRPr="002C5FD7">
        <w:rPr>
          <w:i/>
          <w:iCs/>
        </w:rPr>
        <w:t>et al.</w:t>
      </w:r>
      <w:r w:rsidRPr="002C5FD7">
        <w:t xml:space="preserve"> Effector Biology of Biotrophic Plant Fungal Pathogens: Current Advances and Future Prospects. </w:t>
      </w:r>
      <w:r w:rsidRPr="002C5FD7">
        <w:rPr>
          <w:i/>
          <w:iCs/>
        </w:rPr>
        <w:t>Microbiological Research</w:t>
      </w:r>
      <w:r w:rsidRPr="002C5FD7">
        <w:t xml:space="preserve"> </w:t>
      </w:r>
      <w:r w:rsidRPr="002C5FD7">
        <w:rPr>
          <w:b/>
          <w:bCs/>
        </w:rPr>
        <w:t>241</w:t>
      </w:r>
      <w:r w:rsidRPr="002C5FD7">
        <w:t>, 126567 (2020).</w:t>
      </w:r>
    </w:p>
    <w:p w14:paraId="143D18F4" w14:textId="77777777" w:rsidR="002C5FD7" w:rsidRPr="002C5FD7" w:rsidRDefault="002C5FD7" w:rsidP="002C5FD7">
      <w:pPr>
        <w:pStyle w:val="Bibliography"/>
      </w:pPr>
      <w:r w:rsidRPr="002C5FD7">
        <w:t>8.</w:t>
      </w:r>
      <w:r w:rsidRPr="002C5FD7">
        <w:tab/>
        <w:t xml:space="preserve">Bhujade, V. G. &amp; Sambhe, V. Role of digital, hyper spectral, and SAR images in detection of plant disease with deep learning network. </w:t>
      </w:r>
      <w:r w:rsidRPr="002C5FD7">
        <w:rPr>
          <w:i/>
          <w:iCs/>
        </w:rPr>
        <w:t>Multimed Tools Appl</w:t>
      </w:r>
      <w:r w:rsidRPr="002C5FD7">
        <w:t xml:space="preserve"> </w:t>
      </w:r>
      <w:r w:rsidRPr="002C5FD7">
        <w:rPr>
          <w:b/>
          <w:bCs/>
        </w:rPr>
        <w:t>81</w:t>
      </w:r>
      <w:r w:rsidRPr="002C5FD7">
        <w:t>, 33645–33670 (2022).</w:t>
      </w:r>
    </w:p>
    <w:p w14:paraId="06F30A5B" w14:textId="77777777" w:rsidR="002C5FD7" w:rsidRPr="002C5FD7" w:rsidRDefault="002C5FD7" w:rsidP="002C5FD7">
      <w:pPr>
        <w:pStyle w:val="Bibliography"/>
      </w:pPr>
      <w:r w:rsidRPr="002C5FD7">
        <w:t>9.</w:t>
      </w:r>
      <w:r w:rsidRPr="002C5FD7">
        <w:tab/>
        <w:t xml:space="preserve">Vishnoi, V. K., Kumar, K. &amp; Kumar, B. A comprehensive study of feature extraction techniques for plant leaf disease detection. </w:t>
      </w:r>
      <w:r w:rsidRPr="002C5FD7">
        <w:rPr>
          <w:i/>
          <w:iCs/>
        </w:rPr>
        <w:t>Multimed Tools Appl</w:t>
      </w:r>
      <w:r w:rsidRPr="002C5FD7">
        <w:t xml:space="preserve"> </w:t>
      </w:r>
      <w:r w:rsidRPr="002C5FD7">
        <w:rPr>
          <w:b/>
          <w:bCs/>
        </w:rPr>
        <w:t>81</w:t>
      </w:r>
      <w:r w:rsidRPr="002C5FD7">
        <w:t>, 367–419 (2022).</w:t>
      </w:r>
    </w:p>
    <w:p w14:paraId="34E10400" w14:textId="77777777" w:rsidR="002C5FD7" w:rsidRPr="002C5FD7" w:rsidRDefault="002C5FD7" w:rsidP="002C5FD7">
      <w:pPr>
        <w:pStyle w:val="Bibliography"/>
      </w:pPr>
      <w:r w:rsidRPr="002C5FD7">
        <w:lastRenderedPageBreak/>
        <w:t>10.</w:t>
      </w:r>
      <w:r w:rsidRPr="002C5FD7">
        <w:tab/>
        <w:t xml:space="preserve">Nguyen, C. </w:t>
      </w:r>
      <w:r w:rsidRPr="002C5FD7">
        <w:rPr>
          <w:i/>
          <w:iCs/>
        </w:rPr>
        <w:t>et al.</w:t>
      </w:r>
      <w:r w:rsidRPr="002C5FD7">
        <w:t xml:space="preserve"> Early Detection of Plant Viral Disease Using Hyperspectral Imaging and Deep Learning. </w:t>
      </w:r>
      <w:r w:rsidRPr="002C5FD7">
        <w:rPr>
          <w:i/>
          <w:iCs/>
        </w:rPr>
        <w:t>Sensors</w:t>
      </w:r>
      <w:r w:rsidRPr="002C5FD7">
        <w:t xml:space="preserve"> </w:t>
      </w:r>
      <w:r w:rsidRPr="002C5FD7">
        <w:rPr>
          <w:b/>
          <w:bCs/>
        </w:rPr>
        <w:t>21</w:t>
      </w:r>
      <w:r w:rsidRPr="002C5FD7">
        <w:t>, 742 (2021).</w:t>
      </w:r>
    </w:p>
    <w:p w14:paraId="37633DA8" w14:textId="77777777" w:rsidR="002C5FD7" w:rsidRPr="002C5FD7" w:rsidRDefault="002C5FD7" w:rsidP="002C5FD7">
      <w:pPr>
        <w:pStyle w:val="Bibliography"/>
      </w:pPr>
      <w:r w:rsidRPr="002C5FD7">
        <w:t>11.</w:t>
      </w:r>
      <w:r w:rsidRPr="002C5FD7">
        <w:tab/>
        <w:t xml:space="preserve">Gautam, V. </w:t>
      </w:r>
      <w:r w:rsidRPr="002C5FD7">
        <w:rPr>
          <w:i/>
          <w:iCs/>
        </w:rPr>
        <w:t>et al.</w:t>
      </w:r>
      <w:r w:rsidRPr="002C5FD7">
        <w:t xml:space="preserve"> A Transfer Learning-Based Artificial Intelligence Model for Leaf Disease Assessment. </w:t>
      </w:r>
      <w:r w:rsidRPr="002C5FD7">
        <w:rPr>
          <w:i/>
          <w:iCs/>
        </w:rPr>
        <w:t>Sustainability</w:t>
      </w:r>
      <w:r w:rsidRPr="002C5FD7">
        <w:t xml:space="preserve"> </w:t>
      </w:r>
      <w:r w:rsidRPr="002C5FD7">
        <w:rPr>
          <w:b/>
          <w:bCs/>
        </w:rPr>
        <w:t>14</w:t>
      </w:r>
      <w:r w:rsidRPr="002C5FD7">
        <w:t>, 13610 (2022).</w:t>
      </w:r>
    </w:p>
    <w:p w14:paraId="75411EB5" w14:textId="77777777" w:rsidR="002C5FD7" w:rsidRPr="002C5FD7" w:rsidRDefault="002C5FD7" w:rsidP="002C5FD7">
      <w:pPr>
        <w:pStyle w:val="Bibliography"/>
      </w:pPr>
      <w:r w:rsidRPr="002C5FD7">
        <w:t>12.</w:t>
      </w:r>
      <w:r w:rsidRPr="002C5FD7">
        <w:tab/>
        <w:t xml:space="preserve">Abayomi‐Alli, O. O., Damaševičius, R., Misra, S. &amp; Maskeliūnas, R. Cassava disease recognition from </w:t>
      </w:r>
      <w:r w:rsidRPr="002C5FD7">
        <w:rPr>
          <w:smallCaps/>
        </w:rPr>
        <w:t>low‐quality</w:t>
      </w:r>
      <w:r w:rsidRPr="002C5FD7">
        <w:t xml:space="preserve"> images using enhanced data augmentation model and deep learning. </w:t>
      </w:r>
      <w:r w:rsidRPr="002C5FD7">
        <w:rPr>
          <w:i/>
          <w:iCs/>
        </w:rPr>
        <w:t>Expert Systems</w:t>
      </w:r>
      <w:r w:rsidRPr="002C5FD7">
        <w:t xml:space="preserve"> </w:t>
      </w:r>
      <w:r w:rsidRPr="002C5FD7">
        <w:rPr>
          <w:b/>
          <w:bCs/>
        </w:rPr>
        <w:t>38</w:t>
      </w:r>
      <w:r w:rsidRPr="002C5FD7">
        <w:t>, (2021).</w:t>
      </w:r>
    </w:p>
    <w:p w14:paraId="5E440D4C" w14:textId="77777777" w:rsidR="002C5FD7" w:rsidRPr="002C5FD7" w:rsidRDefault="002C5FD7" w:rsidP="002C5FD7">
      <w:pPr>
        <w:pStyle w:val="Bibliography"/>
      </w:pPr>
      <w:r w:rsidRPr="002C5FD7">
        <w:t>13.</w:t>
      </w:r>
      <w:r w:rsidRPr="002C5FD7">
        <w:tab/>
        <w:t xml:space="preserve">Šulc, M. &amp; Matas, J. Fine-grained recognition of plants from images. </w:t>
      </w:r>
      <w:r w:rsidRPr="002C5FD7">
        <w:rPr>
          <w:i/>
          <w:iCs/>
        </w:rPr>
        <w:t>Plant Methods</w:t>
      </w:r>
      <w:r w:rsidRPr="002C5FD7">
        <w:t xml:space="preserve"> </w:t>
      </w:r>
      <w:r w:rsidRPr="002C5FD7">
        <w:rPr>
          <w:b/>
          <w:bCs/>
        </w:rPr>
        <w:t>13</w:t>
      </w:r>
      <w:r w:rsidRPr="002C5FD7">
        <w:t>, 115 (2017).</w:t>
      </w:r>
    </w:p>
    <w:p w14:paraId="73BF0D13" w14:textId="77777777" w:rsidR="002C5FD7" w:rsidRPr="002C5FD7" w:rsidRDefault="002C5FD7" w:rsidP="002C5FD7">
      <w:pPr>
        <w:pStyle w:val="Bibliography"/>
      </w:pPr>
      <w:r w:rsidRPr="002C5FD7">
        <w:t>14.</w:t>
      </w:r>
      <w:r w:rsidRPr="002C5FD7">
        <w:tab/>
        <w:t xml:space="preserve">Lanjewar, M. G. &amp; Panchbhai, K. G. Convolutional neural network based tea leaf disease prediction system on smart phone using paas cloud. </w:t>
      </w:r>
      <w:r w:rsidRPr="002C5FD7">
        <w:rPr>
          <w:i/>
          <w:iCs/>
        </w:rPr>
        <w:t>Neural Comput &amp; Applic</w:t>
      </w:r>
      <w:r w:rsidRPr="002C5FD7">
        <w:t xml:space="preserve"> (2022) doi:10.1007/s00521-022-07743-y.</w:t>
      </w:r>
    </w:p>
    <w:p w14:paraId="03658466" w14:textId="77777777" w:rsidR="002C5FD7" w:rsidRPr="002C5FD7" w:rsidRDefault="002C5FD7" w:rsidP="002C5FD7">
      <w:pPr>
        <w:pStyle w:val="Bibliography"/>
      </w:pPr>
      <w:r w:rsidRPr="002C5FD7">
        <w:t>15.</w:t>
      </w:r>
      <w:r w:rsidRPr="002C5FD7">
        <w:tab/>
        <w:t xml:space="preserve">Alabi, T. R., Adewopo, J., Duke, O. P. &amp; Kumar, P. L. Banana Mapping in Heterogenous Smallholder Farming Systems Using High-Resolution Remote Sensing Imagery and Machine Learning Models with Implications for Banana Bunchy Top Disease Surveillance. </w:t>
      </w:r>
      <w:r w:rsidRPr="002C5FD7">
        <w:rPr>
          <w:i/>
          <w:iCs/>
        </w:rPr>
        <w:t>Remote Sensing</w:t>
      </w:r>
      <w:r w:rsidRPr="002C5FD7">
        <w:t xml:space="preserve"> </w:t>
      </w:r>
      <w:r w:rsidRPr="002C5FD7">
        <w:rPr>
          <w:b/>
          <w:bCs/>
        </w:rPr>
        <w:t>14</w:t>
      </w:r>
      <w:r w:rsidRPr="002C5FD7">
        <w:t>, 5206 (2022).</w:t>
      </w:r>
    </w:p>
    <w:p w14:paraId="6894DF25" w14:textId="77777777" w:rsidR="002C5FD7" w:rsidRPr="002C5FD7" w:rsidRDefault="002C5FD7" w:rsidP="002C5FD7">
      <w:pPr>
        <w:pStyle w:val="Bibliography"/>
      </w:pPr>
      <w:r w:rsidRPr="002C5FD7">
        <w:t>16.</w:t>
      </w:r>
      <w:r w:rsidRPr="002C5FD7">
        <w:tab/>
        <w:t xml:space="preserve">Caldeira, R. F., Santiago, W. E. &amp; Teruel, B. Identification of Cotton Leaf Lesions Using Deep Learning Techniques. </w:t>
      </w:r>
      <w:r w:rsidRPr="002C5FD7">
        <w:rPr>
          <w:i/>
          <w:iCs/>
        </w:rPr>
        <w:t>Sensors</w:t>
      </w:r>
      <w:r w:rsidRPr="002C5FD7">
        <w:t xml:space="preserve"> </w:t>
      </w:r>
      <w:r w:rsidRPr="002C5FD7">
        <w:rPr>
          <w:b/>
          <w:bCs/>
        </w:rPr>
        <w:t>21</w:t>
      </w:r>
      <w:r w:rsidRPr="002C5FD7">
        <w:t>, 3169 (2021).</w:t>
      </w:r>
    </w:p>
    <w:p w14:paraId="32418115" w14:textId="77777777" w:rsidR="002C5FD7" w:rsidRPr="002C5FD7" w:rsidRDefault="002C5FD7" w:rsidP="002C5FD7">
      <w:pPr>
        <w:pStyle w:val="Bibliography"/>
      </w:pPr>
      <w:r w:rsidRPr="002C5FD7">
        <w:t>17.</w:t>
      </w:r>
      <w:r w:rsidRPr="002C5FD7">
        <w:tab/>
        <w:t xml:space="preserve">Nandhini, M., Kala, K. U., Thangadarshini, M. &amp; Madhusudhana Verma, S. Deep Learning model of sequential image classifier for crop disease detection in plantain tree cultivation. </w:t>
      </w:r>
      <w:r w:rsidRPr="002C5FD7">
        <w:rPr>
          <w:i/>
          <w:iCs/>
        </w:rPr>
        <w:t>Computers and Electronics in Agriculture</w:t>
      </w:r>
      <w:r w:rsidRPr="002C5FD7">
        <w:t xml:space="preserve"> </w:t>
      </w:r>
      <w:r w:rsidRPr="002C5FD7">
        <w:rPr>
          <w:b/>
          <w:bCs/>
        </w:rPr>
        <w:t>197</w:t>
      </w:r>
      <w:r w:rsidRPr="002C5FD7">
        <w:t>, 106915 (2022).</w:t>
      </w:r>
    </w:p>
    <w:p w14:paraId="1601D906" w14:textId="77777777" w:rsidR="002C5FD7" w:rsidRPr="002C5FD7" w:rsidRDefault="002C5FD7" w:rsidP="002C5FD7">
      <w:pPr>
        <w:pStyle w:val="Bibliography"/>
      </w:pPr>
      <w:r w:rsidRPr="002C5FD7">
        <w:t>18.</w:t>
      </w:r>
      <w:r w:rsidRPr="002C5FD7">
        <w:tab/>
        <w:t xml:space="preserve">Ilyas, T. </w:t>
      </w:r>
      <w:r w:rsidRPr="002C5FD7">
        <w:rPr>
          <w:i/>
          <w:iCs/>
        </w:rPr>
        <w:t>et al.</w:t>
      </w:r>
      <w:r w:rsidRPr="002C5FD7">
        <w:t xml:space="preserve"> DIANA: A deep learning-based paprika plant disease and pest phenotyping system with disease severity analysis. </w:t>
      </w:r>
      <w:r w:rsidRPr="002C5FD7">
        <w:rPr>
          <w:i/>
          <w:iCs/>
        </w:rPr>
        <w:t>Front. Plant Sci.</w:t>
      </w:r>
      <w:r w:rsidRPr="002C5FD7">
        <w:t xml:space="preserve"> </w:t>
      </w:r>
      <w:r w:rsidRPr="002C5FD7">
        <w:rPr>
          <w:b/>
          <w:bCs/>
        </w:rPr>
        <w:t>13</w:t>
      </w:r>
      <w:r w:rsidRPr="002C5FD7">
        <w:t>, 983625 (2022).</w:t>
      </w:r>
    </w:p>
    <w:p w14:paraId="5FEF7F37" w14:textId="77777777" w:rsidR="002C5FD7" w:rsidRPr="002C5FD7" w:rsidRDefault="002C5FD7" w:rsidP="002C5FD7">
      <w:pPr>
        <w:pStyle w:val="Bibliography"/>
      </w:pPr>
      <w:r w:rsidRPr="002C5FD7">
        <w:t>19.</w:t>
      </w:r>
      <w:r w:rsidRPr="002C5FD7">
        <w:tab/>
        <w:t xml:space="preserve">Naik, B. N., Malmathanraj, R. &amp; Palanisamy, P. Detection and classification of chilli leaf disease using a squeeze-and-excitation-based CNN model. </w:t>
      </w:r>
      <w:r w:rsidRPr="002C5FD7">
        <w:rPr>
          <w:i/>
          <w:iCs/>
        </w:rPr>
        <w:t>Ecological Informatics</w:t>
      </w:r>
      <w:r w:rsidRPr="002C5FD7">
        <w:t xml:space="preserve"> </w:t>
      </w:r>
      <w:r w:rsidRPr="002C5FD7">
        <w:rPr>
          <w:b/>
          <w:bCs/>
        </w:rPr>
        <w:t>69</w:t>
      </w:r>
      <w:r w:rsidRPr="002C5FD7">
        <w:t>, 101663 (2022).</w:t>
      </w:r>
    </w:p>
    <w:p w14:paraId="01F03820" w14:textId="77777777" w:rsidR="002C5FD7" w:rsidRPr="002C5FD7" w:rsidRDefault="002C5FD7" w:rsidP="002C5FD7">
      <w:pPr>
        <w:pStyle w:val="Bibliography"/>
      </w:pPr>
      <w:r w:rsidRPr="002C5FD7">
        <w:lastRenderedPageBreak/>
        <w:t>20.</w:t>
      </w:r>
      <w:r w:rsidRPr="002C5FD7">
        <w:tab/>
        <w:t xml:space="preserve">Zhang, K., Wu, Q. &amp; Chen, Y. Detecting soybean leaf disease from synthetic image using multi-feature fusion faster R-CNN. </w:t>
      </w:r>
      <w:r w:rsidRPr="002C5FD7">
        <w:rPr>
          <w:i/>
          <w:iCs/>
        </w:rPr>
        <w:t>Computers and Electronics in Agriculture</w:t>
      </w:r>
      <w:r w:rsidRPr="002C5FD7">
        <w:t xml:space="preserve"> </w:t>
      </w:r>
      <w:r w:rsidRPr="002C5FD7">
        <w:rPr>
          <w:b/>
          <w:bCs/>
        </w:rPr>
        <w:t>183</w:t>
      </w:r>
      <w:r w:rsidRPr="002C5FD7">
        <w:t>, 106064 (2021).</w:t>
      </w:r>
    </w:p>
    <w:p w14:paraId="77A5E09D" w14:textId="77777777" w:rsidR="002C5FD7" w:rsidRPr="002C5FD7" w:rsidRDefault="002C5FD7" w:rsidP="002C5FD7">
      <w:pPr>
        <w:pStyle w:val="Bibliography"/>
      </w:pPr>
      <w:r w:rsidRPr="002C5FD7">
        <w:t>21.</w:t>
      </w:r>
      <w:r w:rsidRPr="002C5FD7">
        <w:tab/>
        <w:t xml:space="preserve">Pandey, A. &amp; Jain, K. A robust deep attention dense convolutional neural network for plant leaf disease identification and classification from smart phone captured real world images. </w:t>
      </w:r>
      <w:r w:rsidRPr="002C5FD7">
        <w:rPr>
          <w:i/>
          <w:iCs/>
        </w:rPr>
        <w:t>Ecological Informatics</w:t>
      </w:r>
      <w:r w:rsidRPr="002C5FD7">
        <w:t xml:space="preserve"> </w:t>
      </w:r>
      <w:r w:rsidRPr="002C5FD7">
        <w:rPr>
          <w:b/>
          <w:bCs/>
        </w:rPr>
        <w:t>70</w:t>
      </w:r>
      <w:r w:rsidRPr="002C5FD7">
        <w:t>, 101725 (2022).</w:t>
      </w:r>
    </w:p>
    <w:p w14:paraId="31A6E1B2" w14:textId="77777777" w:rsidR="002C5FD7" w:rsidRPr="002C5FD7" w:rsidRDefault="002C5FD7" w:rsidP="002C5FD7">
      <w:pPr>
        <w:pStyle w:val="Bibliography"/>
      </w:pPr>
      <w:r w:rsidRPr="002C5FD7">
        <w:t>22.</w:t>
      </w:r>
      <w:r w:rsidRPr="002C5FD7">
        <w:tab/>
        <w:t xml:space="preserve">Jin, H. </w:t>
      </w:r>
      <w:r w:rsidRPr="002C5FD7">
        <w:rPr>
          <w:i/>
          <w:iCs/>
        </w:rPr>
        <w:t>et al.</w:t>
      </w:r>
      <w:r w:rsidRPr="002C5FD7">
        <w:t xml:space="preserve"> GrapeGAN: Unsupervised image enhancement for improved grape leaf disease recognition. </w:t>
      </w:r>
      <w:r w:rsidRPr="002C5FD7">
        <w:rPr>
          <w:i/>
          <w:iCs/>
        </w:rPr>
        <w:t>Computers and Electronics in Agriculture</w:t>
      </w:r>
      <w:r w:rsidRPr="002C5FD7">
        <w:t xml:space="preserve"> </w:t>
      </w:r>
      <w:r w:rsidRPr="002C5FD7">
        <w:rPr>
          <w:b/>
          <w:bCs/>
        </w:rPr>
        <w:t>198</w:t>
      </w:r>
      <w:r w:rsidRPr="002C5FD7">
        <w:t>, 107055 (2022).</w:t>
      </w:r>
    </w:p>
    <w:p w14:paraId="6A2D4167" w14:textId="77777777" w:rsidR="002C5FD7" w:rsidRPr="002C5FD7" w:rsidRDefault="002C5FD7" w:rsidP="002C5FD7">
      <w:pPr>
        <w:pStyle w:val="Bibliography"/>
      </w:pPr>
      <w:r w:rsidRPr="002C5FD7">
        <w:t>23.</w:t>
      </w:r>
      <w:r w:rsidRPr="002C5FD7">
        <w:tab/>
        <w:t xml:space="preserve">Javidan, S. M., Banakar, A., Vakilian, K. A. &amp; Ampatzidis, Y. Diagnosis of Grape Leaf Diseases Using Automatic K-Means Clustering and Machine Learning. </w:t>
      </w:r>
      <w:r w:rsidRPr="002C5FD7">
        <w:rPr>
          <w:i/>
          <w:iCs/>
        </w:rPr>
        <w:t>SSRN Electronic Journal</w:t>
      </w:r>
      <w:r w:rsidRPr="002C5FD7">
        <w:t xml:space="preserve"> (2022) doi:10.2139/ssrn.4062708.</w:t>
      </w:r>
    </w:p>
    <w:p w14:paraId="65330128" w14:textId="77777777" w:rsidR="002C5FD7" w:rsidRPr="002C5FD7" w:rsidRDefault="002C5FD7" w:rsidP="002C5FD7">
      <w:pPr>
        <w:pStyle w:val="Bibliography"/>
      </w:pPr>
      <w:r w:rsidRPr="002C5FD7">
        <w:t>24.</w:t>
      </w:r>
      <w:r w:rsidRPr="002C5FD7">
        <w:tab/>
        <w:t xml:space="preserve">Zeng, W., Li, H., Hu, G. &amp; Liang, D. Lightweight dense-scale network (LDSNet) for corn leaf disease identification. </w:t>
      </w:r>
      <w:r w:rsidRPr="002C5FD7">
        <w:rPr>
          <w:i/>
          <w:iCs/>
        </w:rPr>
        <w:t>Computers and Electronics in Agriculture</w:t>
      </w:r>
      <w:r w:rsidRPr="002C5FD7">
        <w:t xml:space="preserve"> </w:t>
      </w:r>
      <w:r w:rsidRPr="002C5FD7">
        <w:rPr>
          <w:b/>
          <w:bCs/>
        </w:rPr>
        <w:t>197</w:t>
      </w:r>
      <w:r w:rsidRPr="002C5FD7">
        <w:t>, 106943 (2022).</w:t>
      </w:r>
    </w:p>
    <w:p w14:paraId="70C03538" w14:textId="77777777" w:rsidR="002C5FD7" w:rsidRPr="002C5FD7" w:rsidRDefault="002C5FD7" w:rsidP="002C5FD7">
      <w:pPr>
        <w:pStyle w:val="Bibliography"/>
      </w:pPr>
      <w:r w:rsidRPr="002C5FD7">
        <w:t>25.</w:t>
      </w:r>
      <w:r w:rsidRPr="002C5FD7">
        <w:tab/>
        <w:t xml:space="preserve">Yu, H. </w:t>
      </w:r>
      <w:r w:rsidRPr="002C5FD7">
        <w:rPr>
          <w:i/>
          <w:iCs/>
        </w:rPr>
        <w:t>et al.</w:t>
      </w:r>
      <w:r w:rsidRPr="002C5FD7">
        <w:t xml:space="preserve"> Apple leaf disease recognition method with improved residual network. </w:t>
      </w:r>
      <w:r w:rsidRPr="002C5FD7">
        <w:rPr>
          <w:i/>
          <w:iCs/>
        </w:rPr>
        <w:t>Multimedia Tools and Applications</w:t>
      </w:r>
      <w:r w:rsidRPr="002C5FD7">
        <w:t xml:space="preserve"> </w:t>
      </w:r>
      <w:r w:rsidRPr="002C5FD7">
        <w:rPr>
          <w:b/>
          <w:bCs/>
        </w:rPr>
        <w:t>81</w:t>
      </w:r>
      <w:r w:rsidRPr="002C5FD7">
        <w:t>, 7759–7782 (2022).</w:t>
      </w:r>
    </w:p>
    <w:p w14:paraId="18C68F72" w14:textId="77777777" w:rsidR="002C5FD7" w:rsidRPr="002C5FD7" w:rsidRDefault="002C5FD7" w:rsidP="002C5FD7">
      <w:pPr>
        <w:pStyle w:val="Bibliography"/>
      </w:pPr>
      <w:r w:rsidRPr="002C5FD7">
        <w:t>26.</w:t>
      </w:r>
      <w:r w:rsidRPr="002C5FD7">
        <w:tab/>
        <w:t xml:space="preserve">Wei, K. </w:t>
      </w:r>
      <w:r w:rsidRPr="002C5FD7">
        <w:rPr>
          <w:i/>
          <w:iCs/>
        </w:rPr>
        <w:t>et al.</w:t>
      </w:r>
      <w:r w:rsidRPr="002C5FD7">
        <w:t xml:space="preserve"> Explainable Deep Learning Study for Leaf Disease Classification. </w:t>
      </w:r>
      <w:r w:rsidRPr="002C5FD7">
        <w:rPr>
          <w:i/>
          <w:iCs/>
        </w:rPr>
        <w:t>Agronomy</w:t>
      </w:r>
      <w:r w:rsidRPr="002C5FD7">
        <w:t xml:space="preserve"> </w:t>
      </w:r>
      <w:r w:rsidRPr="002C5FD7">
        <w:rPr>
          <w:b/>
          <w:bCs/>
        </w:rPr>
        <w:t>12</w:t>
      </w:r>
      <w:r w:rsidRPr="002C5FD7">
        <w:t>, 1035 (2022).</w:t>
      </w:r>
    </w:p>
    <w:p w14:paraId="1479C3AF" w14:textId="77777777" w:rsidR="002C5FD7" w:rsidRPr="002C5FD7" w:rsidRDefault="002C5FD7" w:rsidP="002C5FD7">
      <w:pPr>
        <w:pStyle w:val="Bibliography"/>
      </w:pPr>
      <w:r w:rsidRPr="002C5FD7">
        <w:t>27.</w:t>
      </w:r>
      <w:r w:rsidRPr="002C5FD7">
        <w:tab/>
        <w:t xml:space="preserve">Ravi, V., Acharya, V. &amp; Pham, T. D. Attention deep learning‐based large‐scale learning classifier for Cassava leaf disease classification. </w:t>
      </w:r>
      <w:r w:rsidRPr="002C5FD7">
        <w:rPr>
          <w:i/>
          <w:iCs/>
        </w:rPr>
        <w:t>Expert Systems</w:t>
      </w:r>
      <w:r w:rsidRPr="002C5FD7">
        <w:t xml:space="preserve"> </w:t>
      </w:r>
      <w:r w:rsidRPr="002C5FD7">
        <w:rPr>
          <w:b/>
          <w:bCs/>
        </w:rPr>
        <w:t>39</w:t>
      </w:r>
      <w:r w:rsidRPr="002C5FD7">
        <w:t>, (2021).</w:t>
      </w:r>
    </w:p>
    <w:p w14:paraId="1E54DE0D" w14:textId="77777777" w:rsidR="002C5FD7" w:rsidRPr="002C5FD7" w:rsidRDefault="002C5FD7" w:rsidP="002C5FD7">
      <w:pPr>
        <w:pStyle w:val="Bibliography"/>
      </w:pPr>
      <w:r w:rsidRPr="002C5FD7">
        <w:t>28.</w:t>
      </w:r>
      <w:r w:rsidRPr="002C5FD7">
        <w:tab/>
        <w:t xml:space="preserve">Li, X. &amp; Li, S. Transformer Help CNN See Better: A Lightweight Hybrid Apple Disease Identification Model Based on Transformers. </w:t>
      </w:r>
      <w:r w:rsidRPr="002C5FD7">
        <w:rPr>
          <w:i/>
          <w:iCs/>
        </w:rPr>
        <w:t>Agriculture</w:t>
      </w:r>
      <w:r w:rsidRPr="002C5FD7">
        <w:t xml:space="preserve"> </w:t>
      </w:r>
      <w:r w:rsidRPr="002C5FD7">
        <w:rPr>
          <w:b/>
          <w:bCs/>
        </w:rPr>
        <w:t>12</w:t>
      </w:r>
      <w:r w:rsidRPr="002C5FD7">
        <w:t>, 884 (2022).</w:t>
      </w:r>
    </w:p>
    <w:p w14:paraId="38D76B85" w14:textId="77777777" w:rsidR="002C5FD7" w:rsidRPr="002C5FD7" w:rsidRDefault="002C5FD7" w:rsidP="002C5FD7">
      <w:pPr>
        <w:pStyle w:val="Bibliography"/>
      </w:pPr>
      <w:r w:rsidRPr="002C5FD7">
        <w:t>29.</w:t>
      </w:r>
      <w:r w:rsidRPr="002C5FD7">
        <w:tab/>
        <w:t xml:space="preserve">Sun, X. </w:t>
      </w:r>
      <w:r w:rsidRPr="002C5FD7">
        <w:rPr>
          <w:i/>
          <w:iCs/>
        </w:rPr>
        <w:t>et al.</w:t>
      </w:r>
      <w:r w:rsidRPr="002C5FD7">
        <w:t xml:space="preserve"> Research on plant disease identification based on CNN. </w:t>
      </w:r>
      <w:r w:rsidRPr="002C5FD7">
        <w:rPr>
          <w:i/>
          <w:iCs/>
        </w:rPr>
        <w:t>Cognitive Robotics</w:t>
      </w:r>
      <w:r w:rsidRPr="002C5FD7">
        <w:t xml:space="preserve"> </w:t>
      </w:r>
      <w:r w:rsidRPr="002C5FD7">
        <w:rPr>
          <w:b/>
          <w:bCs/>
        </w:rPr>
        <w:t>2</w:t>
      </w:r>
      <w:r w:rsidRPr="002C5FD7">
        <w:t>, 155–163 (2022).</w:t>
      </w:r>
    </w:p>
    <w:p w14:paraId="3B449C24" w14:textId="77777777" w:rsidR="002C5FD7" w:rsidRPr="002C5FD7" w:rsidRDefault="002C5FD7" w:rsidP="002C5FD7">
      <w:pPr>
        <w:pStyle w:val="Bibliography"/>
      </w:pPr>
      <w:r w:rsidRPr="002C5FD7">
        <w:t>30.</w:t>
      </w:r>
      <w:r w:rsidRPr="002C5FD7">
        <w:tab/>
        <w:t xml:space="preserve">Jiang, J. </w:t>
      </w:r>
      <w:r w:rsidRPr="002C5FD7">
        <w:rPr>
          <w:i/>
          <w:iCs/>
        </w:rPr>
        <w:t>et al.</w:t>
      </w:r>
      <w:r w:rsidRPr="002C5FD7">
        <w:t xml:space="preserve"> Evaluation of Diverse Convolutional Neural Networks and Training Strategies for Wheat Leaf Disease Identification with Field-Acquired Photographs. </w:t>
      </w:r>
      <w:r w:rsidRPr="002C5FD7">
        <w:rPr>
          <w:i/>
          <w:iCs/>
        </w:rPr>
        <w:t>Remote Sensing</w:t>
      </w:r>
      <w:r w:rsidRPr="002C5FD7">
        <w:t xml:space="preserve"> </w:t>
      </w:r>
      <w:r w:rsidRPr="002C5FD7">
        <w:rPr>
          <w:b/>
          <w:bCs/>
        </w:rPr>
        <w:t>14</w:t>
      </w:r>
      <w:r w:rsidRPr="002C5FD7">
        <w:t>, 3446 (2022).</w:t>
      </w:r>
    </w:p>
    <w:p w14:paraId="5226EE37" w14:textId="77777777" w:rsidR="002C5FD7" w:rsidRPr="002C5FD7" w:rsidRDefault="002C5FD7" w:rsidP="002C5FD7">
      <w:pPr>
        <w:pStyle w:val="Bibliography"/>
      </w:pPr>
      <w:r w:rsidRPr="002C5FD7">
        <w:lastRenderedPageBreak/>
        <w:t>31.</w:t>
      </w:r>
      <w:r w:rsidRPr="002C5FD7">
        <w:tab/>
        <w:t xml:space="preserve">Memon, M. S., Kumar, P. &amp; Iqbal, R. Meta Deep Learn Leaf Disease Identification Model for Cotton Crop. </w:t>
      </w:r>
      <w:r w:rsidRPr="002C5FD7">
        <w:rPr>
          <w:i/>
          <w:iCs/>
        </w:rPr>
        <w:t>Computers</w:t>
      </w:r>
      <w:r w:rsidRPr="002C5FD7">
        <w:t xml:space="preserve"> </w:t>
      </w:r>
      <w:r w:rsidRPr="002C5FD7">
        <w:rPr>
          <w:b/>
          <w:bCs/>
        </w:rPr>
        <w:t>11</w:t>
      </w:r>
      <w:r w:rsidRPr="002C5FD7">
        <w:t>, 102 (2022).</w:t>
      </w:r>
    </w:p>
    <w:p w14:paraId="3A8D855A" w14:textId="77777777" w:rsidR="002C5FD7" w:rsidRPr="002C5FD7" w:rsidRDefault="002C5FD7" w:rsidP="002C5FD7">
      <w:pPr>
        <w:pStyle w:val="Bibliography"/>
      </w:pPr>
      <w:r w:rsidRPr="002C5FD7">
        <w:t>32.</w:t>
      </w:r>
      <w:r w:rsidRPr="002C5FD7">
        <w:tab/>
        <w:t xml:space="preserve">Chen, Y., Xu, K., Zhou, P., Ban, X. &amp; He, D. Improved cross entropy loss for noisy labels in vision leaf disease classification. </w:t>
      </w:r>
      <w:r w:rsidRPr="002C5FD7">
        <w:rPr>
          <w:i/>
          <w:iCs/>
        </w:rPr>
        <w:t>IET Image Processing</w:t>
      </w:r>
      <w:r w:rsidRPr="002C5FD7">
        <w:t xml:space="preserve"> </w:t>
      </w:r>
      <w:r w:rsidRPr="002C5FD7">
        <w:rPr>
          <w:b/>
          <w:bCs/>
        </w:rPr>
        <w:t>16</w:t>
      </w:r>
      <w:r w:rsidRPr="002C5FD7">
        <w:t>, 1511–1519 (2022).</w:t>
      </w:r>
    </w:p>
    <w:p w14:paraId="6241B193" w14:textId="77777777" w:rsidR="002C5FD7" w:rsidRPr="002C5FD7" w:rsidRDefault="002C5FD7" w:rsidP="002C5FD7">
      <w:pPr>
        <w:pStyle w:val="Bibliography"/>
      </w:pPr>
      <w:r w:rsidRPr="002C5FD7">
        <w:t>33.</w:t>
      </w:r>
      <w:r w:rsidRPr="002C5FD7">
        <w:tab/>
        <w:t xml:space="preserve">Russel, N. S. &amp; Selvaraj, A. Leaf species and disease classification using multiscale parallel deep CNN architecture. </w:t>
      </w:r>
      <w:r w:rsidRPr="002C5FD7">
        <w:rPr>
          <w:i/>
          <w:iCs/>
        </w:rPr>
        <w:t>Neural Computing and Applications</w:t>
      </w:r>
      <w:r w:rsidRPr="002C5FD7">
        <w:t xml:space="preserve"> </w:t>
      </w:r>
      <w:r w:rsidRPr="002C5FD7">
        <w:rPr>
          <w:b/>
          <w:bCs/>
        </w:rPr>
        <w:t>34</w:t>
      </w:r>
      <w:r w:rsidRPr="002C5FD7">
        <w:t>, 19217–19237 (2022).</w:t>
      </w:r>
    </w:p>
    <w:p w14:paraId="0D46331D" w14:textId="77777777" w:rsidR="002C5FD7" w:rsidRPr="002C5FD7" w:rsidRDefault="002C5FD7" w:rsidP="002C5FD7">
      <w:pPr>
        <w:pStyle w:val="Bibliography"/>
      </w:pPr>
      <w:r w:rsidRPr="002C5FD7">
        <w:t>34.</w:t>
      </w:r>
      <w:r w:rsidRPr="002C5FD7">
        <w:tab/>
        <w:t xml:space="preserve">Gaikwad, S. S., Rumma, S. S. &amp; Hangarge, M. Fungi affected fruit leaf disease classification using deep CNN architecture. </w:t>
      </w:r>
      <w:r w:rsidRPr="002C5FD7">
        <w:rPr>
          <w:i/>
          <w:iCs/>
        </w:rPr>
        <w:t>International Journal of Information Technology</w:t>
      </w:r>
      <w:r w:rsidRPr="002C5FD7">
        <w:t xml:space="preserve"> </w:t>
      </w:r>
      <w:r w:rsidRPr="002C5FD7">
        <w:rPr>
          <w:b/>
          <w:bCs/>
        </w:rPr>
        <w:t>14</w:t>
      </w:r>
      <w:r w:rsidRPr="002C5FD7">
        <w:t>, 3815–3824 (2022).</w:t>
      </w:r>
    </w:p>
    <w:p w14:paraId="5923A9CA" w14:textId="77777777" w:rsidR="002C5FD7" w:rsidRPr="002C5FD7" w:rsidRDefault="002C5FD7" w:rsidP="002C5FD7">
      <w:pPr>
        <w:pStyle w:val="Bibliography"/>
      </w:pPr>
      <w:r w:rsidRPr="002C5FD7">
        <w:t>35.</w:t>
      </w:r>
      <w:r w:rsidRPr="002C5FD7">
        <w:tab/>
        <w:t xml:space="preserve">Prabu, M. &amp; Chelliah, B. J. Mango leaf disease identification and classification using a CNN architecture optimized by crossover-based levy flight distribution algorithm. </w:t>
      </w:r>
      <w:r w:rsidRPr="002C5FD7">
        <w:rPr>
          <w:i/>
          <w:iCs/>
        </w:rPr>
        <w:t>Neural Computing and Applications</w:t>
      </w:r>
      <w:r w:rsidRPr="002C5FD7">
        <w:t xml:space="preserve"> </w:t>
      </w:r>
      <w:r w:rsidRPr="002C5FD7">
        <w:rPr>
          <w:b/>
          <w:bCs/>
        </w:rPr>
        <w:t>34</w:t>
      </w:r>
      <w:r w:rsidRPr="002C5FD7">
        <w:t>, 7311–7324 (2022).</w:t>
      </w:r>
    </w:p>
    <w:p w14:paraId="48358472" w14:textId="77777777" w:rsidR="002C5FD7" w:rsidRPr="002C5FD7" w:rsidRDefault="002C5FD7" w:rsidP="002C5FD7">
      <w:pPr>
        <w:pStyle w:val="Bibliography"/>
      </w:pPr>
      <w:r w:rsidRPr="002C5FD7">
        <w:t>36.</w:t>
      </w:r>
      <w:r w:rsidRPr="002C5FD7">
        <w:tab/>
        <w:t xml:space="preserve">Kurmi, Y. </w:t>
      </w:r>
      <w:r w:rsidRPr="002C5FD7">
        <w:rPr>
          <w:i/>
          <w:iCs/>
        </w:rPr>
        <w:t>et al.</w:t>
      </w:r>
      <w:r w:rsidRPr="002C5FD7">
        <w:t xml:space="preserve"> Deep CNN model for crops’ diseases detection using leaf images. </w:t>
      </w:r>
      <w:r w:rsidRPr="002C5FD7">
        <w:rPr>
          <w:i/>
          <w:iCs/>
        </w:rPr>
        <w:t>Multidimensional Systems and Signal Processing</w:t>
      </w:r>
      <w:r w:rsidRPr="002C5FD7">
        <w:t xml:space="preserve"> </w:t>
      </w:r>
      <w:r w:rsidRPr="002C5FD7">
        <w:rPr>
          <w:b/>
          <w:bCs/>
        </w:rPr>
        <w:t>33</w:t>
      </w:r>
      <w:r w:rsidRPr="002C5FD7">
        <w:t>, 981–1000 (2022).</w:t>
      </w:r>
    </w:p>
    <w:p w14:paraId="4826EFFE" w14:textId="77777777" w:rsidR="002C5FD7" w:rsidRPr="002C5FD7" w:rsidRDefault="002C5FD7" w:rsidP="002C5FD7">
      <w:pPr>
        <w:pStyle w:val="Bibliography"/>
      </w:pPr>
      <w:r w:rsidRPr="002C5FD7">
        <w:t>37.</w:t>
      </w:r>
      <w:r w:rsidRPr="002C5FD7">
        <w:tab/>
        <w:t xml:space="preserve">Nagi, R. &amp; Tripathy, S. S. Deep convolutional neural network based disease identification in grapevine leaf images. </w:t>
      </w:r>
      <w:r w:rsidRPr="002C5FD7">
        <w:rPr>
          <w:i/>
          <w:iCs/>
        </w:rPr>
        <w:t>Multimedia Tools and Applications</w:t>
      </w:r>
      <w:r w:rsidRPr="002C5FD7">
        <w:t xml:space="preserve"> </w:t>
      </w:r>
      <w:r w:rsidRPr="002C5FD7">
        <w:rPr>
          <w:b/>
          <w:bCs/>
        </w:rPr>
        <w:t>81</w:t>
      </w:r>
      <w:r w:rsidRPr="002C5FD7">
        <w:t>, 24995–25006 (2022).</w:t>
      </w:r>
    </w:p>
    <w:p w14:paraId="18D1B04D" w14:textId="77777777" w:rsidR="002C5FD7" w:rsidRPr="002C5FD7" w:rsidRDefault="002C5FD7" w:rsidP="002C5FD7">
      <w:pPr>
        <w:pStyle w:val="Bibliography"/>
      </w:pPr>
      <w:r w:rsidRPr="002C5FD7">
        <w:t>38.</w:t>
      </w:r>
      <w:r w:rsidRPr="002C5FD7">
        <w:tab/>
        <w:t xml:space="preserve">Subramanian, M., Shanmugavadivel, K. &amp; Nandhini, P. S. On fine-tuning deep learning models using transfer learning and hyper-parameters optimization for disease identification in maize leaves. </w:t>
      </w:r>
      <w:r w:rsidRPr="002C5FD7">
        <w:rPr>
          <w:i/>
          <w:iCs/>
        </w:rPr>
        <w:t>Neural Computing and Applications</w:t>
      </w:r>
      <w:r w:rsidRPr="002C5FD7">
        <w:t xml:space="preserve"> </w:t>
      </w:r>
      <w:r w:rsidRPr="002C5FD7">
        <w:rPr>
          <w:b/>
          <w:bCs/>
        </w:rPr>
        <w:t>34</w:t>
      </w:r>
      <w:r w:rsidRPr="002C5FD7">
        <w:t>, 13951–13968 (2022).</w:t>
      </w:r>
    </w:p>
    <w:p w14:paraId="3F654952" w14:textId="77777777" w:rsidR="002C5FD7" w:rsidRPr="002C5FD7" w:rsidRDefault="002C5FD7" w:rsidP="002C5FD7">
      <w:pPr>
        <w:pStyle w:val="Bibliography"/>
      </w:pPr>
      <w:r w:rsidRPr="002C5FD7">
        <w:t>39.</w:t>
      </w:r>
      <w:r w:rsidRPr="002C5FD7">
        <w:tab/>
        <w:t xml:space="preserve">Gajjar, R., Gajjar, N., Thakor, V. J., Patel, N. P. &amp; Ruparelia, S. Real-time detection and identification of plant leaf diseases using convolutional neural networks on an embedded platform. </w:t>
      </w:r>
      <w:r w:rsidRPr="002C5FD7">
        <w:rPr>
          <w:i/>
          <w:iCs/>
        </w:rPr>
        <w:t>The Visual Computer</w:t>
      </w:r>
      <w:r w:rsidRPr="002C5FD7">
        <w:t xml:space="preserve"> </w:t>
      </w:r>
      <w:r w:rsidRPr="002C5FD7">
        <w:rPr>
          <w:b/>
          <w:bCs/>
        </w:rPr>
        <w:t>38</w:t>
      </w:r>
      <w:r w:rsidRPr="002C5FD7">
        <w:t>, 2923–2938 (2021).</w:t>
      </w:r>
    </w:p>
    <w:p w14:paraId="2BBAB657" w14:textId="77777777" w:rsidR="002C5FD7" w:rsidRPr="002C5FD7" w:rsidRDefault="002C5FD7" w:rsidP="002C5FD7">
      <w:pPr>
        <w:pStyle w:val="Bibliography"/>
      </w:pPr>
      <w:r w:rsidRPr="002C5FD7">
        <w:t>40.</w:t>
      </w:r>
      <w:r w:rsidRPr="002C5FD7">
        <w:tab/>
        <w:t xml:space="preserve">Xu, Y. </w:t>
      </w:r>
      <w:r w:rsidRPr="002C5FD7">
        <w:rPr>
          <w:i/>
          <w:iCs/>
        </w:rPr>
        <w:t>et al.</w:t>
      </w:r>
      <w:r w:rsidRPr="002C5FD7">
        <w:t xml:space="preserve"> HLNet Model and Application in Crop Leaf Diseases Identification. </w:t>
      </w:r>
      <w:r w:rsidRPr="002C5FD7">
        <w:rPr>
          <w:i/>
          <w:iCs/>
        </w:rPr>
        <w:t>Sustainability</w:t>
      </w:r>
      <w:r w:rsidRPr="002C5FD7">
        <w:t xml:space="preserve"> </w:t>
      </w:r>
      <w:r w:rsidRPr="002C5FD7">
        <w:rPr>
          <w:b/>
          <w:bCs/>
        </w:rPr>
        <w:t>14</w:t>
      </w:r>
      <w:r w:rsidRPr="002C5FD7">
        <w:t>, 8915 (2022).</w:t>
      </w:r>
    </w:p>
    <w:p w14:paraId="34F2027F" w14:textId="77777777" w:rsidR="002C5FD7" w:rsidRPr="002C5FD7" w:rsidRDefault="002C5FD7" w:rsidP="002C5FD7">
      <w:pPr>
        <w:pStyle w:val="Bibliography"/>
      </w:pPr>
      <w:r w:rsidRPr="002C5FD7">
        <w:t>41.</w:t>
      </w:r>
      <w:r w:rsidRPr="002C5FD7">
        <w:tab/>
        <w:t xml:space="preserve">Singh, R. K., Tiwari, A. &amp; Gupta, R. K. Deep transfer modeling for classification of Maize Plant Leaf Disease. </w:t>
      </w:r>
      <w:r w:rsidRPr="002C5FD7">
        <w:rPr>
          <w:i/>
          <w:iCs/>
        </w:rPr>
        <w:t>Multimedia Tools and Applications</w:t>
      </w:r>
      <w:r w:rsidRPr="002C5FD7">
        <w:t xml:space="preserve"> </w:t>
      </w:r>
      <w:r w:rsidRPr="002C5FD7">
        <w:rPr>
          <w:b/>
          <w:bCs/>
        </w:rPr>
        <w:t>81</w:t>
      </w:r>
      <w:r w:rsidRPr="002C5FD7">
        <w:t>, 6051–6067 (2022).</w:t>
      </w:r>
    </w:p>
    <w:p w14:paraId="43568247" w14:textId="77777777" w:rsidR="002C5FD7" w:rsidRPr="002C5FD7" w:rsidRDefault="002C5FD7" w:rsidP="002C5FD7">
      <w:pPr>
        <w:pStyle w:val="Bibliography"/>
      </w:pPr>
      <w:r w:rsidRPr="002C5FD7">
        <w:lastRenderedPageBreak/>
        <w:t>42.</w:t>
      </w:r>
      <w:r w:rsidRPr="002C5FD7">
        <w:tab/>
        <w:t xml:space="preserve">Ruth, J. A., Uma, R., Meenakshi, A. &amp; Ramkumar, P. Meta-Heuristic Based Deep Learning Model for Leaf Diseases Detection. </w:t>
      </w:r>
      <w:r w:rsidRPr="002C5FD7">
        <w:rPr>
          <w:i/>
          <w:iCs/>
        </w:rPr>
        <w:t>Neural Processing Letters</w:t>
      </w:r>
      <w:r w:rsidRPr="002C5FD7">
        <w:t xml:space="preserve"> </w:t>
      </w:r>
      <w:r w:rsidRPr="002C5FD7">
        <w:rPr>
          <w:b/>
          <w:bCs/>
        </w:rPr>
        <w:t>54</w:t>
      </w:r>
      <w:r w:rsidRPr="002C5FD7">
        <w:t>, 5693–5709 (2022).</w:t>
      </w:r>
    </w:p>
    <w:p w14:paraId="68D0A3D9" w14:textId="77777777" w:rsidR="002C5FD7" w:rsidRPr="002C5FD7" w:rsidRDefault="002C5FD7" w:rsidP="002C5FD7">
      <w:pPr>
        <w:pStyle w:val="Bibliography"/>
      </w:pPr>
      <w:r w:rsidRPr="002C5FD7">
        <w:t>43.</w:t>
      </w:r>
      <w:r w:rsidRPr="002C5FD7">
        <w:tab/>
        <w:t xml:space="preserve">Pandian, J. A. </w:t>
      </w:r>
      <w:r w:rsidRPr="002C5FD7">
        <w:rPr>
          <w:i/>
          <w:iCs/>
        </w:rPr>
        <w:t>et al.</w:t>
      </w:r>
      <w:r w:rsidRPr="002C5FD7">
        <w:t xml:space="preserve"> A Five Convolutional Layer Deep Convolutional Neural Network for Plant Leaf Disease Detection. </w:t>
      </w:r>
      <w:r w:rsidRPr="002C5FD7">
        <w:rPr>
          <w:i/>
          <w:iCs/>
        </w:rPr>
        <w:t>Electronics</w:t>
      </w:r>
      <w:r w:rsidRPr="002C5FD7">
        <w:t xml:space="preserve"> </w:t>
      </w:r>
      <w:r w:rsidRPr="002C5FD7">
        <w:rPr>
          <w:b/>
          <w:bCs/>
        </w:rPr>
        <w:t>11</w:t>
      </w:r>
      <w:r w:rsidRPr="002C5FD7">
        <w:t>, 1266 (2022).</w:t>
      </w:r>
    </w:p>
    <w:p w14:paraId="272AB5AB" w14:textId="77777777" w:rsidR="002C5FD7" w:rsidRPr="002C5FD7" w:rsidRDefault="002C5FD7" w:rsidP="002C5FD7">
      <w:pPr>
        <w:pStyle w:val="Bibliography"/>
      </w:pPr>
      <w:r w:rsidRPr="002C5FD7">
        <w:t>44.</w:t>
      </w:r>
      <w:r w:rsidRPr="002C5FD7">
        <w:tab/>
        <w:t xml:space="preserve">Pandian, J. A. </w:t>
      </w:r>
      <w:r w:rsidRPr="002C5FD7">
        <w:rPr>
          <w:i/>
          <w:iCs/>
        </w:rPr>
        <w:t>et al.</w:t>
      </w:r>
      <w:r w:rsidRPr="002C5FD7">
        <w:t xml:space="preserve"> Plant Disease Detection Using Deep Convolutional Neural Network. </w:t>
      </w:r>
      <w:r w:rsidRPr="002C5FD7">
        <w:rPr>
          <w:i/>
          <w:iCs/>
        </w:rPr>
        <w:t>Applied Sciences</w:t>
      </w:r>
      <w:r w:rsidRPr="002C5FD7">
        <w:t xml:space="preserve"> </w:t>
      </w:r>
      <w:r w:rsidRPr="002C5FD7">
        <w:rPr>
          <w:b/>
          <w:bCs/>
        </w:rPr>
        <w:t>12</w:t>
      </w:r>
      <w:r w:rsidRPr="002C5FD7">
        <w:t>, 6982 (2022).</w:t>
      </w:r>
    </w:p>
    <w:p w14:paraId="2C8821F0" w14:textId="77777777" w:rsidR="002C5FD7" w:rsidRPr="002C5FD7" w:rsidRDefault="002C5FD7" w:rsidP="002C5FD7">
      <w:pPr>
        <w:pStyle w:val="Bibliography"/>
      </w:pPr>
      <w:r w:rsidRPr="002C5FD7">
        <w:t>45.</w:t>
      </w:r>
      <w:r w:rsidRPr="002C5FD7">
        <w:tab/>
        <w:t xml:space="preserve">Borhani, Y., Khoramdel, J. &amp; Najafi, E. A deep learning based approach for automated plant disease classification using vision transformer. </w:t>
      </w:r>
      <w:r w:rsidRPr="002C5FD7">
        <w:rPr>
          <w:i/>
          <w:iCs/>
        </w:rPr>
        <w:t>Scientific Reports</w:t>
      </w:r>
      <w:r w:rsidRPr="002C5FD7">
        <w:t xml:space="preserve"> </w:t>
      </w:r>
      <w:r w:rsidRPr="002C5FD7">
        <w:rPr>
          <w:b/>
          <w:bCs/>
        </w:rPr>
        <w:t>12</w:t>
      </w:r>
      <w:r w:rsidRPr="002C5FD7">
        <w:t>, (2022).</w:t>
      </w:r>
    </w:p>
    <w:p w14:paraId="7D8AAC3B" w14:textId="77777777" w:rsidR="002C5FD7" w:rsidRPr="002C5FD7" w:rsidRDefault="002C5FD7" w:rsidP="002C5FD7">
      <w:pPr>
        <w:pStyle w:val="Bibliography"/>
      </w:pPr>
      <w:r w:rsidRPr="002C5FD7">
        <w:t>46.</w:t>
      </w:r>
      <w:r w:rsidRPr="002C5FD7">
        <w:tab/>
        <w:t xml:space="preserve">Yakkundimath, R., Saunshi, G., Anami, B. &amp; Palaiah, S. Classification of Rice Diseases using Convolutional Neural Network Models. </w:t>
      </w:r>
      <w:r w:rsidRPr="002C5FD7">
        <w:rPr>
          <w:i/>
          <w:iCs/>
        </w:rPr>
        <w:t>Journal of The Institution of Engineers (India): Series B</w:t>
      </w:r>
      <w:r w:rsidRPr="002C5FD7">
        <w:t xml:space="preserve"> </w:t>
      </w:r>
      <w:r w:rsidRPr="002C5FD7">
        <w:rPr>
          <w:b/>
          <w:bCs/>
        </w:rPr>
        <w:t>103</w:t>
      </w:r>
      <w:r w:rsidRPr="002C5FD7">
        <w:t>, 1047–1059 (2022).</w:t>
      </w:r>
    </w:p>
    <w:p w14:paraId="4BFE4E8A" w14:textId="77777777" w:rsidR="002C5FD7" w:rsidRPr="002C5FD7" w:rsidRDefault="002C5FD7" w:rsidP="002C5FD7">
      <w:pPr>
        <w:pStyle w:val="Bibliography"/>
      </w:pPr>
      <w:r w:rsidRPr="002C5FD7">
        <w:t>47.</w:t>
      </w:r>
      <w:r w:rsidRPr="002C5FD7">
        <w:tab/>
        <w:t xml:space="preserve">Chen, W., Chen, J., Zeb, A., Yang, S. &amp; Zhang, D. Mobile convolution neural network for the recognition of potato leaf disease images. </w:t>
      </w:r>
      <w:r w:rsidRPr="002C5FD7">
        <w:rPr>
          <w:i/>
          <w:iCs/>
        </w:rPr>
        <w:t>Multimedia Tools and Applications</w:t>
      </w:r>
      <w:r w:rsidRPr="002C5FD7">
        <w:t xml:space="preserve"> </w:t>
      </w:r>
      <w:r w:rsidRPr="002C5FD7">
        <w:rPr>
          <w:b/>
          <w:bCs/>
        </w:rPr>
        <w:t>81</w:t>
      </w:r>
      <w:r w:rsidRPr="002C5FD7">
        <w:t>, 20797–20816 (2022).</w:t>
      </w:r>
    </w:p>
    <w:p w14:paraId="7617EEC1" w14:textId="77777777" w:rsidR="002C5FD7" w:rsidRPr="002C5FD7" w:rsidRDefault="002C5FD7" w:rsidP="002C5FD7">
      <w:pPr>
        <w:pStyle w:val="Bibliography"/>
      </w:pPr>
      <w:r w:rsidRPr="002C5FD7">
        <w:t>48.</w:t>
      </w:r>
      <w:r w:rsidRPr="002C5FD7">
        <w:tab/>
        <w:t xml:space="preserve">Yogeswararao, G., Naresh, V., Malmathanraj, R. &amp; Palanisamy, P. An efficient densely connected convolutional neural network for identification of plant diseases. </w:t>
      </w:r>
      <w:r w:rsidRPr="002C5FD7">
        <w:rPr>
          <w:i/>
          <w:iCs/>
        </w:rPr>
        <w:t>Multimedia Tools and Applications</w:t>
      </w:r>
      <w:r w:rsidRPr="002C5FD7">
        <w:t xml:space="preserve"> </w:t>
      </w:r>
      <w:r w:rsidRPr="002C5FD7">
        <w:rPr>
          <w:b/>
          <w:bCs/>
        </w:rPr>
        <w:t>81</w:t>
      </w:r>
      <w:r w:rsidRPr="002C5FD7">
        <w:t>, 32791–32816 (2022).</w:t>
      </w:r>
    </w:p>
    <w:p w14:paraId="0F2F4E2A" w14:textId="77777777" w:rsidR="002C5FD7" w:rsidRPr="002C5FD7" w:rsidRDefault="002C5FD7" w:rsidP="002C5FD7">
      <w:pPr>
        <w:pStyle w:val="Bibliography"/>
      </w:pPr>
      <w:r w:rsidRPr="002C5FD7">
        <w:t>49.</w:t>
      </w:r>
      <w:r w:rsidRPr="002C5FD7">
        <w:tab/>
        <w:t xml:space="preserve">Paymode, A. S. &amp; Malode, V. B. Transfer Learning for Multi-Crop Leaf Disease Image Classification using Convolutional Neural Network VGG. </w:t>
      </w:r>
      <w:r w:rsidRPr="002C5FD7">
        <w:rPr>
          <w:i/>
          <w:iCs/>
        </w:rPr>
        <w:t>Artificial Intelligence in Agriculture</w:t>
      </w:r>
      <w:r w:rsidRPr="002C5FD7">
        <w:t xml:space="preserve"> </w:t>
      </w:r>
      <w:r w:rsidRPr="002C5FD7">
        <w:rPr>
          <w:b/>
          <w:bCs/>
        </w:rPr>
        <w:t>6</w:t>
      </w:r>
      <w:r w:rsidRPr="002C5FD7">
        <w:t>, 23–33 (2022).</w:t>
      </w:r>
    </w:p>
    <w:p w14:paraId="24D6520A" w14:textId="77777777" w:rsidR="002C5FD7" w:rsidRPr="002C5FD7" w:rsidRDefault="002C5FD7" w:rsidP="002C5FD7">
      <w:pPr>
        <w:pStyle w:val="Bibliography"/>
      </w:pPr>
      <w:r w:rsidRPr="002C5FD7">
        <w:t>50.</w:t>
      </w:r>
      <w:r w:rsidRPr="002C5FD7">
        <w:tab/>
        <w:t xml:space="preserve">Thakur, P. S., Sheorey, T. &amp; Ojha, A. VGG-ICNN: A Lightweight CNN model for crop disease identification. </w:t>
      </w:r>
      <w:r w:rsidRPr="002C5FD7">
        <w:rPr>
          <w:i/>
          <w:iCs/>
        </w:rPr>
        <w:t>Multimedia Tools and Applications</w:t>
      </w:r>
      <w:r w:rsidRPr="002C5FD7">
        <w:t xml:space="preserve"> (2022) doi:10.1007/s11042-022-13144-z.</w:t>
      </w:r>
    </w:p>
    <w:p w14:paraId="4D1606A0" w14:textId="77777777" w:rsidR="002C5FD7" w:rsidRPr="002C5FD7" w:rsidRDefault="002C5FD7" w:rsidP="002C5FD7">
      <w:pPr>
        <w:pStyle w:val="Bibliography"/>
      </w:pPr>
      <w:r w:rsidRPr="002C5FD7">
        <w:t>51.</w:t>
      </w:r>
      <w:r w:rsidRPr="002C5FD7">
        <w:tab/>
        <w:t xml:space="preserve">Math, R. M. &amp; Dharwadkar, N. V. Early detection and identification of grape diseases using convolutional neural networks. </w:t>
      </w:r>
      <w:r w:rsidRPr="002C5FD7">
        <w:rPr>
          <w:i/>
          <w:iCs/>
        </w:rPr>
        <w:t>Journal of Plant Diseases and Protection</w:t>
      </w:r>
      <w:r w:rsidRPr="002C5FD7">
        <w:t xml:space="preserve"> </w:t>
      </w:r>
      <w:r w:rsidRPr="002C5FD7">
        <w:rPr>
          <w:b/>
          <w:bCs/>
        </w:rPr>
        <w:t>129</w:t>
      </w:r>
      <w:r w:rsidRPr="002C5FD7">
        <w:t>, 521–532 (2022).</w:t>
      </w:r>
    </w:p>
    <w:p w14:paraId="6108FC6B" w14:textId="77777777" w:rsidR="002C5FD7" w:rsidRPr="002C5FD7" w:rsidRDefault="002C5FD7" w:rsidP="002C5FD7">
      <w:pPr>
        <w:pStyle w:val="Bibliography"/>
      </w:pPr>
      <w:r w:rsidRPr="002C5FD7">
        <w:t>52.</w:t>
      </w:r>
      <w:r w:rsidRPr="002C5FD7">
        <w:tab/>
        <w:t xml:space="preserve">Kc, K., Yin, Z., Wu, M. &amp; Wu, Z. Depthwise separable convolution architectures for plant disease classification. </w:t>
      </w:r>
      <w:r w:rsidRPr="002C5FD7">
        <w:rPr>
          <w:i/>
          <w:iCs/>
        </w:rPr>
        <w:t>Computers and Electronics in Agriculture</w:t>
      </w:r>
      <w:r w:rsidRPr="002C5FD7">
        <w:t xml:space="preserve"> </w:t>
      </w:r>
      <w:r w:rsidRPr="002C5FD7">
        <w:rPr>
          <w:b/>
          <w:bCs/>
        </w:rPr>
        <w:t>165</w:t>
      </w:r>
      <w:r w:rsidRPr="002C5FD7">
        <w:t>, 104948 (2019).</w:t>
      </w:r>
    </w:p>
    <w:p w14:paraId="30C87BF9" w14:textId="77777777" w:rsidR="002C5FD7" w:rsidRPr="002C5FD7" w:rsidRDefault="002C5FD7" w:rsidP="002C5FD7">
      <w:pPr>
        <w:pStyle w:val="Bibliography"/>
      </w:pPr>
      <w:r w:rsidRPr="002C5FD7">
        <w:lastRenderedPageBreak/>
        <w:t>53.</w:t>
      </w:r>
      <w:r w:rsidRPr="002C5FD7">
        <w:tab/>
        <w:t xml:space="preserve">Elfatimi, E., Eryigit, R. &amp; Elfatimi, L. Beans Leaf Diseases Classification Using MobileNet Models. </w:t>
      </w:r>
      <w:r w:rsidRPr="002C5FD7">
        <w:rPr>
          <w:i/>
          <w:iCs/>
        </w:rPr>
        <w:t>IEEE Access</w:t>
      </w:r>
      <w:r w:rsidRPr="002C5FD7">
        <w:t xml:space="preserve"> </w:t>
      </w:r>
      <w:r w:rsidRPr="002C5FD7">
        <w:rPr>
          <w:b/>
          <w:bCs/>
        </w:rPr>
        <w:t>10</w:t>
      </w:r>
      <w:r w:rsidRPr="002C5FD7">
        <w:t>, 9471–9482 (2022).</w:t>
      </w:r>
    </w:p>
    <w:p w14:paraId="1648D6E7" w14:textId="77777777" w:rsidR="002C5FD7" w:rsidRPr="002C5FD7" w:rsidRDefault="002C5FD7" w:rsidP="002C5FD7">
      <w:pPr>
        <w:pStyle w:val="Bibliography"/>
      </w:pPr>
      <w:r w:rsidRPr="002C5FD7">
        <w:t>54.</w:t>
      </w:r>
      <w:r w:rsidRPr="002C5FD7">
        <w:tab/>
        <w:t xml:space="preserve">Wang, F. </w:t>
      </w:r>
      <w:r w:rsidRPr="002C5FD7">
        <w:rPr>
          <w:i/>
          <w:iCs/>
        </w:rPr>
        <w:t>et al.</w:t>
      </w:r>
      <w:r w:rsidRPr="002C5FD7">
        <w:t xml:space="preserve"> Practical cucumber leaf disease recognition using improved Swin Transformer and small sample size. </w:t>
      </w:r>
      <w:r w:rsidRPr="002C5FD7">
        <w:rPr>
          <w:i/>
          <w:iCs/>
        </w:rPr>
        <w:t>Computers and Electronics in Agriculture</w:t>
      </w:r>
      <w:r w:rsidRPr="002C5FD7">
        <w:t xml:space="preserve"> </w:t>
      </w:r>
      <w:r w:rsidRPr="002C5FD7">
        <w:rPr>
          <w:b/>
          <w:bCs/>
        </w:rPr>
        <w:t>199</w:t>
      </w:r>
      <w:r w:rsidRPr="002C5FD7">
        <w:t>, 107163 (2022).</w:t>
      </w:r>
    </w:p>
    <w:p w14:paraId="03690E6C" w14:textId="77777777" w:rsidR="002C5FD7" w:rsidRPr="002C5FD7" w:rsidRDefault="002C5FD7" w:rsidP="002C5FD7">
      <w:pPr>
        <w:pStyle w:val="Bibliography"/>
      </w:pPr>
      <w:r w:rsidRPr="002C5FD7">
        <w:t>55.</w:t>
      </w:r>
      <w:r w:rsidRPr="002C5FD7">
        <w:tab/>
        <w:t xml:space="preserve">Sahu, P., Chug, A., Singh, A. P., Singh, D. &amp; Singh, R. P. Deep Learning Models for Beans Crop Diseases: Classification and Visualization Techniques. </w:t>
      </w:r>
      <w:r w:rsidRPr="002C5FD7">
        <w:rPr>
          <w:i/>
          <w:iCs/>
        </w:rPr>
        <w:t>International Journal of Modern Agriculture</w:t>
      </w:r>
      <w:r w:rsidRPr="002C5FD7">
        <w:t xml:space="preserve"> </w:t>
      </w:r>
      <w:r w:rsidRPr="002C5FD7">
        <w:rPr>
          <w:b/>
          <w:bCs/>
        </w:rPr>
        <w:t>10</w:t>
      </w:r>
      <w:r w:rsidRPr="002C5FD7">
        <w:t>, 796–812 (2021).</w:t>
      </w:r>
    </w:p>
    <w:p w14:paraId="705B090B" w14:textId="77777777" w:rsidR="002C5FD7" w:rsidRPr="002C5FD7" w:rsidRDefault="002C5FD7" w:rsidP="002C5FD7">
      <w:pPr>
        <w:pStyle w:val="Bibliography"/>
      </w:pPr>
      <w:r w:rsidRPr="002C5FD7">
        <w:t>56.</w:t>
      </w:r>
      <w:r w:rsidRPr="002C5FD7">
        <w:tab/>
        <w:t xml:space="preserve">T., S., Khilar, R. &amp; Subaja Christo, M. WITHDRAWN: A comparative analysis on plant pathology classification using deep learning architecture – Resnet and VGG19. </w:t>
      </w:r>
      <w:r w:rsidRPr="002C5FD7">
        <w:rPr>
          <w:i/>
          <w:iCs/>
        </w:rPr>
        <w:t>Materials Today: Proceedings</w:t>
      </w:r>
      <w:r w:rsidRPr="002C5FD7">
        <w:t xml:space="preserve"> (2021) doi:10.1016/j.matpr.2020.11.993.</w:t>
      </w:r>
    </w:p>
    <w:p w14:paraId="6F76D398" w14:textId="77777777" w:rsidR="002C5FD7" w:rsidRPr="002C5FD7" w:rsidRDefault="002C5FD7" w:rsidP="002C5FD7">
      <w:pPr>
        <w:pStyle w:val="Bibliography"/>
      </w:pPr>
      <w:r w:rsidRPr="002C5FD7">
        <w:t>57.</w:t>
      </w:r>
      <w:r w:rsidRPr="002C5FD7">
        <w:tab/>
        <w:t xml:space="preserve">Thanammal Indu, V. &amp; Suja Priyadharsini, S. Crossover-based wind-driven optimized convolutional neural network model for tomato leaf disease classification. </w:t>
      </w:r>
      <w:r w:rsidRPr="002C5FD7">
        <w:rPr>
          <w:i/>
          <w:iCs/>
        </w:rPr>
        <w:t>Journal of Plant Diseases and Protection</w:t>
      </w:r>
      <w:r w:rsidRPr="002C5FD7">
        <w:t xml:space="preserve"> </w:t>
      </w:r>
      <w:r w:rsidRPr="002C5FD7">
        <w:rPr>
          <w:b/>
          <w:bCs/>
        </w:rPr>
        <w:t>129</w:t>
      </w:r>
      <w:r w:rsidRPr="002C5FD7">
        <w:t>, 559–578 (2021).</w:t>
      </w:r>
    </w:p>
    <w:p w14:paraId="3CA05DF0" w14:textId="77777777" w:rsidR="002C5FD7" w:rsidRPr="002C5FD7" w:rsidRDefault="002C5FD7" w:rsidP="002C5FD7">
      <w:pPr>
        <w:pStyle w:val="Bibliography"/>
      </w:pPr>
      <w:r w:rsidRPr="002C5FD7">
        <w:t>58.</w:t>
      </w:r>
      <w:r w:rsidRPr="002C5FD7">
        <w:tab/>
        <w:t xml:space="preserve">Vallabhajosyula, S., Sistla, V. &amp; Kolli, V. K. K. Transfer learning-based deep ensemble neural network for plant leaf disease detection. </w:t>
      </w:r>
      <w:r w:rsidRPr="002C5FD7">
        <w:rPr>
          <w:i/>
          <w:iCs/>
        </w:rPr>
        <w:t>Journal of Plant Diseases and Protection</w:t>
      </w:r>
      <w:r w:rsidRPr="002C5FD7">
        <w:t xml:space="preserve"> </w:t>
      </w:r>
      <w:r w:rsidRPr="002C5FD7">
        <w:rPr>
          <w:b/>
          <w:bCs/>
        </w:rPr>
        <w:t>129</w:t>
      </w:r>
      <w:r w:rsidRPr="002C5FD7">
        <w:t>, 545–558 (2021).</w:t>
      </w:r>
    </w:p>
    <w:p w14:paraId="6F40936E" w14:textId="77777777" w:rsidR="002C5FD7" w:rsidRPr="002C5FD7" w:rsidRDefault="002C5FD7" w:rsidP="002C5FD7">
      <w:pPr>
        <w:pStyle w:val="Bibliography"/>
      </w:pPr>
      <w:r w:rsidRPr="002C5FD7">
        <w:t>59.</w:t>
      </w:r>
      <w:r w:rsidRPr="002C5FD7">
        <w:tab/>
        <w:t xml:space="preserve">Hassan, S. M., Maji, A. K., Jasiński, M., Leonowicz, Z. &amp; Jasińska, E. Identification of Plant-Leaf Diseases Using CNN and Transfer-Learning Approach. </w:t>
      </w:r>
      <w:r w:rsidRPr="002C5FD7">
        <w:rPr>
          <w:i/>
          <w:iCs/>
        </w:rPr>
        <w:t>Electronics</w:t>
      </w:r>
      <w:r w:rsidRPr="002C5FD7">
        <w:t xml:space="preserve"> </w:t>
      </w:r>
      <w:r w:rsidRPr="002C5FD7">
        <w:rPr>
          <w:b/>
          <w:bCs/>
        </w:rPr>
        <w:t>10</w:t>
      </w:r>
      <w:r w:rsidRPr="002C5FD7">
        <w:t>, 1388 (2021).</w:t>
      </w:r>
    </w:p>
    <w:p w14:paraId="1B64DB99" w14:textId="77777777" w:rsidR="002C5FD7" w:rsidRPr="002C5FD7" w:rsidRDefault="002C5FD7" w:rsidP="002C5FD7">
      <w:pPr>
        <w:pStyle w:val="Bibliography"/>
      </w:pPr>
      <w:r w:rsidRPr="002C5FD7">
        <w:t>60.</w:t>
      </w:r>
      <w:r w:rsidRPr="002C5FD7">
        <w:tab/>
        <w:t xml:space="preserve">Yadav, S., Sengar, N., Singh, A., Singh, A. &amp; Dutta, M. K. Identification of disease using deep learning and evaluation of bacteriosis in peach leaf. </w:t>
      </w:r>
      <w:r w:rsidRPr="002C5FD7">
        <w:rPr>
          <w:i/>
          <w:iCs/>
        </w:rPr>
        <w:t>Ecological Informatics</w:t>
      </w:r>
      <w:r w:rsidRPr="002C5FD7">
        <w:t xml:space="preserve"> </w:t>
      </w:r>
      <w:r w:rsidRPr="002C5FD7">
        <w:rPr>
          <w:b/>
          <w:bCs/>
        </w:rPr>
        <w:t>61</w:t>
      </w:r>
      <w:r w:rsidRPr="002C5FD7">
        <w:t>, 101247 (2021).</w:t>
      </w:r>
    </w:p>
    <w:p w14:paraId="07494125" w14:textId="77777777" w:rsidR="002C5FD7" w:rsidRPr="002C5FD7" w:rsidRDefault="002C5FD7" w:rsidP="002C5FD7">
      <w:pPr>
        <w:pStyle w:val="Bibliography"/>
      </w:pPr>
      <w:r w:rsidRPr="002C5FD7">
        <w:t>61.</w:t>
      </w:r>
      <w:r w:rsidRPr="002C5FD7">
        <w:tab/>
        <w:t xml:space="preserve">Atila, Ü., Uçar, M., Akyol, K. &amp; Uçar, E. Plant leaf disease classification using EfficientNet deep learning model. </w:t>
      </w:r>
      <w:r w:rsidRPr="002C5FD7">
        <w:rPr>
          <w:i/>
          <w:iCs/>
        </w:rPr>
        <w:t>Ecological Informatics</w:t>
      </w:r>
      <w:r w:rsidRPr="002C5FD7">
        <w:t xml:space="preserve"> </w:t>
      </w:r>
      <w:r w:rsidRPr="002C5FD7">
        <w:rPr>
          <w:b/>
          <w:bCs/>
        </w:rPr>
        <w:t>61</w:t>
      </w:r>
      <w:r w:rsidRPr="002C5FD7">
        <w:t>, 101182 (2021).</w:t>
      </w:r>
    </w:p>
    <w:p w14:paraId="2054E3A3" w14:textId="77777777" w:rsidR="002C5FD7" w:rsidRPr="002C5FD7" w:rsidRDefault="002C5FD7" w:rsidP="002C5FD7">
      <w:pPr>
        <w:pStyle w:val="Bibliography"/>
      </w:pPr>
      <w:r w:rsidRPr="002C5FD7">
        <w:t>62.</w:t>
      </w:r>
      <w:r w:rsidRPr="002C5FD7">
        <w:tab/>
        <w:t xml:space="preserve">Ahmad, I., Hamid, M., Yousaf, S., Shah, S. T. &amp; Ahmad, M. O. Optimizing Pretrained Convolutional Neural Networks for Tomato Leaf Disease Detection. </w:t>
      </w:r>
      <w:r w:rsidRPr="002C5FD7">
        <w:rPr>
          <w:i/>
          <w:iCs/>
        </w:rPr>
        <w:t>Complexity</w:t>
      </w:r>
      <w:r w:rsidRPr="002C5FD7">
        <w:t xml:space="preserve"> </w:t>
      </w:r>
      <w:r w:rsidRPr="002C5FD7">
        <w:rPr>
          <w:b/>
          <w:bCs/>
        </w:rPr>
        <w:t>2020</w:t>
      </w:r>
      <w:r w:rsidRPr="002C5FD7">
        <w:t>, 1–6 (2020).</w:t>
      </w:r>
    </w:p>
    <w:p w14:paraId="73ADAAB8" w14:textId="77777777" w:rsidR="002C5FD7" w:rsidRPr="002C5FD7" w:rsidRDefault="002C5FD7" w:rsidP="002C5FD7">
      <w:pPr>
        <w:pStyle w:val="Bibliography"/>
      </w:pPr>
      <w:r w:rsidRPr="002C5FD7">
        <w:lastRenderedPageBreak/>
        <w:t>63.</w:t>
      </w:r>
      <w:r w:rsidRPr="002C5FD7">
        <w:tab/>
        <w:t xml:space="preserve">Fang, T., Chen, P., Zhang, J. &amp; Wang, B. Crop leaf disease grade identification based on an improved convolutional neural network. </w:t>
      </w:r>
      <w:r w:rsidRPr="002C5FD7">
        <w:rPr>
          <w:i/>
          <w:iCs/>
        </w:rPr>
        <w:t>Journal of Electronic Imaging</w:t>
      </w:r>
      <w:r w:rsidRPr="002C5FD7">
        <w:t xml:space="preserve"> </w:t>
      </w:r>
      <w:r w:rsidRPr="002C5FD7">
        <w:rPr>
          <w:b/>
          <w:bCs/>
        </w:rPr>
        <w:t>29</w:t>
      </w:r>
      <w:r w:rsidRPr="002C5FD7">
        <w:t>, 1 (2020).</w:t>
      </w:r>
    </w:p>
    <w:p w14:paraId="687B521F" w14:textId="77777777" w:rsidR="002C5FD7" w:rsidRPr="002C5FD7" w:rsidRDefault="002C5FD7" w:rsidP="002C5FD7">
      <w:pPr>
        <w:pStyle w:val="Bibliography"/>
      </w:pPr>
      <w:r w:rsidRPr="002C5FD7">
        <w:t>64.</w:t>
      </w:r>
      <w:r w:rsidRPr="002C5FD7">
        <w:tab/>
        <w:t xml:space="preserve">Darwish, A., Ezzat, D. &amp; Hassanien, A. E. An optimized model based on convolutional neural networks and orthogonal learning particle swarm optimization algorithm for plant diseases diagnosis. </w:t>
      </w:r>
      <w:r w:rsidRPr="002C5FD7">
        <w:rPr>
          <w:i/>
          <w:iCs/>
        </w:rPr>
        <w:t>Swarm and Evolutionary Computation</w:t>
      </w:r>
      <w:r w:rsidRPr="002C5FD7">
        <w:t xml:space="preserve"> </w:t>
      </w:r>
      <w:r w:rsidRPr="002C5FD7">
        <w:rPr>
          <w:b/>
          <w:bCs/>
        </w:rPr>
        <w:t>52</w:t>
      </w:r>
      <w:r w:rsidRPr="002C5FD7">
        <w:t>, 100616 (2020).</w:t>
      </w:r>
    </w:p>
    <w:p w14:paraId="5E0A6413" w14:textId="77777777" w:rsidR="002C5FD7" w:rsidRPr="002C5FD7" w:rsidRDefault="002C5FD7" w:rsidP="002C5FD7">
      <w:pPr>
        <w:pStyle w:val="Bibliography"/>
      </w:pPr>
      <w:r w:rsidRPr="002C5FD7">
        <w:t>65.</w:t>
      </w:r>
      <w:r w:rsidRPr="002C5FD7">
        <w:tab/>
        <w:t xml:space="preserve">Mishra, S., Sachan, R. &amp; Rajpal, D. Deep Convolutional Neural Network based Detection System for Real-time Corn Plant Disease Recognition. </w:t>
      </w:r>
      <w:r w:rsidRPr="002C5FD7">
        <w:rPr>
          <w:i/>
          <w:iCs/>
        </w:rPr>
        <w:t>Procedia Computer Science</w:t>
      </w:r>
      <w:r w:rsidRPr="002C5FD7">
        <w:t xml:space="preserve"> </w:t>
      </w:r>
      <w:r w:rsidRPr="002C5FD7">
        <w:rPr>
          <w:b/>
          <w:bCs/>
        </w:rPr>
        <w:t>167</w:t>
      </w:r>
      <w:r w:rsidRPr="002C5FD7">
        <w:t>, 2003–2010 (2020).</w:t>
      </w:r>
    </w:p>
    <w:p w14:paraId="4FAE0D8F" w14:textId="77777777" w:rsidR="002C5FD7" w:rsidRPr="002C5FD7" w:rsidRDefault="002C5FD7" w:rsidP="002C5FD7">
      <w:pPr>
        <w:pStyle w:val="Bibliography"/>
      </w:pPr>
      <w:r w:rsidRPr="002C5FD7">
        <w:t>66.</w:t>
      </w:r>
      <w:r w:rsidRPr="002C5FD7">
        <w:tab/>
        <w:t xml:space="preserve">Mkonyi, L. </w:t>
      </w:r>
      <w:r w:rsidRPr="002C5FD7">
        <w:rPr>
          <w:i/>
          <w:iCs/>
        </w:rPr>
        <w:t>et al.</w:t>
      </w:r>
      <w:r w:rsidRPr="002C5FD7">
        <w:t xml:space="preserve"> Early identification of Tuta absoluta in tomato plants using deep learning. </w:t>
      </w:r>
      <w:r w:rsidRPr="002C5FD7">
        <w:rPr>
          <w:i/>
          <w:iCs/>
        </w:rPr>
        <w:t>Scientific African</w:t>
      </w:r>
      <w:r w:rsidRPr="002C5FD7">
        <w:t xml:space="preserve"> </w:t>
      </w:r>
      <w:r w:rsidRPr="002C5FD7">
        <w:rPr>
          <w:b/>
          <w:bCs/>
        </w:rPr>
        <w:t>10</w:t>
      </w:r>
      <w:r w:rsidRPr="002C5FD7">
        <w:t>, e00590 (2020).</w:t>
      </w:r>
    </w:p>
    <w:p w14:paraId="634B0CED" w14:textId="77777777" w:rsidR="002C5FD7" w:rsidRPr="002C5FD7" w:rsidRDefault="002C5FD7" w:rsidP="002C5FD7">
      <w:pPr>
        <w:pStyle w:val="Bibliography"/>
      </w:pPr>
      <w:r w:rsidRPr="002C5FD7">
        <w:t>67.</w:t>
      </w:r>
      <w:r w:rsidRPr="002C5FD7">
        <w:tab/>
        <w:t xml:space="preserve">Karlekar, A. &amp; Seal, A. SoyNet: Soybean leaf diseases classification. </w:t>
      </w:r>
      <w:r w:rsidRPr="002C5FD7">
        <w:rPr>
          <w:i/>
          <w:iCs/>
        </w:rPr>
        <w:t>Computers and Electronics in Agriculture</w:t>
      </w:r>
      <w:r w:rsidRPr="002C5FD7">
        <w:t xml:space="preserve"> </w:t>
      </w:r>
      <w:r w:rsidRPr="002C5FD7">
        <w:rPr>
          <w:b/>
          <w:bCs/>
        </w:rPr>
        <w:t>172</w:t>
      </w:r>
      <w:r w:rsidRPr="002C5FD7">
        <w:t>, 105342 (2020).</w:t>
      </w:r>
    </w:p>
    <w:p w14:paraId="513BC21A" w14:textId="77777777" w:rsidR="002C5FD7" w:rsidRPr="002C5FD7" w:rsidRDefault="002C5FD7" w:rsidP="002C5FD7">
      <w:pPr>
        <w:pStyle w:val="Bibliography"/>
      </w:pPr>
      <w:r w:rsidRPr="002C5FD7">
        <w:t>68.</w:t>
      </w:r>
      <w:r w:rsidRPr="002C5FD7">
        <w:tab/>
        <w:t xml:space="preserve">Liu, B. </w:t>
      </w:r>
      <w:r w:rsidRPr="002C5FD7">
        <w:rPr>
          <w:i/>
          <w:iCs/>
        </w:rPr>
        <w:t>et al.</w:t>
      </w:r>
      <w:r w:rsidRPr="002C5FD7">
        <w:t xml:space="preserve"> Grape Leaf Disease Identification Using Improved Deep Convolutional Neural Networks. </w:t>
      </w:r>
      <w:r w:rsidRPr="002C5FD7">
        <w:rPr>
          <w:i/>
          <w:iCs/>
        </w:rPr>
        <w:t>Frontiers in Plant Science</w:t>
      </w:r>
      <w:r w:rsidRPr="002C5FD7">
        <w:t xml:space="preserve"> </w:t>
      </w:r>
      <w:r w:rsidRPr="002C5FD7">
        <w:rPr>
          <w:b/>
          <w:bCs/>
        </w:rPr>
        <w:t>11</w:t>
      </w:r>
      <w:r w:rsidRPr="002C5FD7">
        <w:t>, (2020).</w:t>
      </w:r>
    </w:p>
    <w:p w14:paraId="7C924FC2" w14:textId="77777777" w:rsidR="002C5FD7" w:rsidRPr="002C5FD7" w:rsidRDefault="002C5FD7" w:rsidP="002C5FD7">
      <w:pPr>
        <w:pStyle w:val="Bibliography"/>
      </w:pPr>
      <w:r w:rsidRPr="002C5FD7">
        <w:t>69.</w:t>
      </w:r>
      <w:r w:rsidRPr="002C5FD7">
        <w:tab/>
        <w:t xml:space="preserve">Ahmad, J., Jan, B., Farman, H., Ahmad, W. &amp; Ullah, A. Disease Detection in Plum Using Convolutional Neural Network under True Field Conditions. </w:t>
      </w:r>
      <w:r w:rsidRPr="002C5FD7">
        <w:rPr>
          <w:i/>
          <w:iCs/>
        </w:rPr>
        <w:t>Sensors</w:t>
      </w:r>
      <w:r w:rsidRPr="002C5FD7">
        <w:t xml:space="preserve"> </w:t>
      </w:r>
      <w:r w:rsidRPr="002C5FD7">
        <w:rPr>
          <w:b/>
          <w:bCs/>
        </w:rPr>
        <w:t>20</w:t>
      </w:r>
      <w:r w:rsidRPr="002C5FD7">
        <w:t>, 5569 (2020).</w:t>
      </w:r>
    </w:p>
    <w:p w14:paraId="140AD066" w14:textId="77777777" w:rsidR="002C5FD7" w:rsidRPr="002C5FD7" w:rsidRDefault="002C5FD7" w:rsidP="002C5FD7">
      <w:pPr>
        <w:pStyle w:val="Bibliography"/>
      </w:pPr>
      <w:r w:rsidRPr="002C5FD7">
        <w:t>70.</w:t>
      </w:r>
      <w:r w:rsidRPr="002C5FD7">
        <w:tab/>
        <w:t xml:space="preserve">Rangarajan, A. K., Purushothaman, R. &amp; Ramesh, A. Tomato crop disease classification using pre-trained deep learning algorithm. </w:t>
      </w:r>
      <w:r w:rsidRPr="002C5FD7">
        <w:rPr>
          <w:i/>
          <w:iCs/>
        </w:rPr>
        <w:t>Procedia Computer Science</w:t>
      </w:r>
      <w:r w:rsidRPr="002C5FD7">
        <w:t xml:space="preserve"> </w:t>
      </w:r>
      <w:r w:rsidRPr="002C5FD7">
        <w:rPr>
          <w:b/>
          <w:bCs/>
        </w:rPr>
        <w:t>133</w:t>
      </w:r>
      <w:r w:rsidRPr="002C5FD7">
        <w:t>, 1040–1047 (2018).</w:t>
      </w:r>
    </w:p>
    <w:p w14:paraId="7DE98389" w14:textId="77777777" w:rsidR="002C5FD7" w:rsidRPr="002C5FD7" w:rsidRDefault="002C5FD7" w:rsidP="002C5FD7">
      <w:pPr>
        <w:pStyle w:val="Bibliography"/>
      </w:pPr>
      <w:r w:rsidRPr="002C5FD7">
        <w:t>71.</w:t>
      </w:r>
      <w:r w:rsidRPr="002C5FD7">
        <w:tab/>
        <w:t xml:space="preserve">Yin, H., Gu, Y. H., Park, C.-J., Park, J.-H. &amp; Yoo, S. J. Transfer Learning-Based Search Model for Hot Pepper Diseases and Pests. </w:t>
      </w:r>
      <w:r w:rsidRPr="002C5FD7">
        <w:rPr>
          <w:i/>
          <w:iCs/>
        </w:rPr>
        <w:t>Agriculture</w:t>
      </w:r>
      <w:r w:rsidRPr="002C5FD7">
        <w:t xml:space="preserve"> </w:t>
      </w:r>
      <w:r w:rsidRPr="002C5FD7">
        <w:rPr>
          <w:b/>
          <w:bCs/>
        </w:rPr>
        <w:t>10</w:t>
      </w:r>
      <w:r w:rsidRPr="002C5FD7">
        <w:t>, 439 (2020).</w:t>
      </w:r>
    </w:p>
    <w:p w14:paraId="02681E9A" w14:textId="77777777" w:rsidR="002C5FD7" w:rsidRPr="002C5FD7" w:rsidRDefault="002C5FD7" w:rsidP="002C5FD7">
      <w:pPr>
        <w:pStyle w:val="Bibliography"/>
      </w:pPr>
      <w:r w:rsidRPr="002C5FD7">
        <w:t>72.</w:t>
      </w:r>
      <w:r w:rsidRPr="002C5FD7">
        <w:tab/>
        <w:t xml:space="preserve">Picon, A. </w:t>
      </w:r>
      <w:r w:rsidRPr="002C5FD7">
        <w:rPr>
          <w:i/>
          <w:iCs/>
        </w:rPr>
        <w:t>et al.</w:t>
      </w:r>
      <w:r w:rsidRPr="002C5FD7">
        <w:t xml:space="preserve"> Deep convolutional neural networks for mobile capture device-based crop disease classification in the wild. </w:t>
      </w:r>
      <w:r w:rsidRPr="002C5FD7">
        <w:rPr>
          <w:i/>
          <w:iCs/>
        </w:rPr>
        <w:t>Computers and Electronics in Agriculture</w:t>
      </w:r>
      <w:r w:rsidRPr="002C5FD7">
        <w:t xml:space="preserve"> </w:t>
      </w:r>
      <w:r w:rsidRPr="002C5FD7">
        <w:rPr>
          <w:b/>
          <w:bCs/>
        </w:rPr>
        <w:t>161</w:t>
      </w:r>
      <w:r w:rsidRPr="002C5FD7">
        <w:t>, 280–290 (2019).</w:t>
      </w:r>
    </w:p>
    <w:p w14:paraId="6F6AA8EC" w14:textId="77777777" w:rsidR="002C5FD7" w:rsidRPr="002C5FD7" w:rsidRDefault="002C5FD7" w:rsidP="002C5FD7">
      <w:pPr>
        <w:pStyle w:val="Bibliography"/>
      </w:pPr>
      <w:r w:rsidRPr="002C5FD7">
        <w:t>73.</w:t>
      </w:r>
      <w:r w:rsidRPr="002C5FD7">
        <w:tab/>
        <w:t xml:space="preserve">Mukti, I. Z. &amp; Biswas, D. Transfer Learning Based Plant Diseases Detection Using ResNet50. in </w:t>
      </w:r>
      <w:r w:rsidRPr="002C5FD7">
        <w:rPr>
          <w:i/>
          <w:iCs/>
        </w:rPr>
        <w:t>2019 4th International Conference on Electrical Information and Communication Technology (EICT)</w:t>
      </w:r>
      <w:r w:rsidRPr="002C5FD7">
        <w:t xml:space="preserve"> 1–6 (2019). doi:10.1109/EICT48899.2019.9068805.</w:t>
      </w:r>
    </w:p>
    <w:p w14:paraId="69DF61AA" w14:textId="77777777" w:rsidR="002C5FD7" w:rsidRPr="002C5FD7" w:rsidRDefault="002C5FD7" w:rsidP="002C5FD7">
      <w:pPr>
        <w:pStyle w:val="Bibliography"/>
      </w:pPr>
      <w:r w:rsidRPr="002C5FD7">
        <w:lastRenderedPageBreak/>
        <w:t>74.</w:t>
      </w:r>
      <w:r w:rsidRPr="002C5FD7">
        <w:tab/>
        <w:t xml:space="preserve">Chen, J., Liu, Q. &amp; Gao, L. Visual Tea Leaf Disease Recognition Using a Convolutional Neural Network Model. </w:t>
      </w:r>
      <w:r w:rsidRPr="002C5FD7">
        <w:rPr>
          <w:i/>
          <w:iCs/>
        </w:rPr>
        <w:t>Symmetry</w:t>
      </w:r>
      <w:r w:rsidRPr="002C5FD7">
        <w:t xml:space="preserve"> </w:t>
      </w:r>
      <w:r w:rsidRPr="002C5FD7">
        <w:rPr>
          <w:b/>
          <w:bCs/>
        </w:rPr>
        <w:t>11</w:t>
      </w:r>
      <w:r w:rsidRPr="002C5FD7">
        <w:t>, 343 (2019).</w:t>
      </w:r>
    </w:p>
    <w:p w14:paraId="39B2B84F" w14:textId="77777777" w:rsidR="002C5FD7" w:rsidRPr="002C5FD7" w:rsidRDefault="002C5FD7" w:rsidP="002C5FD7">
      <w:pPr>
        <w:pStyle w:val="Bibliography"/>
      </w:pPr>
      <w:r w:rsidRPr="002C5FD7">
        <w:t>75.</w:t>
      </w:r>
      <w:r w:rsidRPr="002C5FD7">
        <w:tab/>
        <w:t xml:space="preserve">Liang, W., Zhang, H., Zhang, G. &amp; Cao, H. Rice Blast Disease Recognition Using a Deep Convolutional Neural Network. </w:t>
      </w:r>
      <w:r w:rsidRPr="002C5FD7">
        <w:rPr>
          <w:i/>
          <w:iCs/>
        </w:rPr>
        <w:t>Scientific Reports</w:t>
      </w:r>
      <w:r w:rsidRPr="002C5FD7">
        <w:t xml:space="preserve"> </w:t>
      </w:r>
      <w:r w:rsidRPr="002C5FD7">
        <w:rPr>
          <w:b/>
          <w:bCs/>
        </w:rPr>
        <w:t>9</w:t>
      </w:r>
      <w:r w:rsidRPr="002C5FD7">
        <w:t>, (2019).</w:t>
      </w:r>
    </w:p>
    <w:p w14:paraId="18558AB7" w14:textId="77777777" w:rsidR="002C5FD7" w:rsidRPr="002C5FD7" w:rsidRDefault="002C5FD7" w:rsidP="002C5FD7">
      <w:pPr>
        <w:pStyle w:val="Bibliography"/>
      </w:pPr>
      <w:r w:rsidRPr="002C5FD7">
        <w:t>76.</w:t>
      </w:r>
      <w:r w:rsidRPr="002C5FD7">
        <w:tab/>
        <w:t xml:space="preserve">Sibiya, M. &amp; Sumbwanyambe, M. A Computational Procedure for the Recognition and Classification of Maize Leaf Diseases Out of Healthy Leaves Using Convolutional Neural Networks. </w:t>
      </w:r>
      <w:r w:rsidRPr="002C5FD7">
        <w:rPr>
          <w:i/>
          <w:iCs/>
        </w:rPr>
        <w:t>AgriEngineering</w:t>
      </w:r>
      <w:r w:rsidRPr="002C5FD7">
        <w:t xml:space="preserve"> </w:t>
      </w:r>
      <w:r w:rsidRPr="002C5FD7">
        <w:rPr>
          <w:b/>
          <w:bCs/>
        </w:rPr>
        <w:t>1</w:t>
      </w:r>
      <w:r w:rsidRPr="002C5FD7">
        <w:t>, 119–131 (2019).</w:t>
      </w:r>
    </w:p>
    <w:p w14:paraId="24B7440E" w14:textId="77777777" w:rsidR="002C5FD7" w:rsidRPr="002C5FD7" w:rsidRDefault="002C5FD7" w:rsidP="002C5FD7">
      <w:pPr>
        <w:pStyle w:val="Bibliography"/>
      </w:pPr>
      <w:r w:rsidRPr="002C5FD7">
        <w:t>77.</w:t>
      </w:r>
      <w:r w:rsidRPr="002C5FD7">
        <w:tab/>
        <w:t xml:space="preserve">Howlader, Md. R., Habiba, U., Faisal, R. H. &amp; Rahman, Md. M. Automatic Recognition of Guava Leaf Diseases using Deep Convolution Neural Network. in </w:t>
      </w:r>
      <w:r w:rsidRPr="002C5FD7">
        <w:rPr>
          <w:i/>
          <w:iCs/>
        </w:rPr>
        <w:t>2019 International Conference on Electrical, Computer and Communication Engineering (ECCE)</w:t>
      </w:r>
      <w:r w:rsidRPr="002C5FD7">
        <w:t xml:space="preserve"> 1–5 (2019). doi:10.1109/ECACE.2019.8679421.</w:t>
      </w:r>
    </w:p>
    <w:p w14:paraId="25BAA20E" w14:textId="77777777" w:rsidR="002C5FD7" w:rsidRPr="002C5FD7" w:rsidRDefault="002C5FD7" w:rsidP="002C5FD7">
      <w:pPr>
        <w:pStyle w:val="Bibliography"/>
      </w:pPr>
      <w:r w:rsidRPr="002C5FD7">
        <w:t>78.</w:t>
      </w:r>
      <w:r w:rsidRPr="002C5FD7">
        <w:tab/>
        <w:t xml:space="preserve">Singh, U. P., Chouhan, S. S., Jain, S. &amp; Jain, S. Multilayer Convolution Neural Network for the Classification of Mango Leaves Infected by Anthracnose Disease. </w:t>
      </w:r>
      <w:r w:rsidRPr="002C5FD7">
        <w:rPr>
          <w:i/>
          <w:iCs/>
        </w:rPr>
        <w:t>IEEE Access</w:t>
      </w:r>
      <w:r w:rsidRPr="002C5FD7">
        <w:t xml:space="preserve"> </w:t>
      </w:r>
      <w:r w:rsidRPr="002C5FD7">
        <w:rPr>
          <w:b/>
          <w:bCs/>
        </w:rPr>
        <w:t>7</w:t>
      </w:r>
      <w:r w:rsidRPr="002C5FD7">
        <w:t>, 43721–43729 (2019).</w:t>
      </w:r>
    </w:p>
    <w:p w14:paraId="03E7CC2E" w14:textId="77777777" w:rsidR="002C5FD7" w:rsidRPr="002C5FD7" w:rsidRDefault="002C5FD7" w:rsidP="002C5FD7">
      <w:pPr>
        <w:pStyle w:val="Bibliography"/>
      </w:pPr>
      <w:r w:rsidRPr="002C5FD7">
        <w:t>79.</w:t>
      </w:r>
      <w:r w:rsidRPr="002C5FD7">
        <w:tab/>
        <w:t xml:space="preserve">G., G. &amp; J., A. P. Identification of plant leaf diseases using a nine-layer deep convolutional neural network. </w:t>
      </w:r>
      <w:r w:rsidRPr="002C5FD7">
        <w:rPr>
          <w:i/>
          <w:iCs/>
        </w:rPr>
        <w:t>Computers &amp; Electrical Engineering</w:t>
      </w:r>
      <w:r w:rsidRPr="002C5FD7">
        <w:t xml:space="preserve"> </w:t>
      </w:r>
      <w:r w:rsidRPr="002C5FD7">
        <w:rPr>
          <w:b/>
          <w:bCs/>
        </w:rPr>
        <w:t>76</w:t>
      </w:r>
      <w:r w:rsidRPr="002C5FD7">
        <w:t>, 323–338 (2019).</w:t>
      </w:r>
    </w:p>
    <w:p w14:paraId="6E90B30F" w14:textId="77777777" w:rsidR="002C5FD7" w:rsidRPr="002C5FD7" w:rsidRDefault="002C5FD7" w:rsidP="002C5FD7">
      <w:pPr>
        <w:pStyle w:val="Bibliography"/>
      </w:pPr>
      <w:r w:rsidRPr="002C5FD7">
        <w:t>80.</w:t>
      </w:r>
      <w:r w:rsidRPr="002C5FD7">
        <w:tab/>
        <w:t xml:space="preserve">Ferentinos, K. P. Deep learning models for plant disease detection and diagnosis. </w:t>
      </w:r>
      <w:r w:rsidRPr="002C5FD7">
        <w:rPr>
          <w:i/>
          <w:iCs/>
        </w:rPr>
        <w:t>Computers and Electronics in Agriculture</w:t>
      </w:r>
      <w:r w:rsidRPr="002C5FD7">
        <w:t xml:space="preserve"> </w:t>
      </w:r>
      <w:r w:rsidRPr="002C5FD7">
        <w:rPr>
          <w:b/>
          <w:bCs/>
        </w:rPr>
        <w:t>145</w:t>
      </w:r>
      <w:r w:rsidRPr="002C5FD7">
        <w:t>, 311–318 (2018).</w:t>
      </w:r>
    </w:p>
    <w:p w14:paraId="4032490D" w14:textId="77777777" w:rsidR="002C5FD7" w:rsidRPr="002C5FD7" w:rsidRDefault="002C5FD7" w:rsidP="002C5FD7">
      <w:pPr>
        <w:pStyle w:val="Bibliography"/>
      </w:pPr>
      <w:r w:rsidRPr="002C5FD7">
        <w:t>81.</w:t>
      </w:r>
      <w:r w:rsidRPr="002C5FD7">
        <w:tab/>
        <w:t>Arivazhagan, S. &amp; Ligi, S. V. Mango Leaf Diseases Identiﬁcation Using Convolutional Neural Network.</w:t>
      </w:r>
    </w:p>
    <w:p w14:paraId="64294246" w14:textId="77777777" w:rsidR="002C5FD7" w:rsidRPr="002C5FD7" w:rsidRDefault="002C5FD7" w:rsidP="002C5FD7">
      <w:pPr>
        <w:pStyle w:val="Bibliography"/>
      </w:pPr>
      <w:r w:rsidRPr="002C5FD7">
        <w:t>82.</w:t>
      </w:r>
      <w:r w:rsidRPr="002C5FD7">
        <w:tab/>
        <w:t xml:space="preserve">Lu, J., Hu, J., Zhao, G., Mei, F. &amp; Zhang, C. An in-field automatic wheat disease diagnosis system. </w:t>
      </w:r>
      <w:r w:rsidRPr="002C5FD7">
        <w:rPr>
          <w:i/>
          <w:iCs/>
        </w:rPr>
        <w:t>Computers and Electronics in Agriculture</w:t>
      </w:r>
      <w:r w:rsidRPr="002C5FD7">
        <w:t xml:space="preserve"> </w:t>
      </w:r>
      <w:r w:rsidRPr="002C5FD7">
        <w:rPr>
          <w:b/>
          <w:bCs/>
        </w:rPr>
        <w:t>142</w:t>
      </w:r>
      <w:r w:rsidRPr="002C5FD7">
        <w:t>, 369–379 (2017).</w:t>
      </w:r>
    </w:p>
    <w:p w14:paraId="1DE06D5F" w14:textId="77777777" w:rsidR="002C5FD7" w:rsidRPr="002C5FD7" w:rsidRDefault="002C5FD7" w:rsidP="002C5FD7">
      <w:pPr>
        <w:pStyle w:val="Bibliography"/>
      </w:pPr>
      <w:r w:rsidRPr="002C5FD7">
        <w:t>83.</w:t>
      </w:r>
      <w:r w:rsidRPr="002C5FD7">
        <w:tab/>
        <w:t xml:space="preserve">Lu, Y., Yi, S., Zeng, N., Liu, Y. &amp; Zhang, Y. Identification of rice diseases using deep convolutional neural networks. </w:t>
      </w:r>
      <w:r w:rsidRPr="002C5FD7">
        <w:rPr>
          <w:i/>
          <w:iCs/>
        </w:rPr>
        <w:t>Neurocomputing</w:t>
      </w:r>
      <w:r w:rsidRPr="002C5FD7">
        <w:t xml:space="preserve"> </w:t>
      </w:r>
      <w:r w:rsidRPr="002C5FD7">
        <w:rPr>
          <w:b/>
          <w:bCs/>
        </w:rPr>
        <w:t>267</w:t>
      </w:r>
      <w:r w:rsidRPr="002C5FD7">
        <w:t>, 378–384 (2017).</w:t>
      </w:r>
    </w:p>
    <w:p w14:paraId="45D0853E" w14:textId="77777777" w:rsidR="002C5FD7" w:rsidRPr="002C5FD7" w:rsidRDefault="002C5FD7" w:rsidP="002C5FD7">
      <w:pPr>
        <w:pStyle w:val="Bibliography"/>
      </w:pPr>
      <w:r w:rsidRPr="002C5FD7">
        <w:t>84.</w:t>
      </w:r>
      <w:r w:rsidRPr="002C5FD7">
        <w:tab/>
        <w:t xml:space="preserve">Brahimi, M., Boukhalfa, K. &amp; Moussaoui, A. Deep Learning for Tomato Diseases: Classification and Symptoms Visualization. </w:t>
      </w:r>
      <w:r w:rsidRPr="002C5FD7">
        <w:rPr>
          <w:i/>
          <w:iCs/>
        </w:rPr>
        <w:t>Applied Artificial Intelligence</w:t>
      </w:r>
      <w:r w:rsidRPr="002C5FD7">
        <w:t xml:space="preserve"> </w:t>
      </w:r>
      <w:r w:rsidRPr="002C5FD7">
        <w:rPr>
          <w:b/>
          <w:bCs/>
        </w:rPr>
        <w:t>31</w:t>
      </w:r>
      <w:r w:rsidRPr="002C5FD7">
        <w:t>, 299–315 (2017).</w:t>
      </w:r>
    </w:p>
    <w:p w14:paraId="6B946A0C" w14:textId="77777777" w:rsidR="002C5FD7" w:rsidRPr="002C5FD7" w:rsidRDefault="002C5FD7" w:rsidP="002C5FD7">
      <w:pPr>
        <w:pStyle w:val="Bibliography"/>
      </w:pPr>
      <w:r w:rsidRPr="002C5FD7">
        <w:lastRenderedPageBreak/>
        <w:t>85.</w:t>
      </w:r>
      <w:r w:rsidRPr="002C5FD7">
        <w:tab/>
        <w:t xml:space="preserve">Amara, J., Bouaziz, B. &amp; Algergawy, A. </w:t>
      </w:r>
      <w:r w:rsidRPr="002C5FD7">
        <w:rPr>
          <w:i/>
          <w:iCs/>
        </w:rPr>
        <w:t>A Deep Learning-based Approach for Banana Leaf Diseases Classification</w:t>
      </w:r>
      <w:r w:rsidRPr="002C5FD7">
        <w:t>. (Gesellschaft für Informatik e.V., 2017).</w:t>
      </w:r>
    </w:p>
    <w:p w14:paraId="37B535FC" w14:textId="77777777" w:rsidR="002C5FD7" w:rsidRPr="002C5FD7" w:rsidRDefault="002C5FD7" w:rsidP="002C5FD7">
      <w:pPr>
        <w:pStyle w:val="Bibliography"/>
      </w:pPr>
      <w:r w:rsidRPr="002C5FD7">
        <w:t>86.</w:t>
      </w:r>
      <w:r w:rsidRPr="002C5FD7">
        <w:tab/>
        <w:t xml:space="preserve">Ramcharan, A. </w:t>
      </w:r>
      <w:r w:rsidRPr="002C5FD7">
        <w:rPr>
          <w:i/>
          <w:iCs/>
        </w:rPr>
        <w:t>et al.</w:t>
      </w:r>
      <w:r w:rsidRPr="002C5FD7">
        <w:t xml:space="preserve"> Deep Learning for Image-Based Cassava Disease Detection. </w:t>
      </w:r>
      <w:r w:rsidRPr="002C5FD7">
        <w:rPr>
          <w:i/>
          <w:iCs/>
        </w:rPr>
        <w:t>Frontiers in Plant Science</w:t>
      </w:r>
      <w:r w:rsidRPr="002C5FD7">
        <w:t xml:space="preserve"> </w:t>
      </w:r>
      <w:r w:rsidRPr="002C5FD7">
        <w:rPr>
          <w:b/>
          <w:bCs/>
        </w:rPr>
        <w:t>8</w:t>
      </w:r>
      <w:r w:rsidRPr="002C5FD7">
        <w:t>, (2017).</w:t>
      </w:r>
    </w:p>
    <w:p w14:paraId="3DE4E67B" w14:textId="77777777" w:rsidR="002C5FD7" w:rsidRPr="002C5FD7" w:rsidRDefault="002C5FD7" w:rsidP="002C5FD7">
      <w:pPr>
        <w:pStyle w:val="Bibliography"/>
      </w:pPr>
      <w:r w:rsidRPr="002C5FD7">
        <w:t>87.</w:t>
      </w:r>
      <w:r w:rsidRPr="002C5FD7">
        <w:tab/>
        <w:t xml:space="preserve">Wang, G., Sun, Y. &amp; Wang, J. Automatic Image-Based Plant Disease Severity Estimation Using Deep Learning. </w:t>
      </w:r>
      <w:r w:rsidRPr="002C5FD7">
        <w:rPr>
          <w:i/>
          <w:iCs/>
        </w:rPr>
        <w:t>Computational Intelligence and Neuroscience</w:t>
      </w:r>
      <w:r w:rsidRPr="002C5FD7">
        <w:t xml:space="preserve"> </w:t>
      </w:r>
      <w:r w:rsidRPr="002C5FD7">
        <w:rPr>
          <w:b/>
          <w:bCs/>
        </w:rPr>
        <w:t>2017</w:t>
      </w:r>
      <w:r w:rsidRPr="002C5FD7">
        <w:t>, 1–8 (2017).</w:t>
      </w:r>
    </w:p>
    <w:p w14:paraId="116ABFAC" w14:textId="77777777" w:rsidR="002C5FD7" w:rsidRPr="002C5FD7" w:rsidRDefault="002C5FD7" w:rsidP="002C5FD7">
      <w:pPr>
        <w:pStyle w:val="Bibliography"/>
      </w:pPr>
      <w:r w:rsidRPr="002C5FD7">
        <w:t>88.</w:t>
      </w:r>
      <w:r w:rsidRPr="002C5FD7">
        <w:tab/>
        <w:t xml:space="preserve">Cruz, A. C., Luvisi, A., De Bellis, L. &amp; Ampatzidis, Y. X-FIDO: An Effective Application for Detecting Olive Quick Decline Syndrome with Deep Learning and Data Fusion. </w:t>
      </w:r>
      <w:r w:rsidRPr="002C5FD7">
        <w:rPr>
          <w:i/>
          <w:iCs/>
        </w:rPr>
        <w:t>Frontiers in Plant Science</w:t>
      </w:r>
      <w:r w:rsidRPr="002C5FD7">
        <w:t xml:space="preserve"> </w:t>
      </w:r>
      <w:r w:rsidRPr="002C5FD7">
        <w:rPr>
          <w:b/>
          <w:bCs/>
        </w:rPr>
        <w:t>8</w:t>
      </w:r>
      <w:r w:rsidRPr="002C5FD7">
        <w:t>, (2017).</w:t>
      </w:r>
    </w:p>
    <w:p w14:paraId="4747EBCC" w14:textId="77777777" w:rsidR="002C5FD7" w:rsidRPr="002C5FD7" w:rsidRDefault="002C5FD7" w:rsidP="002C5FD7">
      <w:pPr>
        <w:pStyle w:val="Bibliography"/>
      </w:pPr>
      <w:r w:rsidRPr="002C5FD7">
        <w:t>89.</w:t>
      </w:r>
      <w:r w:rsidRPr="002C5FD7">
        <w:tab/>
        <w:t xml:space="preserve">Oppenheim, D. &amp; Shani, G. Potato Disease Classification Using Convolution Neural Networks. </w:t>
      </w:r>
      <w:r w:rsidRPr="002C5FD7">
        <w:rPr>
          <w:i/>
          <w:iCs/>
        </w:rPr>
        <w:t>Advances in Animal Biosciences</w:t>
      </w:r>
      <w:r w:rsidRPr="002C5FD7">
        <w:t xml:space="preserve"> </w:t>
      </w:r>
      <w:r w:rsidRPr="002C5FD7">
        <w:rPr>
          <w:b/>
          <w:bCs/>
        </w:rPr>
        <w:t>8</w:t>
      </w:r>
      <w:r w:rsidRPr="002C5FD7">
        <w:t>, 244–249 (2017).</w:t>
      </w:r>
    </w:p>
    <w:p w14:paraId="2D2DC16F" w14:textId="77777777" w:rsidR="002C5FD7" w:rsidRPr="002C5FD7" w:rsidRDefault="002C5FD7" w:rsidP="002C5FD7">
      <w:pPr>
        <w:pStyle w:val="Bibliography"/>
      </w:pPr>
      <w:r w:rsidRPr="002C5FD7">
        <w:t>90.</w:t>
      </w:r>
      <w:r w:rsidRPr="002C5FD7">
        <w:tab/>
        <w:t xml:space="preserve">Ha, J. G. </w:t>
      </w:r>
      <w:r w:rsidRPr="002C5FD7">
        <w:rPr>
          <w:i/>
          <w:iCs/>
        </w:rPr>
        <w:t>et al.</w:t>
      </w:r>
      <w:r w:rsidRPr="002C5FD7">
        <w:t xml:space="preserve"> Deep convolutional neural network for classifying Fusarium wilt of radish from unmanned aerial vehicles. </w:t>
      </w:r>
      <w:r w:rsidRPr="002C5FD7">
        <w:rPr>
          <w:i/>
          <w:iCs/>
        </w:rPr>
        <w:t>Journal of Applied Remote Sensing</w:t>
      </w:r>
      <w:r w:rsidRPr="002C5FD7">
        <w:t xml:space="preserve"> </w:t>
      </w:r>
      <w:r w:rsidRPr="002C5FD7">
        <w:rPr>
          <w:b/>
          <w:bCs/>
        </w:rPr>
        <w:t>11</w:t>
      </w:r>
      <w:r w:rsidRPr="002C5FD7">
        <w:t>, 1 (2017).</w:t>
      </w:r>
    </w:p>
    <w:p w14:paraId="4F628E5F" w14:textId="77777777" w:rsidR="002C5FD7" w:rsidRPr="002C5FD7" w:rsidRDefault="002C5FD7" w:rsidP="002C5FD7">
      <w:pPr>
        <w:pStyle w:val="Bibliography"/>
      </w:pPr>
      <w:r w:rsidRPr="002C5FD7">
        <w:t>91.</w:t>
      </w:r>
      <w:r w:rsidRPr="002C5FD7">
        <w:tab/>
        <w:t>Dang: Drone agriculture imagery system for radish wilt - Google Scholar. https://scholar.google.com/scholar_lookup?title=Drone+agriculture+imagery+system+for+radish+wilt&amp;author=Dang,+L.M.&amp;author=Syed,+I.H.&amp;author=Suhyeon,+I.&amp;publication_year=2017&amp;journal=J.+Appl.+Remote+Sens.&amp;volume=11&amp;pages=16006.</w:t>
      </w:r>
    </w:p>
    <w:p w14:paraId="12FCC48E" w14:textId="77777777" w:rsidR="002C5FD7" w:rsidRPr="002C5FD7" w:rsidRDefault="002C5FD7" w:rsidP="002C5FD7">
      <w:pPr>
        <w:pStyle w:val="Bibliography"/>
      </w:pPr>
      <w:r w:rsidRPr="002C5FD7">
        <w:t>92.</w:t>
      </w:r>
      <w:r w:rsidRPr="002C5FD7">
        <w:tab/>
        <w:t xml:space="preserve">Durmuş, H., Güneş, E. O. &amp; Kırcı, M. Disease detection on the leaves of the tomato plants by using deep learning. in </w:t>
      </w:r>
      <w:r w:rsidRPr="002C5FD7">
        <w:rPr>
          <w:i/>
          <w:iCs/>
        </w:rPr>
        <w:t>2017 6th International Conference on Agro-Geoinformatics</w:t>
      </w:r>
      <w:r w:rsidRPr="002C5FD7">
        <w:t xml:space="preserve"> 1–5 (2017). doi:10.1109/Agro-Geoinformatics.2017.8047016.</w:t>
      </w:r>
    </w:p>
    <w:p w14:paraId="060D4099" w14:textId="77777777" w:rsidR="002C5FD7" w:rsidRPr="002C5FD7" w:rsidRDefault="002C5FD7" w:rsidP="002C5FD7">
      <w:pPr>
        <w:pStyle w:val="Bibliography"/>
      </w:pPr>
      <w:r w:rsidRPr="002C5FD7">
        <w:t>93.</w:t>
      </w:r>
      <w:r w:rsidRPr="002C5FD7">
        <w:tab/>
        <w:t xml:space="preserve">Nachtigall, L. G., Araujo, R. M. &amp; Nachtigall, G. R. Classification of Apple Tree Disorders Using Convolutional Neural Networks. in </w:t>
      </w:r>
      <w:r w:rsidRPr="002C5FD7">
        <w:rPr>
          <w:i/>
          <w:iCs/>
        </w:rPr>
        <w:t>2016 IEEE 28th International Conference on Tools with Artificial Intelligence (ICTAI)</w:t>
      </w:r>
      <w:r w:rsidRPr="002C5FD7">
        <w:t xml:space="preserve"> 472–476 (2016). doi:10.1109/ICTAI.2016.0078.</w:t>
      </w:r>
    </w:p>
    <w:p w14:paraId="4573EC39" w14:textId="77777777" w:rsidR="002C5FD7" w:rsidRPr="002C5FD7" w:rsidRDefault="002C5FD7" w:rsidP="002C5FD7">
      <w:pPr>
        <w:pStyle w:val="Bibliography"/>
      </w:pPr>
      <w:r w:rsidRPr="002C5FD7">
        <w:t>94.</w:t>
      </w:r>
      <w:r w:rsidRPr="002C5FD7">
        <w:tab/>
        <w:t xml:space="preserve">Kawasaki, Y., Uga, H., Kagiwada, S. &amp; Iyatomi, H. Basic Study of Automated Diagnosis of Viral Plant Diseases Using Convolutional Neural Networks. in </w:t>
      </w:r>
      <w:r w:rsidRPr="002C5FD7">
        <w:rPr>
          <w:i/>
          <w:iCs/>
        </w:rPr>
        <w:t>Advances in Visual Computing</w:t>
      </w:r>
      <w:r w:rsidRPr="002C5FD7">
        <w:t xml:space="preserve"> (eds. </w:t>
      </w:r>
      <w:r w:rsidRPr="002C5FD7">
        <w:lastRenderedPageBreak/>
        <w:t>Bebis, G. et al.) 638–645 (Springer International Publishing, 2015). doi:10.1007/978-3-319-27863-6_59.</w:t>
      </w:r>
    </w:p>
    <w:p w14:paraId="10D0AE9D" w14:textId="4F24F65C" w:rsidR="002C5FD7" w:rsidRPr="00727BDE" w:rsidRDefault="002C5FD7" w:rsidP="00072543">
      <w:pPr>
        <w:pStyle w:val="ListParagraph"/>
        <w:spacing w:line="360" w:lineRule="auto"/>
        <w:jc w:val="both"/>
      </w:pPr>
      <w:r>
        <w:fldChar w:fldCharType="end"/>
      </w:r>
    </w:p>
    <w:sectPr w:rsidR="002C5FD7" w:rsidRPr="00727BDE">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25E18"/>
    <w:multiLevelType w:val="hybridMultilevel"/>
    <w:tmpl w:val="0D9C793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D081809"/>
    <w:multiLevelType w:val="multilevel"/>
    <w:tmpl w:val="125A4728"/>
    <w:lvl w:ilvl="0">
      <w:start w:val="1"/>
      <w:numFmt w:val="decimal"/>
      <w:lvlText w:val="%1."/>
      <w:lvlJc w:val="left"/>
      <w:pPr>
        <w:ind w:left="720" w:hanging="360"/>
      </w:pPr>
      <w:rPr>
        <w:rFonts w:ascii="Times New Roman" w:hAnsi="Times New Roman" w:cs="Times New Roman" w:hint="default"/>
        <w:b/>
        <w:bCs/>
        <w:sz w:val="24"/>
        <w:szCs w:val="24"/>
        <w:vertAlign w:val="baseline"/>
      </w:rPr>
    </w:lvl>
    <w:lvl w:ilvl="1">
      <w:start w:val="1"/>
      <w:numFmt w:val="bullet"/>
      <w:lvlText w:val="o"/>
      <w:lvlJc w:val="left"/>
      <w:pPr>
        <w:ind w:left="1440" w:hanging="360"/>
      </w:pPr>
      <w:rPr>
        <w:rFonts w:ascii="Courier New" w:eastAsia="Courier New" w:hAnsi="Courier New" w:cs="Courier New"/>
        <w:sz w:val="20"/>
        <w:szCs w:val="20"/>
        <w:vertAlign w:val="baseline"/>
      </w:rPr>
    </w:lvl>
    <w:lvl w:ilvl="2">
      <w:start w:val="1"/>
      <w:numFmt w:val="bullet"/>
      <w:lvlText w:val="▪"/>
      <w:lvlJc w:val="left"/>
      <w:pPr>
        <w:ind w:left="2160" w:hanging="360"/>
      </w:pPr>
      <w:rPr>
        <w:rFonts w:ascii="Noto Sans Symbols" w:eastAsia="Noto Sans Symbols" w:hAnsi="Noto Sans Symbols" w:cs="Noto Sans Symbols"/>
        <w:sz w:val="20"/>
        <w:szCs w:val="20"/>
        <w:vertAlign w:val="baseline"/>
      </w:rPr>
    </w:lvl>
    <w:lvl w:ilvl="3">
      <w:start w:val="1"/>
      <w:numFmt w:val="bullet"/>
      <w:lvlText w:val="▪"/>
      <w:lvlJc w:val="left"/>
      <w:pPr>
        <w:ind w:left="2880" w:hanging="360"/>
      </w:pPr>
      <w:rPr>
        <w:rFonts w:ascii="Noto Sans Symbols" w:eastAsia="Noto Sans Symbols" w:hAnsi="Noto Sans Symbols" w:cs="Noto Sans Symbols"/>
        <w:sz w:val="20"/>
        <w:szCs w:val="20"/>
        <w:vertAlign w:val="baseline"/>
      </w:rPr>
    </w:lvl>
    <w:lvl w:ilvl="4">
      <w:start w:val="1"/>
      <w:numFmt w:val="bullet"/>
      <w:lvlText w:val="▪"/>
      <w:lvlJc w:val="left"/>
      <w:pPr>
        <w:ind w:left="3600" w:hanging="360"/>
      </w:pPr>
      <w:rPr>
        <w:rFonts w:ascii="Noto Sans Symbols" w:eastAsia="Noto Sans Symbols" w:hAnsi="Noto Sans Symbols" w:cs="Noto Sans Symbols"/>
        <w:sz w:val="20"/>
        <w:szCs w:val="20"/>
        <w:vertAlign w:val="baseline"/>
      </w:rPr>
    </w:lvl>
    <w:lvl w:ilvl="5">
      <w:start w:val="1"/>
      <w:numFmt w:val="bullet"/>
      <w:lvlText w:val="▪"/>
      <w:lvlJc w:val="left"/>
      <w:pPr>
        <w:ind w:left="4320" w:hanging="360"/>
      </w:pPr>
      <w:rPr>
        <w:rFonts w:ascii="Noto Sans Symbols" w:eastAsia="Noto Sans Symbols" w:hAnsi="Noto Sans Symbols" w:cs="Noto Sans Symbols"/>
        <w:sz w:val="20"/>
        <w:szCs w:val="20"/>
        <w:vertAlign w:val="baseline"/>
      </w:rPr>
    </w:lvl>
    <w:lvl w:ilvl="6">
      <w:start w:val="1"/>
      <w:numFmt w:val="bullet"/>
      <w:lvlText w:val="▪"/>
      <w:lvlJc w:val="left"/>
      <w:pPr>
        <w:ind w:left="5040" w:hanging="360"/>
      </w:pPr>
      <w:rPr>
        <w:rFonts w:ascii="Noto Sans Symbols" w:eastAsia="Noto Sans Symbols" w:hAnsi="Noto Sans Symbols" w:cs="Noto Sans Symbols"/>
        <w:sz w:val="20"/>
        <w:szCs w:val="20"/>
        <w:vertAlign w:val="baseline"/>
      </w:rPr>
    </w:lvl>
    <w:lvl w:ilvl="7">
      <w:start w:val="1"/>
      <w:numFmt w:val="bullet"/>
      <w:lvlText w:val="▪"/>
      <w:lvlJc w:val="left"/>
      <w:pPr>
        <w:ind w:left="5760" w:hanging="360"/>
      </w:pPr>
      <w:rPr>
        <w:rFonts w:ascii="Noto Sans Symbols" w:eastAsia="Noto Sans Symbols" w:hAnsi="Noto Sans Symbols" w:cs="Noto Sans Symbols"/>
        <w:sz w:val="20"/>
        <w:szCs w:val="20"/>
        <w:vertAlign w:val="baseline"/>
      </w:rPr>
    </w:lvl>
    <w:lvl w:ilvl="8">
      <w:start w:val="1"/>
      <w:numFmt w:val="bullet"/>
      <w:lvlText w:val="▪"/>
      <w:lvlJc w:val="left"/>
      <w:pPr>
        <w:ind w:left="6480" w:hanging="360"/>
      </w:pPr>
      <w:rPr>
        <w:rFonts w:ascii="Noto Sans Symbols" w:eastAsia="Noto Sans Symbols" w:hAnsi="Noto Sans Symbols" w:cs="Noto Sans Symbols"/>
        <w:sz w:val="20"/>
        <w:szCs w:val="20"/>
        <w:vertAlign w:val="baseline"/>
      </w:rPr>
    </w:lvl>
  </w:abstractNum>
  <w:abstractNum w:abstractNumId="2" w15:restartNumberingAfterBreak="0">
    <w:nsid w:val="5178390A"/>
    <w:multiLevelType w:val="hybridMultilevel"/>
    <w:tmpl w:val="32F2E8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02521779">
    <w:abstractNumId w:val="1"/>
  </w:num>
  <w:num w:numId="2" w16cid:durableId="497236058">
    <w:abstractNumId w:val="2"/>
  </w:num>
  <w:num w:numId="3" w16cid:durableId="9987264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6F64"/>
    <w:rsid w:val="00072543"/>
    <w:rsid w:val="001B5125"/>
    <w:rsid w:val="0021434F"/>
    <w:rsid w:val="00273879"/>
    <w:rsid w:val="002A2DD8"/>
    <w:rsid w:val="002A4868"/>
    <w:rsid w:val="002C5FD7"/>
    <w:rsid w:val="002D63D9"/>
    <w:rsid w:val="002F2151"/>
    <w:rsid w:val="0031330B"/>
    <w:rsid w:val="00351060"/>
    <w:rsid w:val="003C54C2"/>
    <w:rsid w:val="003E1047"/>
    <w:rsid w:val="003F141C"/>
    <w:rsid w:val="00420F47"/>
    <w:rsid w:val="00495603"/>
    <w:rsid w:val="004972D2"/>
    <w:rsid w:val="004C6741"/>
    <w:rsid w:val="004E4932"/>
    <w:rsid w:val="004F523B"/>
    <w:rsid w:val="00504C21"/>
    <w:rsid w:val="00536DF3"/>
    <w:rsid w:val="005465D5"/>
    <w:rsid w:val="0055276A"/>
    <w:rsid w:val="005F587A"/>
    <w:rsid w:val="00634292"/>
    <w:rsid w:val="0067187B"/>
    <w:rsid w:val="006C55E9"/>
    <w:rsid w:val="00727BDE"/>
    <w:rsid w:val="0075175C"/>
    <w:rsid w:val="0079377D"/>
    <w:rsid w:val="00805B32"/>
    <w:rsid w:val="008A4180"/>
    <w:rsid w:val="008A573C"/>
    <w:rsid w:val="008E1744"/>
    <w:rsid w:val="0090334E"/>
    <w:rsid w:val="00911259"/>
    <w:rsid w:val="00981D26"/>
    <w:rsid w:val="009C42FD"/>
    <w:rsid w:val="009E0A42"/>
    <w:rsid w:val="009E2415"/>
    <w:rsid w:val="009F6E47"/>
    <w:rsid w:val="00AE22A6"/>
    <w:rsid w:val="00AF1B75"/>
    <w:rsid w:val="00B168BC"/>
    <w:rsid w:val="00B31E51"/>
    <w:rsid w:val="00B628EC"/>
    <w:rsid w:val="00B629FF"/>
    <w:rsid w:val="00B92225"/>
    <w:rsid w:val="00BA6CDE"/>
    <w:rsid w:val="00C6088E"/>
    <w:rsid w:val="00CE45CE"/>
    <w:rsid w:val="00D02839"/>
    <w:rsid w:val="00D15F88"/>
    <w:rsid w:val="00D54D93"/>
    <w:rsid w:val="00E10C74"/>
    <w:rsid w:val="00E13C28"/>
    <w:rsid w:val="00E2373A"/>
    <w:rsid w:val="00E83582"/>
    <w:rsid w:val="00EA17F8"/>
    <w:rsid w:val="00EC2A9F"/>
    <w:rsid w:val="00F56894"/>
    <w:rsid w:val="00FB589B"/>
    <w:rsid w:val="00FE3093"/>
    <w:rsid w:val="00FE6F6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64E38E"/>
  <w15:docId w15:val="{24781C49-2302-43CF-906B-3931D1F44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B628EC"/>
    <w:pPr>
      <w:ind w:left="720"/>
      <w:contextualSpacing/>
    </w:pPr>
  </w:style>
  <w:style w:type="character" w:styleId="Hyperlink">
    <w:name w:val="Hyperlink"/>
    <w:basedOn w:val="DefaultParagraphFont"/>
    <w:uiPriority w:val="99"/>
    <w:unhideWhenUsed/>
    <w:rsid w:val="00EA17F8"/>
    <w:rPr>
      <w:color w:val="0000FF" w:themeColor="hyperlink"/>
      <w:u w:val="single"/>
    </w:rPr>
  </w:style>
  <w:style w:type="character" w:customStyle="1" w:styleId="UnresolvedMention1">
    <w:name w:val="Unresolved Mention1"/>
    <w:basedOn w:val="DefaultParagraphFont"/>
    <w:uiPriority w:val="99"/>
    <w:semiHidden/>
    <w:unhideWhenUsed/>
    <w:rsid w:val="00EA17F8"/>
    <w:rPr>
      <w:color w:val="605E5C"/>
      <w:shd w:val="clear" w:color="auto" w:fill="E1DFDD"/>
    </w:rPr>
  </w:style>
  <w:style w:type="table" w:styleId="TableGrid">
    <w:name w:val="Table Grid"/>
    <w:basedOn w:val="TableNormal"/>
    <w:uiPriority w:val="39"/>
    <w:rsid w:val="00727B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C5FD7"/>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160382">
      <w:bodyDiv w:val="1"/>
      <w:marLeft w:val="0"/>
      <w:marRight w:val="0"/>
      <w:marTop w:val="0"/>
      <w:marBottom w:val="0"/>
      <w:divBdr>
        <w:top w:val="none" w:sz="0" w:space="0" w:color="auto"/>
        <w:left w:val="none" w:sz="0" w:space="0" w:color="auto"/>
        <w:bottom w:val="none" w:sz="0" w:space="0" w:color="auto"/>
        <w:right w:val="none" w:sz="0" w:space="0" w:color="auto"/>
      </w:divBdr>
    </w:div>
    <w:div w:id="19481236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kaggle.com/datasets/dev523/leaf-disease-detection-d"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93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9ABF4DC-337E-406F-872B-A0F0561369B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2003</TotalTime>
  <Pages>20</Pages>
  <Words>24693</Words>
  <Characters>140754</Characters>
  <Application>Microsoft Office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uj Shrivastava</cp:lastModifiedBy>
  <cp:revision>27</cp:revision>
  <dcterms:created xsi:type="dcterms:W3CDTF">2022-12-22T01:39:00Z</dcterms:created>
  <dcterms:modified xsi:type="dcterms:W3CDTF">2022-12-30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OP2ejpY4"/&gt;&lt;style id="http://www.zotero.org/styles/nature" hasBibliography="1" bibliographyStyleHasBeenSet="1"/&gt;&lt;prefs&gt;&lt;pref name="fieldType" value="Field"/&gt;&lt;/prefs&gt;&lt;/data&gt;</vt:lpwstr>
  </property>
</Properties>
</file>